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204C5" w:rsidRPr="00D65AE2" w:rsidRDefault="006204C5" w:rsidP="006204C5">
      <w:pPr>
        <w:pStyle w:val="berschrift3"/>
      </w:pPr>
      <w:bookmarkStart w:id="0" w:name="_Toc521330665"/>
      <w:bookmarkStart w:id="1" w:name="_Toc526788788"/>
      <w:bookmarkStart w:id="2" w:name="_Toc526943634"/>
      <w:bookmarkStart w:id="3" w:name="_Toc534715285"/>
      <w:r>
        <w:t>2</w:t>
      </w:r>
      <w:r w:rsidRPr="00D65AE2">
        <w:t>.6.4 Kiutu br 6. Partitur</w:t>
      </w:r>
      <w:bookmarkEnd w:id="0"/>
      <w:bookmarkEnd w:id="1"/>
      <w:bookmarkEnd w:id="2"/>
      <w:bookmarkEnd w:id="3"/>
    </w:p>
    <w:p w:rsidR="006204C5" w:rsidRPr="00D65AE2" w:rsidRDefault="006204C5" w:rsidP="006204C5">
      <w:pPr>
        <w:spacing w:after="0" w:line="276" w:lineRule="auto"/>
        <w:rPr>
          <w:rFonts w:ascii="Times New Roman" w:hAnsi="Times New Roman" w:cs="Times New Roman"/>
          <w:b/>
          <w:sz w:val="24"/>
        </w:rPr>
      </w:pPr>
    </w:p>
    <w:p w:rsidR="006204C5" w:rsidRPr="00D65AE2" w:rsidRDefault="006204C5" w:rsidP="006204C5">
      <w:pPr>
        <w:spacing w:line="276" w:lineRule="auto"/>
        <w:rPr>
          <w:rFonts w:ascii="Times New Roman" w:hAnsi="Times New Roman" w:cs="Times New Roman"/>
          <w:b/>
        </w:rPr>
      </w:pPr>
      <w:r w:rsidRPr="00D65AE2">
        <w:rPr>
          <w:rFonts w:ascii="Times New Roman" w:hAnsi="Times New Roman" w:cs="Times New Roman"/>
          <w:b/>
          <w:sz w:val="24"/>
        </w:rPr>
        <w:t>Textvertreter</w:t>
      </w:r>
    </w:p>
    <w:tbl>
      <w:tblPr>
        <w:tblStyle w:val="Tabellenraster"/>
        <w:tblW w:w="9521" w:type="dxa"/>
        <w:tblInd w:w="-3" w:type="dxa"/>
        <w:tblLayout w:type="fixed"/>
        <w:tblLook w:val="04A0" w:firstRow="1" w:lastRow="0" w:firstColumn="1" w:lastColumn="0" w:noHBand="0" w:noVBand="1"/>
      </w:tblPr>
      <w:tblGrid>
        <w:gridCol w:w="849"/>
        <w:gridCol w:w="1984"/>
        <w:gridCol w:w="2552"/>
        <w:gridCol w:w="1276"/>
        <w:gridCol w:w="1275"/>
        <w:gridCol w:w="1585"/>
      </w:tblGrid>
      <w:tr w:rsidR="006204C5" w:rsidRPr="00D65AE2" w:rsidTr="00635E99">
        <w:tc>
          <w:tcPr>
            <w:tcW w:w="849" w:type="dxa"/>
          </w:tcPr>
          <w:p w:rsidR="006204C5" w:rsidRPr="00577C28" w:rsidRDefault="006204C5" w:rsidP="00635E99">
            <w:pPr>
              <w:spacing w:line="276" w:lineRule="auto"/>
              <w:rPr>
                <w:rFonts w:ascii="Times New Roman" w:hAnsi="Times New Roman" w:cs="Times New Roman"/>
                <w:b/>
                <w:lang w:val="de-DE"/>
              </w:rPr>
            </w:pPr>
          </w:p>
        </w:tc>
        <w:tc>
          <w:tcPr>
            <w:tcW w:w="1984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  <w:b/>
              </w:rPr>
            </w:pPr>
            <w:r w:rsidRPr="00D65AE2">
              <w:rPr>
                <w:rFonts w:ascii="Times New Roman" w:hAnsi="Times New Roman" w:cs="Times New Roman"/>
                <w:b/>
              </w:rPr>
              <w:t>Inventar-Nr.</w:t>
            </w:r>
          </w:p>
        </w:tc>
        <w:tc>
          <w:tcPr>
            <w:tcW w:w="2552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  <w:b/>
              </w:rPr>
            </w:pPr>
            <w:r w:rsidRPr="00D65AE2">
              <w:rPr>
                <w:rFonts w:ascii="Times New Roman" w:hAnsi="Times New Roman" w:cs="Times New Roman"/>
                <w:b/>
              </w:rPr>
              <w:t>Kopie</w:t>
            </w:r>
          </w:p>
        </w:tc>
        <w:tc>
          <w:tcPr>
            <w:tcW w:w="1276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275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  <w:b/>
              </w:rPr>
            </w:pPr>
            <w:r w:rsidRPr="00D65AE2">
              <w:rPr>
                <w:rFonts w:ascii="Times New Roman" w:hAnsi="Times New Roman" w:cs="Times New Roman"/>
                <w:b/>
              </w:rPr>
              <w:t>Zeilen</w:t>
            </w:r>
          </w:p>
        </w:tc>
        <w:tc>
          <w:tcPr>
            <w:tcW w:w="1585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  <w:b/>
              </w:rPr>
            </w:pPr>
            <w:r w:rsidRPr="00D65AE2">
              <w:rPr>
                <w:rFonts w:ascii="Times New Roman" w:hAnsi="Times New Roman" w:cs="Times New Roman"/>
                <w:b/>
              </w:rPr>
              <w:t>CDLI-Nr.</w:t>
            </w:r>
          </w:p>
        </w:tc>
      </w:tr>
      <w:tr w:rsidR="006204C5" w:rsidRPr="00D65AE2" w:rsidTr="00635E99">
        <w:tc>
          <w:tcPr>
            <w:tcW w:w="9521" w:type="dxa"/>
            <w:gridSpan w:val="6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 xml:space="preserve">aB </w:t>
            </w:r>
            <w:r w:rsidRPr="00D65AE2">
              <w:rPr>
                <w:rFonts w:ascii="Times New Roman" w:hAnsi="Times New Roman" w:cs="Times New Roman"/>
                <w:b/>
              </w:rPr>
              <w:t>Textvertreter</w:t>
            </w:r>
          </w:p>
        </w:tc>
      </w:tr>
      <w:tr w:rsidR="006204C5" w:rsidRPr="00D65AE2" w:rsidTr="00635E99">
        <w:tc>
          <w:tcPr>
            <w:tcW w:w="849" w:type="dxa"/>
          </w:tcPr>
          <w:p w:rsidR="006204C5" w:rsidRPr="00971D71" w:rsidRDefault="006204C5" w:rsidP="00635E99">
            <w:pPr>
              <w:spacing w:line="276" w:lineRule="auto"/>
              <w:rPr>
                <w:rFonts w:ascii="Times New Roman" w:hAnsi="Times New Roman" w:cs="Times New Roman"/>
                <w:b/>
              </w:rPr>
            </w:pPr>
            <w:r w:rsidRPr="00D65AE2">
              <w:rPr>
                <w:rFonts w:ascii="Times New Roman" w:hAnsi="Times New Roman" w:cs="Times New Roman"/>
                <w:b/>
              </w:rPr>
              <w:t>Unb1</w:t>
            </w:r>
          </w:p>
        </w:tc>
        <w:tc>
          <w:tcPr>
            <w:tcW w:w="1984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CBS 1529</w:t>
            </w:r>
          </w:p>
        </w:tc>
        <w:tc>
          <w:tcPr>
            <w:tcW w:w="2552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Geller, ASJ 17 (1995, 125f.)</w:t>
            </w:r>
          </w:p>
        </w:tc>
        <w:tc>
          <w:tcPr>
            <w:tcW w:w="1276" w:type="dxa"/>
          </w:tcPr>
          <w:p w:rsidR="006204C5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Vs. 1ʹ-14</w:t>
            </w:r>
            <w:r w:rsidRPr="00D65AE2">
              <w:rPr>
                <w:rFonts w:ascii="Times New Roman" w:hAnsi="Times New Roman" w:cs="Times New Roman"/>
              </w:rPr>
              <w:t>ʹ</w:t>
            </w:r>
          </w:p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. 1-2</w:t>
            </w:r>
          </w:p>
        </w:tc>
        <w:tc>
          <w:tcPr>
            <w:tcW w:w="1275" w:type="dxa"/>
          </w:tcPr>
          <w:p w:rsidR="006204C5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= 6-19</w:t>
            </w:r>
          </w:p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= 40.1-40.2</w:t>
            </w:r>
          </w:p>
        </w:tc>
        <w:tc>
          <w:tcPr>
            <w:tcW w:w="1585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P258863 Foto</w:t>
            </w:r>
          </w:p>
        </w:tc>
      </w:tr>
      <w:tr w:rsidR="006204C5" w:rsidRPr="00D65AE2" w:rsidTr="00635E99">
        <w:tc>
          <w:tcPr>
            <w:tcW w:w="9521" w:type="dxa"/>
            <w:gridSpan w:val="6"/>
          </w:tcPr>
          <w:p w:rsidR="006204C5" w:rsidRPr="00D65AE2" w:rsidRDefault="006204C5" w:rsidP="00635E99">
            <w:pPr>
              <w:spacing w:line="276" w:lineRule="auto"/>
              <w:jc w:val="both"/>
              <w:rPr>
                <w:rFonts w:ascii="Times New Roman" w:hAnsi="Times New Roman" w:cs="Times New Roman"/>
                <w:lang w:val="de-DE"/>
              </w:rPr>
            </w:pPr>
            <w:r w:rsidRPr="00D65AE2">
              <w:rPr>
                <w:rFonts w:ascii="Times New Roman" w:hAnsi="Times New Roman" w:cs="Times New Roman"/>
                <w:lang w:val="de-DE"/>
              </w:rPr>
              <w:t xml:space="preserve">1-kolumnige Tafel. Sumerisch. + Kiutu br 3 auf Rs. </w:t>
            </w:r>
            <w:r>
              <w:rPr>
                <w:rFonts w:ascii="Times New Roman" w:hAnsi="Times New Roman" w:cs="Times New Roman"/>
                <w:lang w:val="de-DE"/>
              </w:rPr>
              <w:t>Zu</w:t>
            </w:r>
            <w:r w:rsidRPr="00D65AE2">
              <w:rPr>
                <w:rFonts w:ascii="Times New Roman" w:hAnsi="Times New Roman" w:cs="Times New Roman"/>
                <w:lang w:val="de-DE"/>
              </w:rPr>
              <w:t xml:space="preserve"> Vs. 15ʹ</w:t>
            </w:r>
            <w:r>
              <w:rPr>
                <w:rFonts w:ascii="Times New Roman" w:hAnsi="Times New Roman" w:cs="Times New Roman"/>
                <w:lang w:val="de-DE"/>
              </w:rPr>
              <w:t>-29</w:t>
            </w:r>
            <w:r w:rsidRPr="00D65AE2">
              <w:rPr>
                <w:rFonts w:ascii="Times New Roman" w:hAnsi="Times New Roman" w:cs="Times New Roman"/>
                <w:lang w:val="de-DE"/>
              </w:rPr>
              <w:t xml:space="preserve"> ʹ</w:t>
            </w:r>
            <w:r>
              <w:rPr>
                <w:rFonts w:ascii="Times New Roman" w:hAnsi="Times New Roman" w:cs="Times New Roman"/>
                <w:lang w:val="de-DE"/>
              </w:rPr>
              <w:t xml:space="preserve"> s. unten.</w:t>
            </w:r>
          </w:p>
        </w:tc>
      </w:tr>
      <w:tr w:rsidR="006204C5" w:rsidRPr="00D65AE2" w:rsidTr="00635E99">
        <w:tc>
          <w:tcPr>
            <w:tcW w:w="849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  <w:b/>
              </w:rPr>
              <w:t>Unb2</w:t>
            </w:r>
          </w:p>
        </w:tc>
        <w:tc>
          <w:tcPr>
            <w:tcW w:w="1984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A 7479</w:t>
            </w:r>
          </w:p>
        </w:tc>
        <w:tc>
          <w:tcPr>
            <w:tcW w:w="2552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Farber/Farber, FS Wilcke (2003, 103-105)</w:t>
            </w:r>
          </w:p>
        </w:tc>
        <w:tc>
          <w:tcPr>
            <w:tcW w:w="1276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Vs. i 13-16</w:t>
            </w:r>
          </w:p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Vs. ii 1-8</w:t>
            </w:r>
          </w:p>
        </w:tc>
        <w:tc>
          <w:tcPr>
            <w:tcW w:w="1275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= 1-4;</w:t>
            </w:r>
          </w:p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= 15-20</w:t>
            </w:r>
          </w:p>
        </w:tc>
        <w:tc>
          <w:tcPr>
            <w:tcW w:w="1585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P368477 Foto</w:t>
            </w:r>
          </w:p>
        </w:tc>
      </w:tr>
      <w:tr w:rsidR="006204C5" w:rsidRPr="00D65AE2" w:rsidTr="00635E99">
        <w:tc>
          <w:tcPr>
            <w:tcW w:w="9521" w:type="dxa"/>
            <w:gridSpan w:val="6"/>
          </w:tcPr>
          <w:p w:rsidR="006204C5" w:rsidRPr="00D65AE2" w:rsidRDefault="006204C5" w:rsidP="00635E99">
            <w:pPr>
              <w:spacing w:line="276" w:lineRule="auto"/>
              <w:jc w:val="both"/>
              <w:rPr>
                <w:rFonts w:ascii="Times New Roman" w:hAnsi="Times New Roman" w:cs="Times New Roman"/>
                <w:lang w:val="de-DE"/>
              </w:rPr>
            </w:pPr>
            <w:r w:rsidRPr="00D65AE2">
              <w:rPr>
                <w:rFonts w:ascii="Times New Roman" w:hAnsi="Times New Roman" w:cs="Times New Roman"/>
                <w:lang w:val="de-DE"/>
              </w:rPr>
              <w:t xml:space="preserve">2-kolumnige Tafel, mit Trennlinien nach jeder Zeile. Sumerisch. + 5 sumerische Reinigungbeschwörungen: </w:t>
            </w:r>
          </w:p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  <w:lang w:val="de-DE"/>
              </w:rPr>
            </w:pPr>
            <w:r w:rsidRPr="00D65AE2">
              <w:rPr>
                <w:rFonts w:ascii="Times New Roman" w:hAnsi="Times New Roman" w:cs="Times New Roman"/>
                <w:lang w:val="de-DE"/>
              </w:rPr>
              <w:t>i 1 - i 12 du</w:t>
            </w:r>
            <w:r w:rsidRPr="00D65AE2">
              <w:rPr>
                <w:rFonts w:ascii="Times New Roman" w:hAnsi="Times New Roman" w:cs="Times New Roman"/>
                <w:vertAlign w:val="subscript"/>
                <w:lang w:val="de-DE"/>
              </w:rPr>
              <w:t>11</w:t>
            </w:r>
            <w:r w:rsidRPr="00D65AE2">
              <w:rPr>
                <w:rFonts w:ascii="Times New Roman" w:hAnsi="Times New Roman" w:cs="Times New Roman"/>
                <w:lang w:val="de-DE"/>
              </w:rPr>
              <w:t>-a</w:t>
            </w:r>
            <w:r w:rsidRPr="00D65AE2">
              <w:rPr>
                <w:rFonts w:ascii="Times New Roman" w:hAnsi="Times New Roman" w:cs="Times New Roman"/>
                <w:vertAlign w:val="superscript"/>
                <w:lang w:val="de-DE"/>
              </w:rPr>
              <w:t>!</w:t>
            </w:r>
            <w:r w:rsidRPr="00D65AE2">
              <w:rPr>
                <w:rFonts w:ascii="Times New Roman" w:hAnsi="Times New Roman" w:cs="Times New Roman"/>
                <w:lang w:val="de-DE"/>
              </w:rPr>
              <w:t>-kam</w:t>
            </w:r>
          </w:p>
          <w:p w:rsidR="006204C5" w:rsidRPr="00017D1D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017D1D">
              <w:rPr>
                <w:rFonts w:ascii="Times New Roman" w:hAnsi="Times New Roman" w:cs="Times New Roman"/>
              </w:rPr>
              <w:t xml:space="preserve">i 13 - ii 15 </w:t>
            </w:r>
            <w:r w:rsidRPr="00017D1D">
              <w:rPr>
                <w:rFonts w:ascii="Times New Roman" w:hAnsi="Times New Roman" w:cs="Times New Roman"/>
                <w:vertAlign w:val="superscript"/>
              </w:rPr>
              <w:t>d</w:t>
            </w:r>
            <w:r w:rsidRPr="00017D1D">
              <w:rPr>
                <w:rFonts w:ascii="Times New Roman" w:hAnsi="Times New Roman" w:cs="Times New Roman"/>
              </w:rPr>
              <w:t>utu igi bar-ra (Stichzeile mit Kiutu)</w:t>
            </w:r>
          </w:p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  <w:lang w:val="de-DE"/>
              </w:rPr>
            </w:pPr>
            <w:r w:rsidRPr="00D65AE2">
              <w:rPr>
                <w:rFonts w:ascii="Times New Roman" w:hAnsi="Times New Roman" w:cs="Times New Roman"/>
                <w:lang w:val="de-DE"/>
              </w:rPr>
              <w:t>ii 16 - ii 18 [</w:t>
            </w:r>
            <w:r w:rsidRPr="00D65AE2">
              <w:rPr>
                <w:rFonts w:ascii="Times New Roman" w:hAnsi="Times New Roman" w:cs="Times New Roman"/>
                <w:lang w:val="de-DE"/>
              </w:rPr>
              <w:tab/>
              <w:t>]</w:t>
            </w:r>
          </w:p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  <w:lang w:val="de-DE"/>
              </w:rPr>
            </w:pPr>
            <w:r w:rsidRPr="00D65AE2">
              <w:rPr>
                <w:rFonts w:ascii="Times New Roman" w:hAnsi="Times New Roman" w:cs="Times New Roman"/>
                <w:lang w:val="de-DE"/>
              </w:rPr>
              <w:t>iii 1ʹ - iii 15ʹ gudu</w:t>
            </w:r>
            <w:r w:rsidRPr="00D65AE2">
              <w:rPr>
                <w:rFonts w:ascii="Times New Roman" w:hAnsi="Times New Roman" w:cs="Times New Roman"/>
                <w:vertAlign w:val="subscript"/>
                <w:lang w:val="de-DE"/>
              </w:rPr>
              <w:t>4</w:t>
            </w:r>
            <w:r w:rsidRPr="00D65AE2">
              <w:rPr>
                <w:rFonts w:ascii="Times New Roman" w:hAnsi="Times New Roman" w:cs="Times New Roman"/>
                <w:lang w:val="de-DE"/>
              </w:rPr>
              <w:t xml:space="preserve"> ku</w:t>
            </w:r>
            <w:r w:rsidRPr="00D65AE2">
              <w:rPr>
                <w:rFonts w:ascii="Times New Roman" w:hAnsi="Times New Roman" w:cs="Times New Roman"/>
                <w:vertAlign w:val="subscript"/>
                <w:lang w:val="de-DE"/>
              </w:rPr>
              <w:t>3</w:t>
            </w:r>
            <w:r w:rsidRPr="00D65AE2">
              <w:rPr>
                <w:rFonts w:ascii="Times New Roman" w:hAnsi="Times New Roman" w:cs="Times New Roman"/>
                <w:lang w:val="de-DE"/>
              </w:rPr>
              <w:t>-ge-da</w:t>
            </w:r>
          </w:p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  <w:lang w:val="de-DE"/>
              </w:rPr>
            </w:pPr>
            <w:r w:rsidRPr="00D65AE2">
              <w:rPr>
                <w:rFonts w:ascii="Times New Roman" w:hAnsi="Times New Roman" w:cs="Times New Roman"/>
                <w:lang w:val="de-DE"/>
              </w:rPr>
              <w:t>iii 17ʹ - iii 18ʹ [</w:t>
            </w:r>
            <w:r w:rsidRPr="00D65AE2">
              <w:rPr>
                <w:rFonts w:ascii="Times New Roman" w:hAnsi="Times New Roman" w:cs="Times New Roman"/>
                <w:lang w:val="de-DE"/>
              </w:rPr>
              <w:tab/>
            </w:r>
            <w:r w:rsidRPr="00D65AE2">
              <w:rPr>
                <w:rFonts w:ascii="Times New Roman" w:hAnsi="Times New Roman" w:cs="Times New Roman"/>
                <w:lang w:val="de-DE"/>
              </w:rPr>
              <w:tab/>
              <w:t>]</w:t>
            </w:r>
          </w:p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  <w:lang w:val="de-DE"/>
              </w:rPr>
            </w:pPr>
            <w:r w:rsidRPr="00D65AE2">
              <w:rPr>
                <w:rFonts w:ascii="Times New Roman" w:hAnsi="Times New Roman" w:cs="Times New Roman"/>
                <w:lang w:val="de-DE"/>
              </w:rPr>
              <w:t>iv 1ʹ - 10ʹ e</w:t>
            </w:r>
            <w:r w:rsidRPr="00D65AE2">
              <w:rPr>
                <w:rFonts w:ascii="Times New Roman" w:hAnsi="Times New Roman" w:cs="Times New Roman"/>
                <w:vertAlign w:val="subscript"/>
                <w:lang w:val="de-DE"/>
              </w:rPr>
              <w:t>2</w:t>
            </w:r>
            <w:r w:rsidRPr="00D65AE2">
              <w:rPr>
                <w:rFonts w:ascii="Times New Roman" w:hAnsi="Times New Roman" w:cs="Times New Roman"/>
                <w:lang w:val="de-DE"/>
              </w:rPr>
              <w:t xml:space="preserve"> ku</w:t>
            </w:r>
            <w:r w:rsidRPr="00D65AE2">
              <w:rPr>
                <w:rFonts w:ascii="Times New Roman" w:hAnsi="Times New Roman" w:cs="Times New Roman"/>
                <w:vertAlign w:val="subscript"/>
                <w:lang w:val="de-DE"/>
              </w:rPr>
              <w:t>4</w:t>
            </w:r>
            <w:r w:rsidRPr="00D65AE2">
              <w:rPr>
                <w:rFonts w:ascii="Times New Roman" w:hAnsi="Times New Roman" w:cs="Times New Roman"/>
                <w:lang w:val="de-DE"/>
              </w:rPr>
              <w:t>-ku</w:t>
            </w:r>
            <w:r w:rsidRPr="00D65AE2">
              <w:rPr>
                <w:rFonts w:ascii="Times New Roman" w:hAnsi="Times New Roman" w:cs="Times New Roman"/>
                <w:vertAlign w:val="subscript"/>
                <w:lang w:val="de-DE"/>
              </w:rPr>
              <w:t>4</w:t>
            </w:r>
            <w:r w:rsidRPr="00D65AE2">
              <w:rPr>
                <w:rFonts w:ascii="Times New Roman" w:hAnsi="Times New Roman" w:cs="Times New Roman"/>
                <w:lang w:val="de-DE"/>
              </w:rPr>
              <w:t>-da-kam</w:t>
            </w:r>
          </w:p>
        </w:tc>
      </w:tr>
      <w:tr w:rsidR="006204C5" w:rsidRPr="00D65AE2" w:rsidTr="00635E99">
        <w:tc>
          <w:tcPr>
            <w:tcW w:w="9521" w:type="dxa"/>
            <w:gridSpan w:val="6"/>
          </w:tcPr>
          <w:p w:rsidR="006204C5" w:rsidRPr="00D65AE2" w:rsidRDefault="006204C5" w:rsidP="00635E99">
            <w:pPr>
              <w:spacing w:line="276" w:lineRule="auto"/>
              <w:jc w:val="both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  <w:b/>
              </w:rPr>
              <w:t>1. Jts.-Textvertreter</w:t>
            </w:r>
          </w:p>
        </w:tc>
      </w:tr>
      <w:tr w:rsidR="006204C5" w:rsidRPr="00D65AE2" w:rsidTr="00635E99">
        <w:tc>
          <w:tcPr>
            <w:tcW w:w="849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Unb3</w:t>
            </w:r>
          </w:p>
        </w:tc>
        <w:tc>
          <w:tcPr>
            <w:tcW w:w="1984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 xml:space="preserve">CBS 1556 </w:t>
            </w:r>
          </w:p>
        </w:tc>
        <w:tc>
          <w:tcPr>
            <w:tcW w:w="2552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PBS 1/2, 126</w:t>
            </w:r>
          </w:p>
        </w:tc>
        <w:tc>
          <w:tcPr>
            <w:tcW w:w="1276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Vs. 1ʹ-27ʹ</w:t>
            </w:r>
          </w:p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Rs. 2ʹ-26ʹ</w:t>
            </w:r>
          </w:p>
        </w:tc>
        <w:tc>
          <w:tcPr>
            <w:tcW w:w="1275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= 3-21;</w:t>
            </w:r>
          </w:p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= 24-38</w:t>
            </w:r>
          </w:p>
        </w:tc>
        <w:tc>
          <w:tcPr>
            <w:tcW w:w="1585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P258889 Foto</w:t>
            </w:r>
          </w:p>
        </w:tc>
      </w:tr>
      <w:tr w:rsidR="006204C5" w:rsidRPr="00D65AE2" w:rsidTr="00635E99">
        <w:tc>
          <w:tcPr>
            <w:tcW w:w="9521" w:type="dxa"/>
            <w:gridSpan w:val="6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  <w:lang w:val="de-DE"/>
              </w:rPr>
              <w:t xml:space="preserve">1-kolumnige Tafel, manchmal (hauptsächlich auf der Vs.) mit Trennlinie nach jeder sumerischen Zeile. Jede akkadische Zeile trennt die sumerische Zeile in zwei Teilen. </w:t>
            </w:r>
            <w:r w:rsidRPr="00D65AE2">
              <w:rPr>
                <w:rFonts w:ascii="Times New Roman" w:hAnsi="Times New Roman" w:cs="Times New Roman"/>
              </w:rPr>
              <w:t>Sumerisch-Akkadisch.</w:t>
            </w:r>
          </w:p>
        </w:tc>
      </w:tr>
      <w:tr w:rsidR="006204C5" w:rsidRPr="00D65AE2" w:rsidTr="00635E99">
        <w:tc>
          <w:tcPr>
            <w:tcW w:w="849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Uru1</w:t>
            </w:r>
          </w:p>
        </w:tc>
        <w:tc>
          <w:tcPr>
            <w:tcW w:w="1984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W 23299/1</w:t>
            </w:r>
          </w:p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552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SpTU 4, 127</w:t>
            </w:r>
          </w:p>
        </w:tc>
        <w:tc>
          <w:tcPr>
            <w:tcW w:w="1276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Vs. 1ʹ-24ʹ</w:t>
            </w:r>
          </w:p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Rs. 1ʹ-9ʹ</w:t>
            </w:r>
          </w:p>
        </w:tc>
        <w:tc>
          <w:tcPr>
            <w:tcW w:w="1275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= 1-17;</w:t>
            </w:r>
          </w:p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= 34-42</w:t>
            </w:r>
          </w:p>
        </w:tc>
        <w:tc>
          <w:tcPr>
            <w:tcW w:w="1585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P348721</w:t>
            </w:r>
          </w:p>
        </w:tc>
      </w:tr>
      <w:tr w:rsidR="006204C5" w:rsidRPr="00D65AE2" w:rsidTr="00635E99">
        <w:tc>
          <w:tcPr>
            <w:tcW w:w="9521" w:type="dxa"/>
            <w:gridSpan w:val="6"/>
          </w:tcPr>
          <w:p w:rsidR="006204C5" w:rsidRPr="00D65AE2" w:rsidRDefault="006204C5" w:rsidP="00635E99">
            <w:pPr>
              <w:spacing w:line="276" w:lineRule="auto"/>
              <w:jc w:val="both"/>
              <w:rPr>
                <w:rFonts w:ascii="Times New Roman" w:hAnsi="Times New Roman" w:cs="Times New Roman"/>
                <w:lang w:val="de-DE"/>
              </w:rPr>
            </w:pPr>
            <w:r w:rsidRPr="00D65AE2">
              <w:rPr>
                <w:rFonts w:ascii="Times New Roman" w:hAnsi="Times New Roman" w:cs="Times New Roman"/>
                <w:lang w:val="de-DE"/>
              </w:rPr>
              <w:t>1-kolumnige Tafel. Jede akkadische Zeile trennt die sumerische Zeile in zwei Teile. Sumerisch-Akkadisch. Kolophon erhalten. [ku</w:t>
            </w:r>
            <w:r w:rsidRPr="00D65AE2">
              <w:rPr>
                <w:rFonts w:ascii="Times New Roman" w:hAnsi="Times New Roman" w:cs="Times New Roman"/>
                <w:vertAlign w:val="subscript"/>
                <w:lang w:val="de-DE"/>
              </w:rPr>
              <w:t>6</w:t>
            </w:r>
            <w:r w:rsidRPr="00D65AE2">
              <w:rPr>
                <w:rFonts w:ascii="Times New Roman" w:hAnsi="Times New Roman" w:cs="Times New Roman"/>
                <w:lang w:val="de-DE"/>
              </w:rPr>
              <w:t>]-˹a˺-ab-ba-Beschwörung im Kolophon erwähnt.</w:t>
            </w:r>
          </w:p>
        </w:tc>
      </w:tr>
      <w:tr w:rsidR="006204C5" w:rsidRPr="00D65AE2" w:rsidTr="00635E99">
        <w:tc>
          <w:tcPr>
            <w:tcW w:w="849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Nin1</w:t>
            </w:r>
          </w:p>
        </w:tc>
        <w:tc>
          <w:tcPr>
            <w:tcW w:w="1984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K.3343 + K.5002 + K.11789 + K.14731 + K.15820</w:t>
            </w:r>
          </w:p>
        </w:tc>
        <w:tc>
          <w:tcPr>
            <w:tcW w:w="2552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D65AE2">
              <w:rPr>
                <w:rFonts w:ascii="Times New Roman" w:hAnsi="Times New Roman" w:cs="Times New Roman"/>
                <w:lang w:val="en-US"/>
              </w:rPr>
              <w:t>K.3343: 4R 2 20/2 (Additions Rm 129)</w:t>
            </w:r>
          </w:p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  <w:r w:rsidRPr="00D65AE2">
              <w:rPr>
                <w:rFonts w:ascii="Times New Roman" w:hAnsi="Times New Roman" w:cs="Times New Roman"/>
                <w:lang w:val="en-US"/>
              </w:rPr>
              <w:t>K.11789: 4R 2 28/1 (nur Varianten in Fn.)</w:t>
            </w:r>
          </w:p>
        </w:tc>
        <w:tc>
          <w:tcPr>
            <w:tcW w:w="1276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Vs. 1-23</w:t>
            </w:r>
          </w:p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Rs. 1-9</w:t>
            </w:r>
          </w:p>
        </w:tc>
        <w:tc>
          <w:tcPr>
            <w:tcW w:w="1275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= 1-12;</w:t>
            </w:r>
          </w:p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= 35-42</w:t>
            </w:r>
          </w:p>
        </w:tc>
        <w:tc>
          <w:tcPr>
            <w:tcW w:w="1585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 xml:space="preserve">P384998 </w:t>
            </w:r>
          </w:p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Foto</w:t>
            </w:r>
            <w:r w:rsidRPr="00D65AE2">
              <w:rPr>
                <w:rStyle w:val="Funotenzeichen"/>
                <w:rFonts w:ascii="Times New Roman" w:hAnsi="Times New Roman" w:cs="Times New Roman"/>
              </w:rPr>
              <w:footnoteReference w:id="1"/>
            </w:r>
          </w:p>
        </w:tc>
      </w:tr>
      <w:tr w:rsidR="006204C5" w:rsidRPr="00D65AE2" w:rsidTr="00635E99">
        <w:tc>
          <w:tcPr>
            <w:tcW w:w="9521" w:type="dxa"/>
            <w:gridSpan w:val="6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  <w:lang w:val="de-DE"/>
              </w:rPr>
              <w:t xml:space="preserve">1-kolumnige Tafel. Sumerisch-Akkadisch. + Akkadische Beschwörung des Bīt rimki. </w:t>
            </w:r>
            <w:r w:rsidRPr="00D65AE2">
              <w:rPr>
                <w:rFonts w:ascii="Times New Roman" w:hAnsi="Times New Roman" w:cs="Times New Roman"/>
              </w:rPr>
              <w:t>Kolophon erhalten.</w:t>
            </w:r>
          </w:p>
        </w:tc>
      </w:tr>
      <w:tr w:rsidR="006204C5" w:rsidRPr="00D65AE2" w:rsidTr="00635E99">
        <w:tc>
          <w:tcPr>
            <w:tcW w:w="849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Nin2</w:t>
            </w:r>
          </w:p>
        </w:tc>
        <w:tc>
          <w:tcPr>
            <w:tcW w:w="1984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 xml:space="preserve">Rm.129 </w:t>
            </w:r>
          </w:p>
        </w:tc>
        <w:tc>
          <w:tcPr>
            <w:tcW w:w="2552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Gray ŠRT 13</w:t>
            </w:r>
          </w:p>
        </w:tc>
        <w:tc>
          <w:tcPr>
            <w:tcW w:w="1276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Vs. 1-13</w:t>
            </w:r>
          </w:p>
        </w:tc>
        <w:tc>
          <w:tcPr>
            <w:tcW w:w="1275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= 1-7</w:t>
            </w:r>
          </w:p>
        </w:tc>
        <w:tc>
          <w:tcPr>
            <w:tcW w:w="1585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P385002 Foto</w:t>
            </w:r>
          </w:p>
        </w:tc>
      </w:tr>
      <w:tr w:rsidR="006204C5" w:rsidRPr="00D65AE2" w:rsidTr="00635E99">
        <w:tc>
          <w:tcPr>
            <w:tcW w:w="9521" w:type="dxa"/>
            <w:gridSpan w:val="6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  <w:lang w:val="de-DE"/>
              </w:rPr>
            </w:pPr>
            <w:r w:rsidRPr="00D65AE2">
              <w:rPr>
                <w:rFonts w:ascii="Times New Roman" w:hAnsi="Times New Roman" w:cs="Times New Roman"/>
                <w:lang w:val="de-DE"/>
              </w:rPr>
              <w:t>1-kolumnige Tafel. Sumerisch-Akkadisch. Kolophon erhalten.</w:t>
            </w:r>
          </w:p>
        </w:tc>
      </w:tr>
      <w:tr w:rsidR="006204C5" w:rsidRPr="00D65AE2" w:rsidTr="00635E99">
        <w:tc>
          <w:tcPr>
            <w:tcW w:w="849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Nin3</w:t>
            </w:r>
          </w:p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K.4803</w:t>
            </w:r>
          </w:p>
        </w:tc>
        <w:tc>
          <w:tcPr>
            <w:tcW w:w="2552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4R 2 28/1</w:t>
            </w:r>
          </w:p>
        </w:tc>
        <w:tc>
          <w:tcPr>
            <w:tcW w:w="1276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Vs. 2ʹ-22ʹ</w:t>
            </w:r>
          </w:p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Rs. 1ʹ-18ʹ</w:t>
            </w:r>
          </w:p>
        </w:tc>
        <w:tc>
          <w:tcPr>
            <w:tcW w:w="1275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= 12-22;</w:t>
            </w:r>
          </w:p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= 32-41</w:t>
            </w:r>
          </w:p>
        </w:tc>
        <w:tc>
          <w:tcPr>
            <w:tcW w:w="1585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P384999 Foto</w:t>
            </w:r>
          </w:p>
        </w:tc>
      </w:tr>
      <w:tr w:rsidR="006204C5" w:rsidRPr="00D65AE2" w:rsidTr="00635E99">
        <w:tc>
          <w:tcPr>
            <w:tcW w:w="9521" w:type="dxa"/>
            <w:gridSpan w:val="6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1-kolumnige Tafel. Sumerisch-Akkadisch.</w:t>
            </w:r>
          </w:p>
        </w:tc>
      </w:tr>
      <w:tr w:rsidR="006204C5" w:rsidRPr="00D65AE2" w:rsidTr="00635E99">
        <w:trPr>
          <w:trHeight w:val="568"/>
        </w:trPr>
        <w:tc>
          <w:tcPr>
            <w:tcW w:w="849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Nin4</w:t>
            </w:r>
          </w:p>
        </w:tc>
        <w:tc>
          <w:tcPr>
            <w:tcW w:w="1984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K.8596 + K.9755 + K.13551</w:t>
            </w:r>
          </w:p>
        </w:tc>
        <w:tc>
          <w:tcPr>
            <w:tcW w:w="2552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76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Vs. 1ʹ-19ʹ</w:t>
            </w:r>
          </w:p>
        </w:tc>
        <w:tc>
          <w:tcPr>
            <w:tcW w:w="1275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= 3-21</w:t>
            </w:r>
          </w:p>
        </w:tc>
        <w:tc>
          <w:tcPr>
            <w:tcW w:w="1585" w:type="dxa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P397693 Foto</w:t>
            </w:r>
          </w:p>
        </w:tc>
      </w:tr>
      <w:tr w:rsidR="006204C5" w:rsidRPr="00D65AE2" w:rsidTr="00635E99">
        <w:trPr>
          <w:trHeight w:val="250"/>
        </w:trPr>
        <w:tc>
          <w:tcPr>
            <w:tcW w:w="9521" w:type="dxa"/>
            <w:gridSpan w:val="6"/>
          </w:tcPr>
          <w:p w:rsidR="006204C5" w:rsidRPr="00D65AE2" w:rsidRDefault="006204C5" w:rsidP="00635E99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D65AE2">
              <w:rPr>
                <w:rFonts w:ascii="Times New Roman" w:hAnsi="Times New Roman" w:cs="Times New Roman"/>
              </w:rPr>
              <w:t>1-kolumnige Tafel. Sumerisch.</w:t>
            </w:r>
          </w:p>
        </w:tc>
      </w:tr>
    </w:tbl>
    <w:p w:rsidR="006204C5" w:rsidRPr="00D65AE2" w:rsidRDefault="006204C5" w:rsidP="006204C5">
      <w:pPr>
        <w:spacing w:after="0" w:line="276" w:lineRule="auto"/>
        <w:rPr>
          <w:rFonts w:ascii="Times New Roman" w:hAnsi="Times New Roman" w:cs="Times New Roman"/>
          <w:sz w:val="24"/>
        </w:rPr>
      </w:pPr>
    </w:p>
    <w:p w:rsidR="006204C5" w:rsidRPr="00D65AE2" w:rsidRDefault="006204C5" w:rsidP="006204C5">
      <w:pPr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br w:type="page"/>
      </w:r>
    </w:p>
    <w:p w:rsidR="006204C5" w:rsidRPr="00D65AE2" w:rsidRDefault="006204C5" w:rsidP="006204C5">
      <w:pPr>
        <w:spacing w:line="276" w:lineRule="auto"/>
        <w:rPr>
          <w:rFonts w:ascii="Times New Roman" w:hAnsi="Times New Roman" w:cs="Times New Roman"/>
          <w:b/>
          <w:sz w:val="24"/>
        </w:rPr>
      </w:pPr>
      <w:r w:rsidRPr="00D65AE2">
        <w:rPr>
          <w:rFonts w:ascii="Times New Roman" w:hAnsi="Times New Roman" w:cs="Times New Roman"/>
          <w:b/>
          <w:sz w:val="24"/>
        </w:rPr>
        <w:lastRenderedPageBreak/>
        <w:t>Bearbeitungen</w:t>
      </w:r>
    </w:p>
    <w:p w:rsidR="006204C5" w:rsidRPr="00D65AE2" w:rsidRDefault="006204C5" w:rsidP="006204C5">
      <w:pPr>
        <w:spacing w:after="0" w:line="276" w:lineRule="auto"/>
        <w:rPr>
          <w:rFonts w:ascii="Times New Roman" w:hAnsi="Times New Roman" w:cs="Times New Roman"/>
          <w:lang w:val="en-US"/>
        </w:rPr>
      </w:pPr>
      <w:r w:rsidRPr="00D65AE2">
        <w:rPr>
          <w:rFonts w:ascii="Times New Roman" w:hAnsi="Times New Roman" w:cs="Times New Roman"/>
        </w:rPr>
        <w:fldChar w:fldCharType="begin"/>
      </w:r>
      <w:r w:rsidRPr="00D65AE2">
        <w:rPr>
          <w:rFonts w:ascii="Times New Roman" w:hAnsi="Times New Roman" w:cs="Times New Roman"/>
          <w:lang w:val="en-US"/>
        </w:rPr>
        <w:instrText xml:space="preserve"> ADDIN EN.CITE &lt;EndNote&gt;&lt;Cite&gt;&lt;Author&gt;Jastrow&lt;/Author&gt;&lt;Year&gt;1905&lt;/Year&gt;&lt;RecNum&gt;103&lt;/RecNum&gt;&lt;DisplayText&gt;Jastrow (1905, &lt;/DisplayText&gt;&lt;record&gt;&lt;rec-number&gt;103&lt;/rec-number&gt;&lt;foreign-keys&gt;&lt;key app="EN" db-id="95ez050v8zdr59edax8vpasdrf0wevdetpxx" timestamp="1454602545"&gt;103&lt;/key&gt;&lt;/foreign-keys&gt;&lt;ref-type name="Book"&gt;6&lt;/ref-type&gt;&lt;contributors&gt;&lt;authors&gt;&lt;author&gt;Jastrow, Morris&lt;/author&gt;&lt;/authors&gt;&lt;/contributors&gt;&lt;titles&gt;&lt;title&gt;Die Religion Babyloniens und Assyriens I.&lt;/title&gt;&lt;/titles&gt;&lt;dates&gt;&lt;year&gt;1905&lt;/year&gt;&lt;/dates&gt;&lt;pub-location&gt;Giessen&lt;/pub-location&gt;&lt;urls&gt;&lt;/urls&gt;&lt;/record&gt;&lt;/Cite&gt;&lt;/EndNote&gt;</w:instrText>
      </w:r>
      <w:r w:rsidRPr="00D65AE2">
        <w:rPr>
          <w:rFonts w:ascii="Times New Roman" w:hAnsi="Times New Roman" w:cs="Times New Roman"/>
        </w:rPr>
        <w:fldChar w:fldCharType="separate"/>
      </w:r>
      <w:r w:rsidRPr="00D65AE2">
        <w:rPr>
          <w:rFonts w:ascii="Times New Roman" w:hAnsi="Times New Roman" w:cs="Times New Roman"/>
          <w:lang w:val="en-US"/>
        </w:rPr>
        <w:t xml:space="preserve">Jastrow (1905, </w:t>
      </w:r>
      <w:r w:rsidRPr="00D65AE2">
        <w:rPr>
          <w:rFonts w:ascii="Times New Roman" w:hAnsi="Times New Roman" w:cs="Times New Roman"/>
        </w:rPr>
        <w:fldChar w:fldCharType="end"/>
      </w:r>
      <w:r w:rsidRPr="00D65AE2">
        <w:rPr>
          <w:rFonts w:ascii="Times New Roman" w:hAnsi="Times New Roman" w:cs="Times New Roman"/>
          <w:lang w:val="en-US"/>
        </w:rPr>
        <w:t>427f.): Nin1 (K.3343), Nin3</w:t>
      </w:r>
      <w:r w:rsidRPr="00D65AE2">
        <w:rPr>
          <w:rFonts w:ascii="Times New Roman" w:hAnsi="Times New Roman" w:cs="Times New Roman"/>
          <w:lang w:val="en-US"/>
        </w:rPr>
        <w:tab/>
      </w:r>
      <w:r w:rsidRPr="00D65AE2">
        <w:rPr>
          <w:rFonts w:ascii="Times New Roman" w:hAnsi="Times New Roman" w:cs="Times New Roman"/>
          <w:lang w:val="en-US"/>
        </w:rPr>
        <w:tab/>
      </w:r>
      <w:r w:rsidRPr="00D65AE2">
        <w:rPr>
          <w:rFonts w:ascii="Times New Roman" w:hAnsi="Times New Roman" w:cs="Times New Roman"/>
          <w:lang w:val="en-US"/>
        </w:rPr>
        <w:tab/>
        <w:t>Üs.</w:t>
      </w:r>
    </w:p>
    <w:p w:rsidR="006204C5" w:rsidRPr="00D65AE2" w:rsidRDefault="006204C5" w:rsidP="006204C5">
      <w:pPr>
        <w:autoSpaceDE w:val="0"/>
        <w:autoSpaceDN w:val="0"/>
        <w:adjustRightInd w:val="0"/>
        <w:spacing w:after="0" w:line="276" w:lineRule="auto"/>
        <w:rPr>
          <w:rFonts w:ascii="Times New Roman" w:hAnsi="Times New Roman" w:cs="Times New Roman"/>
          <w:lang w:val="en-US"/>
        </w:rPr>
      </w:pPr>
      <w:r w:rsidRPr="00D65AE2">
        <w:rPr>
          <w:rFonts w:ascii="Times New Roman" w:hAnsi="Times New Roman" w:cs="Times New Roman"/>
        </w:rPr>
        <w:fldChar w:fldCharType="begin"/>
      </w:r>
      <w:r w:rsidRPr="00D65AE2">
        <w:rPr>
          <w:rFonts w:ascii="Times New Roman" w:hAnsi="Times New Roman" w:cs="Times New Roman"/>
          <w:lang w:val="en-US"/>
        </w:rPr>
        <w:instrText xml:space="preserve"> ADDIN EN.CITE &lt;EndNote&gt;&lt;Cite&gt;&lt;Author&gt;Schollmeyer&lt;/Author&gt;&lt;Year&gt;1912&lt;/Year&gt;&lt;RecNum&gt;190&lt;/RecNum&gt;&lt;DisplayText&gt;Schollmeyer (1912, &lt;/DisplayText&gt;&lt;record&gt;&lt;rec-number&gt;190&lt;/rec-number&gt;&lt;foreign-keys&gt;&lt;key app="EN" db-id="95ez050v8zdr59edax8vpasdrf0wevdetpxx" timestamp="1454938121"&gt;190&lt;/key&gt;&lt;/foreign-keys&gt;&lt;ref-type name="Book"&gt;6&lt;/ref-type&gt;&lt;contributors&gt;&lt;authors&gt;&lt;author&gt;Schollmeyer, A.&lt;/author&gt;&lt;/authors&gt;&lt;/contributors&gt;&lt;titles&gt;&lt;title&gt;Sumerisch-babylonische Hymnen und Gebete an Šamaš&lt;/title&gt;&lt;/titles&gt;&lt;volume&gt;1&lt;/volume&gt;&lt;number&gt;Studien zur Geschichte und Kultur des Altertums / Ergänzungsband&lt;/number&gt;&lt;dates&gt;&lt;year&gt;1912&lt;/year&gt;&lt;/dates&gt;&lt;pub-location&gt;Paderborn&lt;/pub-location&gt;&lt;urls&gt;&lt;/urls&gt;&lt;/record&gt;&lt;/Cite&gt;&lt;/EndNote&gt;</w:instrText>
      </w:r>
      <w:r w:rsidRPr="00D65AE2">
        <w:rPr>
          <w:rFonts w:ascii="Times New Roman" w:hAnsi="Times New Roman" w:cs="Times New Roman"/>
        </w:rPr>
        <w:fldChar w:fldCharType="separate"/>
      </w:r>
      <w:r w:rsidRPr="00D65AE2">
        <w:rPr>
          <w:rFonts w:ascii="Times New Roman" w:hAnsi="Times New Roman" w:cs="Times New Roman"/>
          <w:lang w:val="en-US"/>
        </w:rPr>
        <w:t xml:space="preserve">Schollmeyer (1912, </w:t>
      </w:r>
      <w:r w:rsidRPr="00D65AE2">
        <w:rPr>
          <w:rFonts w:ascii="Times New Roman" w:hAnsi="Times New Roman" w:cs="Times New Roman"/>
        </w:rPr>
        <w:fldChar w:fldCharType="end"/>
      </w:r>
      <w:r w:rsidRPr="00D65AE2">
        <w:rPr>
          <w:rFonts w:ascii="Times New Roman" w:hAnsi="Times New Roman" w:cs="Times New Roman"/>
          <w:lang w:val="en-US"/>
        </w:rPr>
        <w:t>Nr. 4, 53-55): Nin1 (K.3343)</w:t>
      </w:r>
      <w:r w:rsidRPr="00D65AE2">
        <w:rPr>
          <w:rFonts w:ascii="Times New Roman" w:hAnsi="Times New Roman" w:cs="Times New Roman"/>
          <w:lang w:val="en-US"/>
        </w:rPr>
        <w:tab/>
      </w:r>
      <w:r w:rsidRPr="00D65AE2">
        <w:rPr>
          <w:rFonts w:ascii="Times New Roman" w:hAnsi="Times New Roman" w:cs="Times New Roman"/>
          <w:lang w:val="en-US"/>
        </w:rPr>
        <w:tab/>
        <w:t>T. Üs.</w:t>
      </w:r>
    </w:p>
    <w:p w:rsidR="006204C5" w:rsidRPr="00D65AE2" w:rsidRDefault="006204C5" w:rsidP="006204C5">
      <w:pPr>
        <w:autoSpaceDE w:val="0"/>
        <w:autoSpaceDN w:val="0"/>
        <w:adjustRightInd w:val="0"/>
        <w:spacing w:after="0" w:line="276" w:lineRule="auto"/>
        <w:rPr>
          <w:rFonts w:ascii="Times New Roman" w:hAnsi="Times New Roman" w:cs="Times New Roman"/>
          <w:lang w:val="en-US"/>
        </w:rPr>
      </w:pPr>
      <w:r w:rsidRPr="00D65AE2">
        <w:rPr>
          <w:rFonts w:ascii="Times New Roman" w:hAnsi="Times New Roman" w:cs="Times New Roman"/>
        </w:rPr>
        <w:fldChar w:fldCharType="begin"/>
      </w:r>
      <w:r w:rsidRPr="00D65AE2">
        <w:rPr>
          <w:rFonts w:ascii="Times New Roman" w:hAnsi="Times New Roman" w:cs="Times New Roman"/>
          <w:lang w:val="en-US"/>
        </w:rPr>
        <w:instrText xml:space="preserve"> ADDIN EN.CITE &lt;EndNote&gt;&lt;Cite&gt;&lt;Author&gt;Schollmeyer&lt;/Author&gt;&lt;Year&gt;1912&lt;/Year&gt;&lt;RecNum&gt;190&lt;/RecNum&gt;&lt;DisplayText&gt;Schollmeyer (1912, &lt;/DisplayText&gt;&lt;record&gt;&lt;rec-number&gt;190&lt;/rec-number&gt;&lt;foreign-keys&gt;&lt;key app="EN" db-id="95ez050v8zdr59edax8vpasdrf0wevdetpxx" timestamp="1454938121"&gt;190&lt;/key&gt;&lt;/foreign-keys&gt;&lt;ref-type name="Book"&gt;6&lt;/ref-type&gt;&lt;contributors&gt;&lt;authors&gt;&lt;author&gt;Schollmeyer, A.&lt;/author&gt;&lt;/authors&gt;&lt;/contributors&gt;&lt;titles&gt;&lt;title&gt;Sumerisch-babylonische Hymnen und Gebete an Šamaš&lt;/title&gt;&lt;/titles&gt;&lt;volume&gt;1&lt;/volume&gt;&lt;number&gt;Studien zur Geschichte und Kultur des Altertums / Ergänzungsband&lt;/number&gt;&lt;dates&gt;&lt;year&gt;1912&lt;/year&gt;&lt;/dates&gt;&lt;pub-location&gt;Paderborn&lt;/pub-location&gt;&lt;urls&gt;&lt;/urls&gt;&lt;/record&gt;&lt;/Cite&gt;&lt;/EndNote&gt;</w:instrText>
      </w:r>
      <w:r w:rsidRPr="00D65AE2">
        <w:rPr>
          <w:rFonts w:ascii="Times New Roman" w:hAnsi="Times New Roman" w:cs="Times New Roman"/>
        </w:rPr>
        <w:fldChar w:fldCharType="separate"/>
      </w:r>
      <w:r w:rsidRPr="00D65AE2">
        <w:rPr>
          <w:rFonts w:ascii="Times New Roman" w:hAnsi="Times New Roman" w:cs="Times New Roman"/>
          <w:lang w:val="en-US"/>
        </w:rPr>
        <w:t xml:space="preserve">Schollmeyer (1912, </w:t>
      </w:r>
      <w:r w:rsidRPr="00D65AE2">
        <w:rPr>
          <w:rFonts w:ascii="Times New Roman" w:hAnsi="Times New Roman" w:cs="Times New Roman"/>
        </w:rPr>
        <w:fldChar w:fldCharType="end"/>
      </w:r>
      <w:r w:rsidRPr="00D65AE2">
        <w:rPr>
          <w:rFonts w:ascii="Times New Roman" w:hAnsi="Times New Roman" w:cs="Times New Roman"/>
          <w:lang w:val="en-US"/>
        </w:rPr>
        <w:t>Nr. 5, 55-57): Nin3</w:t>
      </w:r>
      <w:r w:rsidRPr="00D65AE2">
        <w:rPr>
          <w:rFonts w:ascii="Times New Roman" w:hAnsi="Times New Roman" w:cs="Times New Roman"/>
          <w:lang w:val="en-US"/>
        </w:rPr>
        <w:tab/>
      </w:r>
      <w:r w:rsidRPr="00D65AE2">
        <w:rPr>
          <w:rFonts w:ascii="Times New Roman" w:hAnsi="Times New Roman" w:cs="Times New Roman"/>
          <w:lang w:val="en-US"/>
        </w:rPr>
        <w:tab/>
      </w:r>
      <w:r w:rsidRPr="00D65AE2">
        <w:rPr>
          <w:rFonts w:ascii="Times New Roman" w:hAnsi="Times New Roman" w:cs="Times New Roman"/>
          <w:lang w:val="en-US"/>
        </w:rPr>
        <w:tab/>
      </w:r>
      <w:r w:rsidRPr="00D65AE2">
        <w:rPr>
          <w:rFonts w:ascii="Times New Roman" w:hAnsi="Times New Roman" w:cs="Times New Roman"/>
          <w:lang w:val="en-US"/>
        </w:rPr>
        <w:tab/>
        <w:t>T. Üs.</w:t>
      </w:r>
    </w:p>
    <w:p w:rsidR="006204C5" w:rsidRPr="00D65AE2" w:rsidRDefault="006204C5" w:rsidP="006204C5">
      <w:pPr>
        <w:spacing w:after="0" w:line="276" w:lineRule="auto"/>
        <w:rPr>
          <w:rFonts w:ascii="Times New Roman" w:hAnsi="Times New Roman" w:cs="Times New Roman"/>
          <w:lang w:val="en-US"/>
        </w:rPr>
      </w:pPr>
      <w:r w:rsidRPr="00D65AE2">
        <w:rPr>
          <w:rFonts w:ascii="Times New Roman" w:hAnsi="Times New Roman" w:cs="Times New Roman"/>
        </w:rPr>
        <w:fldChar w:fldCharType="begin"/>
      </w:r>
      <w:r w:rsidRPr="00D65AE2">
        <w:rPr>
          <w:rFonts w:ascii="Times New Roman" w:hAnsi="Times New Roman" w:cs="Times New Roman"/>
          <w:lang w:val="en-US"/>
        </w:rPr>
        <w:instrText xml:space="preserve"> ADDIN EN.CITE &lt;EndNote&gt;&lt;Cite&gt;&lt;Author&gt;Lutz&lt;/Author&gt;&lt;Year&gt;1919&lt;/Year&gt;&lt;RecNum&gt;142&lt;/RecNum&gt;&lt;DisplayText&gt;Lutz (1919, &lt;/DisplayText&gt;&lt;record&gt;&lt;rec-number&gt;142&lt;/rec-number&gt;&lt;foreign-keys&gt;&lt;key app="EN" db-id="95ez050v8zdr59edax8vpasdrf0wevdetpxx" timestamp="1454605292"&gt;142&lt;/key&gt;&lt;/foreign-keys&gt;&lt;ref-type name="Book"&gt;6&lt;/ref-type&gt;&lt;contributors&gt;&lt;authors&gt;&lt;author&gt;Lutz, H.F.&lt;/author&gt;&lt;/authors&gt;&lt;/contributors&gt;&lt;titles&gt;&lt;title&gt;Selected Sumerian and Babylonian Texts&lt;/title&gt;&lt;secondary-title&gt;PBS&lt;/secondary-title&gt;&lt;/titles&gt;&lt;volume&gt;1,2&lt;/volume&gt;&lt;dates&gt;&lt;year&gt;1919&lt;/year&gt;&lt;/dates&gt;&lt;pub-location&gt;Philadelphia&lt;/pub-location&gt;&lt;urls&gt;&lt;/urls&gt;&lt;/record&gt;&lt;/Cite&gt;&lt;/EndNote&gt;</w:instrText>
      </w:r>
      <w:r w:rsidRPr="00D65AE2">
        <w:rPr>
          <w:rFonts w:ascii="Times New Roman" w:hAnsi="Times New Roman" w:cs="Times New Roman"/>
        </w:rPr>
        <w:fldChar w:fldCharType="separate"/>
      </w:r>
      <w:r w:rsidRPr="00D65AE2">
        <w:rPr>
          <w:rFonts w:ascii="Times New Roman" w:hAnsi="Times New Roman" w:cs="Times New Roman"/>
          <w:lang w:val="en-US"/>
        </w:rPr>
        <w:t xml:space="preserve">Lutz (1919, </w:t>
      </w:r>
      <w:r w:rsidRPr="00D65AE2">
        <w:rPr>
          <w:rFonts w:ascii="Times New Roman" w:hAnsi="Times New Roman" w:cs="Times New Roman"/>
        </w:rPr>
        <w:fldChar w:fldCharType="end"/>
      </w:r>
      <w:r w:rsidRPr="00D65AE2">
        <w:rPr>
          <w:rFonts w:ascii="Times New Roman" w:hAnsi="Times New Roman" w:cs="Times New Roman"/>
          <w:lang w:val="en-US"/>
        </w:rPr>
        <w:t>Nr. 126, 29-31): Unb3</w:t>
      </w:r>
      <w:r w:rsidRPr="00D65AE2">
        <w:rPr>
          <w:rFonts w:ascii="Times New Roman" w:hAnsi="Times New Roman" w:cs="Times New Roman"/>
          <w:lang w:val="en-US"/>
        </w:rPr>
        <w:tab/>
      </w:r>
      <w:r w:rsidRPr="00D65AE2">
        <w:rPr>
          <w:rFonts w:ascii="Times New Roman" w:hAnsi="Times New Roman" w:cs="Times New Roman"/>
          <w:lang w:val="en-US"/>
        </w:rPr>
        <w:tab/>
      </w:r>
      <w:r w:rsidRPr="00D65AE2">
        <w:rPr>
          <w:rFonts w:ascii="Times New Roman" w:hAnsi="Times New Roman" w:cs="Times New Roman"/>
          <w:lang w:val="en-US"/>
        </w:rPr>
        <w:tab/>
      </w:r>
      <w:r w:rsidRPr="00D65AE2">
        <w:rPr>
          <w:rFonts w:ascii="Times New Roman" w:hAnsi="Times New Roman" w:cs="Times New Roman"/>
          <w:lang w:val="en-US"/>
        </w:rPr>
        <w:tab/>
        <w:t>T. Üs.</w:t>
      </w:r>
    </w:p>
    <w:p w:rsidR="006204C5" w:rsidRPr="00D65AE2" w:rsidRDefault="006204C5" w:rsidP="006204C5">
      <w:pPr>
        <w:spacing w:after="0" w:line="276" w:lineRule="auto"/>
        <w:rPr>
          <w:rFonts w:ascii="Times New Roman" w:hAnsi="Times New Roman" w:cs="Times New Roman"/>
        </w:rPr>
      </w:pPr>
      <w:r w:rsidRPr="00D65AE2">
        <w:rPr>
          <w:rFonts w:ascii="Times New Roman" w:hAnsi="Times New Roman" w:cs="Times New Roman"/>
        </w:rPr>
        <w:fldChar w:fldCharType="begin"/>
      </w:r>
      <w:r w:rsidRPr="00D65AE2">
        <w:rPr>
          <w:rFonts w:ascii="Times New Roman" w:hAnsi="Times New Roman" w:cs="Times New Roman"/>
        </w:rPr>
        <w:instrText xml:space="preserve"> ADDIN EN.CITE &lt;EndNote&gt;&lt;Cite&gt;&lt;Author&gt;Gressmann&lt;/Author&gt;&lt;Year&gt;1926&lt;/Year&gt;&lt;RecNum&gt;258&lt;/RecNum&gt;&lt;DisplayText&gt;Gressmann (1926, &lt;/DisplayText&gt;&lt;record&gt;&lt;rec-number&gt;258&lt;/rec-number&gt;&lt;foreign-keys&gt;&lt;key app="EN" db-id="95ez050v8zdr59edax8vpasdrf0wevdetpxx" timestamp="1455212214"&gt;258&lt;/key&gt;&lt;/foreign-keys&gt;&lt;ref-type name="Book"&gt;6&lt;/ref-type&gt;&lt;contributors&gt;&lt;authors&gt;&lt;author&gt;Gressmann, Hugo&lt;/author&gt;&lt;/authors&gt;&lt;/contributors&gt;&lt;titles&gt;&lt;title&gt;Altorientalische Texte zum alten Testament&lt;/title&gt;&lt;/titles&gt;&lt;dates&gt;&lt;year&gt;1926&lt;/year&gt;&lt;/dates&gt;&lt;pub-location&gt;Berlin, Leipzig&lt;/pub-location&gt;&lt;urls&gt;&lt;/urls&gt;&lt;/record&gt;&lt;/Cite&gt;&lt;/EndNote&gt;</w:instrText>
      </w:r>
      <w:r w:rsidRPr="00D65AE2">
        <w:rPr>
          <w:rFonts w:ascii="Times New Roman" w:hAnsi="Times New Roman" w:cs="Times New Roman"/>
        </w:rPr>
        <w:fldChar w:fldCharType="separate"/>
      </w:r>
      <w:r w:rsidRPr="00D65AE2">
        <w:rPr>
          <w:rFonts w:ascii="Times New Roman" w:hAnsi="Times New Roman" w:cs="Times New Roman"/>
        </w:rPr>
        <w:t xml:space="preserve">Gressmann (1926, </w:t>
      </w:r>
      <w:r w:rsidRPr="00D65AE2">
        <w:rPr>
          <w:rFonts w:ascii="Times New Roman" w:hAnsi="Times New Roman" w:cs="Times New Roman"/>
        </w:rPr>
        <w:fldChar w:fldCharType="end"/>
      </w:r>
      <w:r w:rsidRPr="00D65AE2">
        <w:rPr>
          <w:rFonts w:ascii="Times New Roman" w:hAnsi="Times New Roman" w:cs="Times New Roman"/>
        </w:rPr>
        <w:t>243): Nin1 (ZZ. 1-9)</w:t>
      </w:r>
      <w:r w:rsidRPr="00D65AE2">
        <w:rPr>
          <w:rFonts w:ascii="Times New Roman" w:hAnsi="Times New Roman" w:cs="Times New Roman"/>
        </w:rPr>
        <w:tab/>
      </w:r>
      <w:r w:rsidRPr="00D65AE2">
        <w:rPr>
          <w:rFonts w:ascii="Times New Roman" w:hAnsi="Times New Roman" w:cs="Times New Roman"/>
        </w:rPr>
        <w:tab/>
      </w:r>
      <w:r w:rsidRPr="00D65AE2">
        <w:rPr>
          <w:rFonts w:ascii="Times New Roman" w:hAnsi="Times New Roman" w:cs="Times New Roman"/>
        </w:rPr>
        <w:tab/>
      </w:r>
      <w:r w:rsidRPr="00D65AE2">
        <w:rPr>
          <w:rFonts w:ascii="Times New Roman" w:hAnsi="Times New Roman" w:cs="Times New Roman"/>
        </w:rPr>
        <w:tab/>
        <w:t>Üs.</w:t>
      </w:r>
    </w:p>
    <w:p w:rsidR="006204C5" w:rsidRPr="00D65AE2" w:rsidRDefault="006204C5" w:rsidP="006204C5">
      <w:pPr>
        <w:spacing w:after="0" w:line="276" w:lineRule="auto"/>
        <w:rPr>
          <w:rFonts w:ascii="Times New Roman" w:hAnsi="Times New Roman" w:cs="Times New Roman"/>
        </w:rPr>
      </w:pPr>
      <w:r w:rsidRPr="00D65AE2">
        <w:rPr>
          <w:rFonts w:ascii="Times New Roman" w:hAnsi="Times New Roman" w:cs="Times New Roman"/>
        </w:rPr>
        <w:fldChar w:fldCharType="begin"/>
      </w:r>
      <w:r w:rsidRPr="00D65AE2">
        <w:rPr>
          <w:rFonts w:ascii="Times New Roman" w:hAnsi="Times New Roman" w:cs="Times New Roman"/>
        </w:rPr>
        <w:instrText xml:space="preserve"> ADDIN EN.CITE &lt;EndNote&gt;&lt;Cite&gt;&lt;Author&gt;Langdon&lt;/Author&gt;&lt;Year&gt;1927&lt;/Year&gt;&lt;RecNum&gt;134&lt;/RecNum&gt;&lt;DisplayText&gt;Langdon (1927, &lt;/DisplayText&gt;&lt;record&gt;&lt;rec-number&gt;134&lt;/rec-number&gt;&lt;foreign-keys&gt;&lt;key app="EN" db-id="95ez050v8zdr59edax8vpasdrf0wevdetpxx" timestamp="1454604785"&gt;134&lt;/key&gt;&lt;/foreign-keys&gt;&lt;ref-type name="Book"&gt;6&lt;/ref-type&gt;&lt;contributors&gt;&lt;authors&gt;&lt;author&gt;Langdon, S.&lt;/author&gt;&lt;/authors&gt;&lt;/contributors&gt;&lt;titles&gt;&lt;title&gt;Babylonian penitential psalms: to which are added fragments of the epic of creation from Kish in the Weld collection of the Ashmolean Museum&lt;/title&gt;&lt;secondary-title&gt;OECT&lt;/secondary-title&gt;&lt;/titles&gt;&lt;volume&gt;6&lt;/volume&gt;&lt;dates&gt;&lt;year&gt;1927&lt;/year&gt;&lt;/dates&gt;&lt;pub-location&gt;Paris&lt;/pub-location&gt;&lt;urls&gt;&lt;/urls&gt;&lt;/record&gt;&lt;/Cite&gt;&lt;/EndNote&gt;</w:instrText>
      </w:r>
      <w:r w:rsidRPr="00D65AE2">
        <w:rPr>
          <w:rFonts w:ascii="Times New Roman" w:hAnsi="Times New Roman" w:cs="Times New Roman"/>
        </w:rPr>
        <w:fldChar w:fldCharType="separate"/>
      </w:r>
      <w:r w:rsidRPr="00D65AE2">
        <w:rPr>
          <w:rFonts w:ascii="Times New Roman" w:hAnsi="Times New Roman" w:cs="Times New Roman"/>
        </w:rPr>
        <w:t xml:space="preserve">Langdon (1927, </w:t>
      </w:r>
      <w:r w:rsidRPr="00D65AE2">
        <w:rPr>
          <w:rFonts w:ascii="Times New Roman" w:hAnsi="Times New Roman" w:cs="Times New Roman"/>
        </w:rPr>
        <w:fldChar w:fldCharType="end"/>
      </w:r>
      <w:r w:rsidRPr="00D65AE2">
        <w:rPr>
          <w:rFonts w:ascii="Times New Roman" w:hAnsi="Times New Roman" w:cs="Times New Roman"/>
        </w:rPr>
        <w:t>51-55): Nin1 (K.3343, K.11789), Nin2-3</w:t>
      </w:r>
      <w:r w:rsidRPr="00D65AE2">
        <w:rPr>
          <w:rFonts w:ascii="Times New Roman" w:hAnsi="Times New Roman" w:cs="Times New Roman"/>
        </w:rPr>
        <w:tab/>
        <w:t>T. Üs.</w:t>
      </w:r>
    </w:p>
    <w:p w:rsidR="006204C5" w:rsidRPr="00D65AE2" w:rsidRDefault="006204C5" w:rsidP="006204C5">
      <w:pPr>
        <w:spacing w:after="0" w:line="276" w:lineRule="auto"/>
        <w:rPr>
          <w:rFonts w:ascii="Times New Roman" w:hAnsi="Times New Roman" w:cs="Times New Roman"/>
        </w:rPr>
      </w:pPr>
      <w:r w:rsidRPr="00D65AE2">
        <w:rPr>
          <w:rFonts w:ascii="Times New Roman" w:hAnsi="Times New Roman" w:cs="Times New Roman"/>
        </w:rPr>
        <w:fldChar w:fldCharType="begin"/>
      </w:r>
      <w:r w:rsidRPr="00D65AE2">
        <w:rPr>
          <w:rFonts w:ascii="Times New Roman" w:hAnsi="Times New Roman" w:cs="Times New Roman"/>
        </w:rPr>
        <w:instrText xml:space="preserve"> ADDIN EN.CITE &lt;EndNote&gt;&lt;Cite&gt;&lt;Author&gt;Seux&lt;/Author&gt;&lt;Year&gt;1976&lt;/Year&gt;&lt;RecNum&gt;192&lt;/RecNum&gt;&lt;DisplayText&gt;Seux (1976, &lt;/DisplayText&gt;&lt;record&gt;&lt;rec-number&gt;192&lt;/rec-number&gt;&lt;foreign-keys&gt;&lt;key app="EN" db-id="95ez050v8zdr59edax8vpasdrf0wevdetpxx" timestamp="1454938222"&gt;192&lt;/key&gt;&lt;/foreign-keys&gt;&lt;ref-type name="Book"&gt;6&lt;/ref-type&gt;&lt;contributors&gt;&lt;authors&gt;&lt;author&gt;Seux, M.-J.&lt;/author&gt;&lt;/authors&gt;&lt;/contributors&gt;&lt;titles&gt;&lt;title&gt;Hymnes et prières aux dieux de Babylonie et d’Assyrie&lt;/title&gt;&lt;/titles&gt;&lt;volume&gt;8&lt;/volume&gt;&lt;number&gt;LAPO &lt;/number&gt;&lt;dates&gt;&lt;year&gt;1976&lt;/year&gt;&lt;/dates&gt;&lt;pub-location&gt;Paris&lt;/pub-location&gt;&lt;urls&gt;&lt;/urls&gt;&lt;/record&gt;&lt;/Cite&gt;&lt;/EndNote&gt;</w:instrText>
      </w:r>
      <w:r w:rsidRPr="00D65AE2">
        <w:rPr>
          <w:rFonts w:ascii="Times New Roman" w:hAnsi="Times New Roman" w:cs="Times New Roman"/>
        </w:rPr>
        <w:fldChar w:fldCharType="separate"/>
      </w:r>
      <w:r w:rsidRPr="00D65AE2">
        <w:rPr>
          <w:rFonts w:ascii="Times New Roman" w:hAnsi="Times New Roman" w:cs="Times New Roman"/>
          <w:noProof/>
        </w:rPr>
        <w:t xml:space="preserve">Seux (1976, </w:t>
      </w:r>
      <w:r w:rsidRPr="00D65AE2">
        <w:rPr>
          <w:rFonts w:ascii="Times New Roman" w:hAnsi="Times New Roman" w:cs="Times New Roman"/>
        </w:rPr>
        <w:fldChar w:fldCharType="end"/>
      </w:r>
      <w:r w:rsidRPr="00D65AE2">
        <w:rPr>
          <w:rFonts w:ascii="Times New Roman" w:hAnsi="Times New Roman" w:cs="Times New Roman"/>
        </w:rPr>
        <w:t>229-232): Nin1 (K.3343, K.11789), Nin2-3</w:t>
      </w:r>
      <w:r w:rsidRPr="00D65AE2">
        <w:rPr>
          <w:rFonts w:ascii="Times New Roman" w:hAnsi="Times New Roman" w:cs="Times New Roman"/>
        </w:rPr>
        <w:tab/>
      </w:r>
      <w:r w:rsidRPr="00D65AE2">
        <w:rPr>
          <w:rFonts w:ascii="Times New Roman" w:hAnsi="Times New Roman" w:cs="Times New Roman"/>
        </w:rPr>
        <w:tab/>
        <w:t>Üs.</w:t>
      </w:r>
    </w:p>
    <w:p w:rsidR="006204C5" w:rsidRPr="00D65AE2" w:rsidRDefault="006204C5" w:rsidP="006204C5">
      <w:pPr>
        <w:spacing w:after="0" w:line="276" w:lineRule="auto"/>
        <w:rPr>
          <w:rFonts w:ascii="Times New Roman" w:hAnsi="Times New Roman" w:cs="Times New Roman"/>
        </w:rPr>
      </w:pPr>
      <w:r w:rsidRPr="00D65AE2">
        <w:rPr>
          <w:rFonts w:ascii="Times New Roman" w:hAnsi="Times New Roman" w:cs="Times New Roman"/>
        </w:rPr>
        <w:fldChar w:fldCharType="begin"/>
      </w:r>
      <w:r w:rsidRPr="00D65AE2">
        <w:rPr>
          <w:rFonts w:ascii="Times New Roman" w:hAnsi="Times New Roman" w:cs="Times New Roman"/>
        </w:rPr>
        <w:instrText xml:space="preserve"> ADDIN EN.CITE &lt;EndNote&gt;&lt;Cite&gt;&lt;Author&gt;Geller&lt;/Author&gt;&lt;Year&gt;1995&lt;/Year&gt;&lt;RecNum&gt;73&lt;/RecNum&gt;&lt;DisplayText&gt;Geller (1995, &lt;/DisplayText&gt;&lt;record&gt;&lt;rec-number&gt;73&lt;/rec-number&gt;&lt;foreign-keys&gt;&lt;key app="EN" db-id="95ez050v8zdr59edax8vpasdrf0wevdetpxx" timestamp="1454588156"&gt;73&lt;/key&gt;&lt;/foreign-keys&gt;&lt;ref-type name="Journal Article"&gt;17&lt;/ref-type&gt;&lt;contributors&gt;&lt;authors&gt;&lt;author&gt;Geller, Markham J.&lt;/author&gt;&lt;/authors&gt;&lt;/contributors&gt;&lt;titles&gt;&lt;title&gt;Very Different Utu Incantations&lt;/title&gt;&lt;secondary-title&gt;ASJ &lt;/secondary-title&gt;&lt;/titles&gt;&lt;periodical&gt;&lt;full-title&gt;ASJ&lt;/full-title&gt;&lt;/periodical&gt;&lt;pages&gt;101-126&lt;/pages&gt;&lt;volume&gt;17&lt;/volume&gt;&lt;dates&gt;&lt;year&gt;1995&lt;/year&gt;&lt;/dates&gt;&lt;urls&gt;&lt;/urls&gt;&lt;/record&gt;&lt;/Cite&gt;&lt;/EndNote&gt;</w:instrText>
      </w:r>
      <w:r w:rsidRPr="00D65AE2">
        <w:rPr>
          <w:rFonts w:ascii="Times New Roman" w:hAnsi="Times New Roman" w:cs="Times New Roman"/>
        </w:rPr>
        <w:fldChar w:fldCharType="separate"/>
      </w:r>
      <w:r w:rsidRPr="00D65AE2">
        <w:rPr>
          <w:rFonts w:ascii="Times New Roman" w:hAnsi="Times New Roman" w:cs="Times New Roman"/>
        </w:rPr>
        <w:t xml:space="preserve">Geller (1995, </w:t>
      </w:r>
      <w:r w:rsidRPr="00D65AE2">
        <w:rPr>
          <w:rFonts w:ascii="Times New Roman" w:hAnsi="Times New Roman" w:cs="Times New Roman"/>
        </w:rPr>
        <w:fldChar w:fldCharType="end"/>
      </w:r>
      <w:r w:rsidRPr="00D65AE2">
        <w:rPr>
          <w:rFonts w:ascii="Times New Roman" w:hAnsi="Times New Roman" w:cs="Times New Roman"/>
        </w:rPr>
        <w:t>114-126): Unb1</w:t>
      </w:r>
      <w:r w:rsidRPr="00D65AE2">
        <w:rPr>
          <w:rFonts w:ascii="Times New Roman" w:hAnsi="Times New Roman" w:cs="Times New Roman"/>
        </w:rPr>
        <w:tab/>
      </w:r>
      <w:r w:rsidRPr="00D65AE2">
        <w:rPr>
          <w:rFonts w:ascii="Times New Roman" w:hAnsi="Times New Roman" w:cs="Times New Roman"/>
        </w:rPr>
        <w:tab/>
      </w:r>
      <w:r w:rsidRPr="00D65AE2">
        <w:rPr>
          <w:rFonts w:ascii="Times New Roman" w:hAnsi="Times New Roman" w:cs="Times New Roman"/>
        </w:rPr>
        <w:tab/>
      </w:r>
      <w:r w:rsidRPr="00D65AE2">
        <w:rPr>
          <w:rFonts w:ascii="Times New Roman" w:hAnsi="Times New Roman" w:cs="Times New Roman"/>
        </w:rPr>
        <w:tab/>
      </w:r>
      <w:r w:rsidRPr="00D65AE2">
        <w:rPr>
          <w:rFonts w:ascii="Times New Roman" w:hAnsi="Times New Roman" w:cs="Times New Roman"/>
        </w:rPr>
        <w:tab/>
        <w:t>T. Üs.</w:t>
      </w:r>
    </w:p>
    <w:p w:rsidR="006204C5" w:rsidRPr="00D65AE2" w:rsidRDefault="006204C5" w:rsidP="006204C5">
      <w:pPr>
        <w:spacing w:after="0" w:line="276" w:lineRule="auto"/>
        <w:rPr>
          <w:rFonts w:ascii="Times New Roman" w:hAnsi="Times New Roman" w:cs="Times New Roman"/>
        </w:rPr>
      </w:pPr>
      <w:r w:rsidRPr="00D65AE2">
        <w:rPr>
          <w:rFonts w:ascii="Times New Roman" w:hAnsi="Times New Roman" w:cs="Times New Roman"/>
        </w:rPr>
        <w:fldChar w:fldCharType="begin"/>
      </w:r>
      <w:r w:rsidRPr="00D65AE2">
        <w:rPr>
          <w:rFonts w:ascii="Times New Roman" w:hAnsi="Times New Roman" w:cs="Times New Roman"/>
        </w:rPr>
        <w:instrText xml:space="preserve"> ADDIN EN.CITE &lt;EndNote&gt;&lt;Cite AuthorYear="1"&gt;&lt;Author&gt;Farber&lt;/Author&gt;&lt;Year&gt;2003&lt;/Year&gt;&lt;RecNum&gt;62&lt;/RecNum&gt;&lt;DisplayText&gt;Farber/Farber (2003)&lt;/DisplayText&gt;&lt;record&gt;&lt;rec-number&gt;62&lt;/rec-number&gt;&lt;foreign-keys&gt;&lt;key app="EN" db-id="95ez050v8zdr59edax8vpasdrf0wevdetpxx" timestamp="1454587209"&gt;62&lt;/key&gt;&lt;/foreign-keys&gt;&lt;ref-type name="Book Section"&gt;5&lt;/ref-type&gt;&lt;contributors&gt;&lt;authors&gt;&lt;author&gt;Farber, Walter&lt;/author&gt;&lt;author&gt;Farber, Gertrud&lt;/author&gt;&lt;/authors&gt;&lt;secondary-authors&gt;&lt;author&gt;W. Sallaberger&lt;/author&gt;&lt;author&gt;K. Volk&lt;/author&gt;&lt;author&gt;A. Zgoll&lt;/author&gt;&lt;/secondary-authors&gt;&lt;/contributors&gt;&lt;titles&gt;&lt;title&gt;&lt;style face="normal" font="default" size="100%"&gt;Von einem, der auszog, ein gudu&lt;/style&gt;&lt;style face="subscript" font="default" size="100%"&gt;4&lt;/style&gt;&lt;style face="normal" font="default" size="100%"&gt; zu werden&lt;/style&gt;&lt;/title&gt;&lt;secondary-title&gt;Literatur, Politik und Recht in Mesopotamien. Festschrift für Claus Wilcke&lt;/secondary-title&gt;&lt;tertiary-title&gt;Orientalia Biblica et Christiana&lt;/tertiary-title&gt;&lt;/titles&gt;&lt;pages&gt;99-114&lt;/pages&gt;&lt;volume&gt;14&lt;/volume&gt;&lt;dates&gt;&lt;year&gt;2003&lt;/year&gt;&lt;/dates&gt;&lt;pub-location&gt;Wiesbaden&lt;/pub-location&gt;&lt;urls&gt;&lt;/urls&gt;&lt;/record&gt;&lt;/Cite&gt;&lt;/EndNote&gt;</w:instrText>
      </w:r>
      <w:r w:rsidRPr="00D65AE2">
        <w:rPr>
          <w:rFonts w:ascii="Times New Roman" w:hAnsi="Times New Roman" w:cs="Times New Roman"/>
        </w:rPr>
        <w:fldChar w:fldCharType="separate"/>
      </w:r>
      <w:r w:rsidRPr="00D65AE2">
        <w:rPr>
          <w:rFonts w:ascii="Times New Roman" w:hAnsi="Times New Roman" w:cs="Times New Roman"/>
          <w:noProof/>
        </w:rPr>
        <w:t>Farber/Farber (2003)</w:t>
      </w:r>
      <w:r w:rsidRPr="00D65AE2">
        <w:rPr>
          <w:rFonts w:ascii="Times New Roman" w:hAnsi="Times New Roman" w:cs="Times New Roman"/>
        </w:rPr>
        <w:fldChar w:fldCharType="end"/>
      </w:r>
      <w:r w:rsidRPr="00D65AE2">
        <w:rPr>
          <w:rFonts w:ascii="Times New Roman" w:hAnsi="Times New Roman" w:cs="Times New Roman"/>
        </w:rPr>
        <w:t>: Unb2</w:t>
      </w:r>
      <w:r w:rsidRPr="00D65AE2">
        <w:rPr>
          <w:rFonts w:ascii="Times New Roman" w:hAnsi="Times New Roman" w:cs="Times New Roman"/>
        </w:rPr>
        <w:tab/>
      </w:r>
      <w:r w:rsidRPr="00D65AE2">
        <w:rPr>
          <w:rFonts w:ascii="Times New Roman" w:hAnsi="Times New Roman" w:cs="Times New Roman"/>
        </w:rPr>
        <w:tab/>
      </w:r>
      <w:r w:rsidRPr="00D65AE2">
        <w:rPr>
          <w:rFonts w:ascii="Times New Roman" w:hAnsi="Times New Roman" w:cs="Times New Roman"/>
        </w:rPr>
        <w:tab/>
      </w:r>
      <w:r w:rsidRPr="00D65AE2">
        <w:rPr>
          <w:rFonts w:ascii="Times New Roman" w:hAnsi="Times New Roman" w:cs="Times New Roman"/>
        </w:rPr>
        <w:tab/>
      </w:r>
      <w:r w:rsidRPr="00D65AE2">
        <w:rPr>
          <w:rFonts w:ascii="Times New Roman" w:hAnsi="Times New Roman" w:cs="Times New Roman"/>
        </w:rPr>
        <w:tab/>
        <w:t>T. Üs.</w:t>
      </w:r>
      <w:r w:rsidRPr="00D65AE2">
        <w:rPr>
          <w:rFonts w:ascii="Times New Roman" w:hAnsi="Times New Roman" w:cs="Times New Roman"/>
        </w:rPr>
        <w:tab/>
      </w:r>
    </w:p>
    <w:p w:rsidR="006204C5" w:rsidRPr="00D65AE2" w:rsidRDefault="006204C5" w:rsidP="006204C5">
      <w:pPr>
        <w:spacing w:after="0" w:line="276" w:lineRule="auto"/>
        <w:rPr>
          <w:rFonts w:ascii="Times New Roman" w:hAnsi="Times New Roman" w:cs="Times New Roman"/>
        </w:rPr>
      </w:pPr>
    </w:p>
    <w:p w:rsidR="006204C5" w:rsidRPr="00D65AE2" w:rsidRDefault="006204C5" w:rsidP="006204C5">
      <w:pPr>
        <w:spacing w:line="276" w:lineRule="auto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b/>
          <w:sz w:val="24"/>
          <w:lang w:val="it-IT"/>
        </w:rPr>
        <w:t>Partitur</w:t>
      </w: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 xml:space="preserve">1a. </w:t>
      </w:r>
      <w:r w:rsidRPr="00D65AE2">
        <w:rPr>
          <w:rFonts w:ascii="Times New Roman" w:hAnsi="Times New Roman" w:cs="Times New Roman"/>
          <w:b/>
          <w:sz w:val="24"/>
          <w:lang w:val="it-IT"/>
        </w:rPr>
        <w:t>Unb2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Vs. i 13</w:t>
      </w:r>
      <w:r w:rsidRPr="00D65AE2">
        <w:rPr>
          <w:rFonts w:ascii="Times New Roman" w:hAnsi="Times New Roman" w:cs="Times New Roman"/>
          <w:sz w:val="24"/>
          <w:lang w:val="it-IT"/>
        </w:rPr>
        <w:tab/>
        <w:t>˹</w:t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it-IT"/>
        </w:rPr>
        <w:t>utu an˺-ur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ra ḫi-i-ni-in-bu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1 Vs. 1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en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it-IT"/>
        </w:rPr>
        <w:t>utu an-˹ur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ra˺ ḫi-i-ni-bu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i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2 Vs. 1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˹en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it-IT"/>
        </w:rPr>
        <w:t>utu an˺-ur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-ra ḫe-ni-bu 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i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i/>
          <w:sz w:val="24"/>
        </w:rPr>
      </w:pPr>
      <w:r w:rsidRPr="00D65AE2">
        <w:rPr>
          <w:rFonts w:ascii="Times New Roman" w:hAnsi="Times New Roman" w:cs="Times New Roman"/>
          <w:sz w:val="24"/>
        </w:rPr>
        <w:t>1b. Uru1 Vs. 1ʹ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  <w:t>[</w:t>
      </w:r>
      <w:r w:rsidRPr="00D65AE2">
        <w:rPr>
          <w:rFonts w:ascii="Times New Roman" w:hAnsi="Times New Roman" w:cs="Times New Roman"/>
          <w:sz w:val="24"/>
        </w:rPr>
        <w:tab/>
        <w:t>]</w:t>
      </w:r>
      <w:r w:rsidRPr="00D65AE2">
        <w:rPr>
          <w:rFonts w:ascii="Times New Roman" w:hAnsi="Times New Roman" w:cs="Times New Roman"/>
          <w:i/>
          <w:sz w:val="24"/>
        </w:rPr>
        <w:t xml:space="preserve">-˹šid˺ </w:t>
      </w:r>
      <w:r w:rsidRPr="00D65AE2">
        <w:rPr>
          <w:rFonts w:ascii="Times New Roman" w:hAnsi="Times New Roman" w:cs="Times New Roman"/>
          <w:smallCaps/>
          <w:sz w:val="24"/>
        </w:rPr>
        <w:t>an</w:t>
      </w:r>
      <w:r w:rsidRPr="00D65AE2">
        <w:rPr>
          <w:rFonts w:ascii="Times New Roman" w:hAnsi="Times New Roman" w:cs="Times New Roman"/>
          <w:i/>
          <w:smallCaps/>
          <w:sz w:val="24"/>
        </w:rPr>
        <w:t>-</w:t>
      </w:r>
      <w:r w:rsidRPr="00D65AE2">
        <w:rPr>
          <w:rFonts w:ascii="Times New Roman" w:hAnsi="Times New Roman" w:cs="Times New Roman"/>
          <w:i/>
          <w:sz w:val="24"/>
        </w:rPr>
        <w:t>e t</w:t>
      </w:r>
      <w:r w:rsidRPr="00D65AE2">
        <w:rPr>
          <w:rFonts w:ascii="Times New Roman" w:hAnsi="Times New Roman" w:cs="Times New Roman"/>
          <w:sz w:val="24"/>
        </w:rPr>
        <w:t>[</w:t>
      </w:r>
      <w:r w:rsidRPr="00D65AE2">
        <w:rPr>
          <w:rFonts w:ascii="Times New Roman" w:hAnsi="Times New Roman" w:cs="Times New Roman"/>
          <w:i/>
          <w:sz w:val="24"/>
        </w:rPr>
        <w:t>ap-</w:t>
      </w:r>
      <w:r w:rsidRPr="00D65AE2">
        <w:rPr>
          <w:rFonts w:ascii="Times New Roman" w:hAnsi="Times New Roman" w:cs="Times New Roman"/>
          <w:i/>
          <w:sz w:val="24"/>
        </w:rPr>
        <w:tab/>
      </w:r>
      <w:r w:rsidRPr="00D65AE2">
        <w:rPr>
          <w:rFonts w:ascii="Times New Roman" w:hAnsi="Times New Roman" w:cs="Times New Roman"/>
          <w:i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i/>
          <w:sz w:val="24"/>
        </w:rPr>
      </w:pPr>
      <w:r w:rsidRPr="00D65AE2">
        <w:rPr>
          <w:rFonts w:ascii="Times New Roman" w:hAnsi="Times New Roman" w:cs="Times New Roman"/>
          <w:sz w:val="24"/>
        </w:rPr>
        <w:t>Nin1 Vs. 2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  <w:t>ᵈ</w:t>
      </w:r>
      <w:r w:rsidRPr="00D65AE2">
        <w:rPr>
          <w:rFonts w:ascii="Times New Roman" w:hAnsi="Times New Roman" w:cs="Times New Roman"/>
          <w:smallCaps/>
          <w:sz w:val="24"/>
        </w:rPr>
        <w:t>utu</w:t>
      </w:r>
      <w:r w:rsidRPr="00D65AE2">
        <w:rPr>
          <w:rFonts w:ascii="Times New Roman" w:hAnsi="Times New Roman" w:cs="Times New Roman"/>
          <w:sz w:val="24"/>
        </w:rPr>
        <w:t xml:space="preserve"> </w:t>
      </w:r>
      <w:r w:rsidRPr="00D65AE2">
        <w:rPr>
          <w:rFonts w:ascii="Times New Roman" w:hAnsi="Times New Roman" w:cs="Times New Roman"/>
          <w:i/>
          <w:sz w:val="24"/>
        </w:rPr>
        <w:t xml:space="preserve">ina i-šid </w:t>
      </w:r>
      <w:r w:rsidRPr="00D65AE2">
        <w:rPr>
          <w:rFonts w:ascii="Times New Roman" w:hAnsi="Times New Roman" w:cs="Times New Roman"/>
          <w:smallCaps/>
          <w:sz w:val="24"/>
        </w:rPr>
        <w:t>an</w:t>
      </w:r>
      <w:r w:rsidRPr="00D65AE2">
        <w:rPr>
          <w:rFonts w:ascii="Times New Roman" w:hAnsi="Times New Roman" w:cs="Times New Roman"/>
          <w:i/>
          <w:sz w:val="24"/>
        </w:rPr>
        <w:t>-e tap-pu-ḫa-am-ma</w:t>
      </w:r>
    </w:p>
    <w:p w:rsidR="006204C5" w:rsidRPr="00D65AE2" w:rsidRDefault="006204C5" w:rsidP="006204C5">
      <w:pPr>
        <w:spacing w:after="0" w:line="276" w:lineRule="auto"/>
        <w:ind w:firstLine="284"/>
        <w:rPr>
          <w:rFonts w:ascii="Times New Roman" w:hAnsi="Times New Roman" w:cs="Times New Roman"/>
          <w:i/>
          <w:sz w:val="24"/>
        </w:rPr>
      </w:pPr>
      <w:r w:rsidRPr="00D65AE2">
        <w:rPr>
          <w:rFonts w:ascii="Times New Roman" w:hAnsi="Times New Roman" w:cs="Times New Roman"/>
          <w:sz w:val="24"/>
        </w:rPr>
        <w:t>Nin2 Vs. 2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  <w:t>ᵈ</w:t>
      </w:r>
      <w:r w:rsidRPr="00D65AE2">
        <w:rPr>
          <w:rFonts w:ascii="Times New Roman" w:hAnsi="Times New Roman" w:cs="Times New Roman"/>
          <w:smallCaps/>
          <w:sz w:val="24"/>
        </w:rPr>
        <w:t>utu</w:t>
      </w:r>
      <w:r w:rsidRPr="00D65AE2">
        <w:rPr>
          <w:rFonts w:ascii="Times New Roman" w:hAnsi="Times New Roman" w:cs="Times New Roman"/>
          <w:i/>
          <w:sz w:val="24"/>
        </w:rPr>
        <w:t xml:space="preserve"> ina i-šid </w:t>
      </w:r>
      <w:r w:rsidRPr="00D65AE2">
        <w:rPr>
          <w:rFonts w:ascii="Times New Roman" w:hAnsi="Times New Roman" w:cs="Times New Roman"/>
          <w:smallCaps/>
          <w:sz w:val="24"/>
        </w:rPr>
        <w:t>an</w:t>
      </w:r>
      <w:r w:rsidRPr="00D65AE2">
        <w:rPr>
          <w:rFonts w:ascii="Times New Roman" w:hAnsi="Times New Roman" w:cs="Times New Roman"/>
          <w:i/>
          <w:sz w:val="24"/>
        </w:rPr>
        <w:t>-e tap-pu-ḫa-am-ma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i/>
          <w:sz w:val="24"/>
        </w:rPr>
      </w:pP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i/>
          <w:sz w:val="24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 xml:space="preserve">2a. </w:t>
      </w:r>
      <w:r w:rsidRPr="00D65AE2">
        <w:rPr>
          <w:rFonts w:ascii="Times New Roman" w:hAnsi="Times New Roman" w:cs="Times New Roman"/>
          <w:b/>
          <w:sz w:val="24"/>
        </w:rPr>
        <w:t>Unb2</w:t>
      </w:r>
      <w:r w:rsidRPr="00D65AE2">
        <w:rPr>
          <w:rFonts w:ascii="Times New Roman" w:hAnsi="Times New Roman" w:cs="Times New Roman"/>
          <w:sz w:val="24"/>
        </w:rPr>
        <w:t xml:space="preserve"> Vs. i 14</w:t>
      </w:r>
      <w:r w:rsidRPr="00D65AE2">
        <w:rPr>
          <w:rFonts w:ascii="Times New Roman" w:hAnsi="Times New Roman" w:cs="Times New Roman"/>
          <w:sz w:val="24"/>
        </w:rPr>
        <w:tab/>
        <w:t>˹si-ĝar ku</w:t>
      </w:r>
      <w:r w:rsidRPr="00D65AE2">
        <w:rPr>
          <w:rFonts w:ascii="Times New Roman" w:hAnsi="Times New Roman" w:cs="Times New Roman"/>
          <w:sz w:val="24"/>
          <w:vertAlign w:val="subscript"/>
        </w:rPr>
        <w:t>3</w:t>
      </w:r>
      <w:r w:rsidRPr="00D65AE2">
        <w:rPr>
          <w:rFonts w:ascii="Times New Roman" w:hAnsi="Times New Roman" w:cs="Times New Roman"/>
          <w:sz w:val="24"/>
        </w:rPr>
        <w:t>˺ an-ta nam-ta-an-ĝar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Uru1 Vs. 2ʹ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  <w:t>[</w:t>
      </w:r>
      <w:r w:rsidRPr="00D65AE2">
        <w:rPr>
          <w:rFonts w:ascii="Times New Roman" w:hAnsi="Times New Roman" w:cs="Times New Roman"/>
          <w:sz w:val="24"/>
          <w:vertAlign w:val="superscript"/>
        </w:rPr>
        <w:tab/>
      </w:r>
      <w:r w:rsidRPr="00D65AE2">
        <w:rPr>
          <w:rFonts w:ascii="Times New Roman" w:hAnsi="Times New Roman" w:cs="Times New Roman"/>
          <w:sz w:val="24"/>
          <w:vertAlign w:val="superscript"/>
        </w:rPr>
        <w:tab/>
      </w:r>
      <w:r w:rsidRPr="00D65AE2">
        <w:rPr>
          <w:rFonts w:ascii="Times New Roman" w:hAnsi="Times New Roman" w:cs="Times New Roman"/>
          <w:sz w:val="24"/>
        </w:rPr>
        <w:t>]</w:t>
      </w:r>
      <w:r w:rsidRPr="00D65AE2">
        <w:rPr>
          <w:rFonts w:ascii="Times New Roman" w:hAnsi="Times New Roman" w:cs="Times New Roman"/>
          <w:sz w:val="24"/>
          <w:vertAlign w:val="subscript"/>
        </w:rPr>
        <w:t xml:space="preserve"> </w:t>
      </w:r>
      <w:r w:rsidRPr="00D65AE2">
        <w:rPr>
          <w:rFonts w:ascii="Times New Roman" w:hAnsi="Times New Roman" w:cs="Times New Roman"/>
          <w:sz w:val="24"/>
        </w:rPr>
        <w:t>| nam-[</w:t>
      </w:r>
      <w:r w:rsidRPr="00D65AE2">
        <w:rPr>
          <w:rFonts w:ascii="Times New Roman" w:hAnsi="Times New Roman" w:cs="Times New Roman"/>
          <w:sz w:val="24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Nin1 Vs. 3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  <w:vertAlign w:val="superscript"/>
        </w:rPr>
        <w:t>ĝeš</w:t>
      </w:r>
      <w:r w:rsidRPr="00D65AE2">
        <w:rPr>
          <w:rFonts w:ascii="Times New Roman" w:hAnsi="Times New Roman" w:cs="Times New Roman"/>
          <w:sz w:val="24"/>
        </w:rPr>
        <w:t>si-ĝar ku</w:t>
      </w:r>
      <w:r w:rsidRPr="00D65AE2">
        <w:rPr>
          <w:rFonts w:ascii="Times New Roman" w:hAnsi="Times New Roman" w:cs="Times New Roman"/>
          <w:sz w:val="24"/>
          <w:vertAlign w:val="subscript"/>
        </w:rPr>
        <w:t>3</w:t>
      </w:r>
      <w:r w:rsidRPr="00D65AE2">
        <w:rPr>
          <w:rFonts w:ascii="Times New Roman" w:hAnsi="Times New Roman" w:cs="Times New Roman"/>
          <w:sz w:val="24"/>
        </w:rPr>
        <w:t xml:space="preserve"> an-na-ke</w:t>
      </w:r>
      <w:r w:rsidRPr="00D65AE2">
        <w:rPr>
          <w:rFonts w:ascii="Times New Roman" w:hAnsi="Times New Roman" w:cs="Times New Roman"/>
          <w:sz w:val="24"/>
          <w:vertAlign w:val="subscript"/>
        </w:rPr>
        <w:t>4</w:t>
      </w:r>
      <w:r w:rsidRPr="00D65AE2">
        <w:rPr>
          <w:rFonts w:ascii="Times New Roman" w:hAnsi="Times New Roman" w:cs="Times New Roman"/>
          <w:sz w:val="24"/>
        </w:rPr>
        <w:t xml:space="preserve"> nam-ta-e-ĝal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i/>
          <w:sz w:val="24"/>
        </w:rPr>
        <w:t xml:space="preserve"> 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i/>
          <w:sz w:val="24"/>
        </w:rPr>
      </w:pPr>
      <w:r w:rsidRPr="00D65AE2">
        <w:rPr>
          <w:rFonts w:ascii="Times New Roman" w:hAnsi="Times New Roman" w:cs="Times New Roman"/>
          <w:sz w:val="24"/>
        </w:rPr>
        <w:t>Nin2 Vs. 3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  <w:vertAlign w:val="superscript"/>
        </w:rPr>
        <w:t>ĝeš</w:t>
      </w:r>
      <w:r w:rsidRPr="00D65AE2">
        <w:rPr>
          <w:rFonts w:ascii="Times New Roman" w:hAnsi="Times New Roman" w:cs="Times New Roman"/>
          <w:sz w:val="24"/>
        </w:rPr>
        <w:t>si-ĝar ku</w:t>
      </w:r>
      <w:r w:rsidRPr="00D65AE2">
        <w:rPr>
          <w:rFonts w:ascii="Times New Roman" w:hAnsi="Times New Roman" w:cs="Times New Roman"/>
          <w:sz w:val="24"/>
          <w:vertAlign w:val="subscript"/>
        </w:rPr>
        <w:t>3</w:t>
      </w:r>
      <w:r w:rsidRPr="00D65AE2">
        <w:rPr>
          <w:rFonts w:ascii="Times New Roman" w:hAnsi="Times New Roman" w:cs="Times New Roman"/>
          <w:sz w:val="24"/>
        </w:rPr>
        <w:t xml:space="preserve"> an-na-ke</w:t>
      </w:r>
      <w:r w:rsidRPr="00D65AE2">
        <w:rPr>
          <w:rFonts w:ascii="Times New Roman" w:hAnsi="Times New Roman" w:cs="Times New Roman"/>
          <w:sz w:val="24"/>
          <w:vertAlign w:val="subscript"/>
        </w:rPr>
        <w:t>4</w:t>
      </w:r>
      <w:r w:rsidRPr="00D65AE2">
        <w:rPr>
          <w:rFonts w:ascii="Times New Roman" w:hAnsi="Times New Roman" w:cs="Times New Roman"/>
          <w:sz w:val="24"/>
        </w:rPr>
        <w:t xml:space="preserve"> nam-ta-e-ĝal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i/>
          <w:sz w:val="24"/>
        </w:rPr>
        <w:t xml:space="preserve"> 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i/>
          <w:sz w:val="24"/>
        </w:rPr>
      </w:pPr>
      <w:r w:rsidRPr="00D65AE2">
        <w:rPr>
          <w:rFonts w:ascii="Times New Roman" w:hAnsi="Times New Roman" w:cs="Times New Roman"/>
          <w:sz w:val="24"/>
        </w:rPr>
        <w:tab/>
      </w: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i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2b. Uru1 Vs. 2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ši-ga-ár 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an</w:t>
      </w:r>
      <w:r w:rsidRPr="00D65AE2">
        <w:rPr>
          <w:rFonts w:ascii="Times New Roman" w:hAnsi="Times New Roman" w:cs="Times New Roman"/>
          <w:i/>
          <w:sz w:val="24"/>
          <w:lang w:val="it-IT"/>
        </w:rPr>
        <w:t>-e el-lu-ti tap-te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i/>
          <w:sz w:val="24"/>
        </w:rPr>
      </w:pPr>
      <w:r w:rsidRPr="00D65AE2">
        <w:rPr>
          <w:rFonts w:ascii="Times New Roman" w:hAnsi="Times New Roman" w:cs="Times New Roman"/>
          <w:sz w:val="24"/>
        </w:rPr>
        <w:t>Nin1 Vs. 4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i/>
          <w:sz w:val="24"/>
        </w:rPr>
        <w:t xml:space="preserve">ši-gar </w:t>
      </w:r>
      <w:r w:rsidRPr="00D65AE2">
        <w:rPr>
          <w:rFonts w:ascii="Times New Roman" w:hAnsi="Times New Roman" w:cs="Times New Roman"/>
          <w:smallCaps/>
          <w:sz w:val="24"/>
        </w:rPr>
        <w:t>an</w:t>
      </w:r>
      <w:r w:rsidRPr="00D65AE2">
        <w:rPr>
          <w:rFonts w:ascii="Times New Roman" w:hAnsi="Times New Roman" w:cs="Times New Roman"/>
          <w:i/>
          <w:sz w:val="24"/>
        </w:rPr>
        <w:t xml:space="preserve">-e </w:t>
      </w:r>
      <w:r w:rsidRPr="00D65AE2">
        <w:rPr>
          <w:rFonts w:ascii="Times New Roman" w:hAnsi="Times New Roman" w:cs="Times New Roman"/>
          <w:smallCaps/>
          <w:sz w:val="24"/>
        </w:rPr>
        <w:t>ku</w:t>
      </w:r>
      <w:r w:rsidRPr="00D65AE2">
        <w:rPr>
          <w:rFonts w:ascii="Times New Roman" w:hAnsi="Times New Roman" w:cs="Times New Roman"/>
          <w:sz w:val="24"/>
          <w:vertAlign w:val="subscript"/>
        </w:rPr>
        <w:t>3</w:t>
      </w:r>
      <w:r w:rsidRPr="00D65AE2">
        <w:rPr>
          <w:rFonts w:ascii="Times New Roman" w:hAnsi="Times New Roman" w:cs="Times New Roman"/>
          <w:smallCaps/>
          <w:sz w:val="24"/>
        </w:rPr>
        <w:t>.meš</w:t>
      </w:r>
      <w:r w:rsidRPr="00D65AE2">
        <w:rPr>
          <w:rFonts w:ascii="Times New Roman" w:hAnsi="Times New Roman" w:cs="Times New Roman"/>
          <w:i/>
          <w:sz w:val="24"/>
        </w:rPr>
        <w:t xml:space="preserve"> tap-te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i/>
          <w:sz w:val="24"/>
        </w:rPr>
      </w:pPr>
      <w:r w:rsidRPr="00D65AE2">
        <w:rPr>
          <w:rFonts w:ascii="Times New Roman" w:hAnsi="Times New Roman" w:cs="Times New Roman"/>
          <w:sz w:val="24"/>
        </w:rPr>
        <w:t>Nin2 Vs. 4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i/>
          <w:sz w:val="24"/>
        </w:rPr>
        <w:t xml:space="preserve">ši-gar </w:t>
      </w:r>
      <w:r w:rsidRPr="00D65AE2">
        <w:rPr>
          <w:rFonts w:ascii="Times New Roman" w:hAnsi="Times New Roman" w:cs="Times New Roman"/>
          <w:smallCaps/>
          <w:sz w:val="24"/>
        </w:rPr>
        <w:t>an</w:t>
      </w:r>
      <w:r w:rsidRPr="00D65AE2">
        <w:rPr>
          <w:rFonts w:ascii="Times New Roman" w:hAnsi="Times New Roman" w:cs="Times New Roman"/>
          <w:i/>
          <w:sz w:val="24"/>
        </w:rPr>
        <w:t xml:space="preserve">-e </w:t>
      </w:r>
      <w:r w:rsidRPr="00D65AE2">
        <w:rPr>
          <w:rFonts w:ascii="Times New Roman" w:hAnsi="Times New Roman" w:cs="Times New Roman"/>
          <w:smallCaps/>
          <w:sz w:val="24"/>
        </w:rPr>
        <w:t>ku</w:t>
      </w:r>
      <w:r w:rsidRPr="00D65AE2">
        <w:rPr>
          <w:rFonts w:ascii="Times New Roman" w:hAnsi="Times New Roman" w:cs="Times New Roman"/>
          <w:sz w:val="24"/>
          <w:vertAlign w:val="subscript"/>
        </w:rPr>
        <w:t>3</w:t>
      </w:r>
      <w:r w:rsidRPr="00D65AE2">
        <w:rPr>
          <w:rFonts w:ascii="Times New Roman" w:hAnsi="Times New Roman" w:cs="Times New Roman"/>
          <w:smallCaps/>
          <w:sz w:val="24"/>
        </w:rPr>
        <w:t>.meš</w:t>
      </w:r>
      <w:r w:rsidRPr="00D65AE2">
        <w:rPr>
          <w:rFonts w:ascii="Times New Roman" w:hAnsi="Times New Roman" w:cs="Times New Roman"/>
          <w:i/>
          <w:sz w:val="24"/>
        </w:rPr>
        <w:t xml:space="preserve"> tap-te</w:t>
      </w:r>
    </w:p>
    <w:p w:rsidR="006204C5" w:rsidRPr="00D65AE2" w:rsidRDefault="006204C5" w:rsidP="006204C5">
      <w:pPr>
        <w:spacing w:after="0" w:line="276" w:lineRule="auto"/>
        <w:rPr>
          <w:rFonts w:ascii="Times New Roman" w:hAnsi="Times New Roman" w:cs="Times New Roman"/>
          <w:sz w:val="24"/>
        </w:rPr>
      </w:pP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 xml:space="preserve">3a. </w:t>
      </w:r>
      <w:r w:rsidRPr="00D65AE2">
        <w:rPr>
          <w:rFonts w:ascii="Times New Roman" w:hAnsi="Times New Roman" w:cs="Times New Roman"/>
          <w:b/>
          <w:sz w:val="24"/>
        </w:rPr>
        <w:t>Unb2</w:t>
      </w:r>
      <w:r w:rsidRPr="00D65AE2">
        <w:rPr>
          <w:rFonts w:ascii="Times New Roman" w:hAnsi="Times New Roman" w:cs="Times New Roman"/>
          <w:sz w:val="24"/>
        </w:rPr>
        <w:t xml:space="preserve"> Vs. i 15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  <w:vertAlign w:val="superscript"/>
        </w:rPr>
        <w:t>[ĝeš]</w:t>
      </w:r>
      <w:r w:rsidRPr="00D65AE2">
        <w:rPr>
          <w:rFonts w:ascii="Times New Roman" w:hAnsi="Times New Roman" w:cs="Times New Roman"/>
          <w:sz w:val="24"/>
        </w:rPr>
        <w:t>˹ig an-na-ke</w:t>
      </w:r>
      <w:r w:rsidRPr="00D65AE2">
        <w:rPr>
          <w:rFonts w:ascii="Times New Roman" w:hAnsi="Times New Roman" w:cs="Times New Roman"/>
          <w:sz w:val="24"/>
          <w:vertAlign w:val="subscript"/>
        </w:rPr>
        <w:t>4</w:t>
      </w:r>
      <w:r w:rsidRPr="00D65AE2">
        <w:rPr>
          <w:rFonts w:ascii="Times New Roman" w:hAnsi="Times New Roman" w:cs="Times New Roman"/>
          <w:sz w:val="24"/>
        </w:rPr>
        <w:t xml:space="preserve"> ĝal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>˺ nam-in-˹taka</w:t>
      </w:r>
      <w:r w:rsidRPr="00D65AE2">
        <w:rPr>
          <w:rFonts w:ascii="Times New Roman" w:hAnsi="Times New Roman" w:cs="Times New Roman"/>
          <w:sz w:val="24"/>
          <w:vertAlign w:val="subscript"/>
        </w:rPr>
        <w:t>4</w:t>
      </w:r>
      <w:r w:rsidRPr="00D65AE2">
        <w:rPr>
          <w:rFonts w:ascii="Times New Roman" w:hAnsi="Times New Roman" w:cs="Times New Roman"/>
          <w:sz w:val="24"/>
        </w:rPr>
        <w:t>˺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Uru1 Vs. 3ʹ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  <w:t>[</w:t>
      </w:r>
      <w:r w:rsidRPr="00D65AE2">
        <w:rPr>
          <w:rFonts w:ascii="Times New Roman" w:hAnsi="Times New Roman" w:cs="Times New Roman"/>
          <w:sz w:val="24"/>
          <w:vertAlign w:val="superscript"/>
        </w:rPr>
        <w:tab/>
        <w:t xml:space="preserve"> </w:t>
      </w:r>
      <w:r w:rsidRPr="00D65AE2">
        <w:rPr>
          <w:rFonts w:ascii="Times New Roman" w:hAnsi="Times New Roman" w:cs="Times New Roman"/>
          <w:sz w:val="24"/>
        </w:rPr>
        <w:t xml:space="preserve">    -k]e</w:t>
      </w:r>
      <w:r w:rsidRPr="00D65AE2">
        <w:rPr>
          <w:rFonts w:ascii="Times New Roman" w:hAnsi="Times New Roman" w:cs="Times New Roman"/>
          <w:sz w:val="24"/>
          <w:vertAlign w:val="subscript"/>
        </w:rPr>
        <w:t>4</w:t>
      </w:r>
      <w:r w:rsidRPr="00D65AE2">
        <w:rPr>
          <w:rFonts w:ascii="Times New Roman" w:hAnsi="Times New Roman" w:cs="Times New Roman"/>
          <w:sz w:val="24"/>
        </w:rPr>
        <w:t xml:space="preserve"> | ĝal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 xml:space="preserve"> im-mi-[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Nin1 Vs. 5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  <w:vertAlign w:val="superscript"/>
        </w:rPr>
        <w:t>ĝeš</w:t>
      </w:r>
      <w:r w:rsidRPr="00D65AE2">
        <w:rPr>
          <w:rFonts w:ascii="Times New Roman" w:hAnsi="Times New Roman" w:cs="Times New Roman"/>
          <w:sz w:val="24"/>
        </w:rPr>
        <w:t>ig an-na-ke</w:t>
      </w:r>
      <w:r w:rsidRPr="00D65AE2">
        <w:rPr>
          <w:rFonts w:ascii="Times New Roman" w:hAnsi="Times New Roman" w:cs="Times New Roman"/>
          <w:sz w:val="24"/>
          <w:vertAlign w:val="subscript"/>
        </w:rPr>
        <w:t>4</w:t>
      </w:r>
      <w:r w:rsidRPr="00D65AE2">
        <w:rPr>
          <w:rFonts w:ascii="Times New Roman" w:hAnsi="Times New Roman" w:cs="Times New Roman"/>
          <w:sz w:val="24"/>
        </w:rPr>
        <w:t xml:space="preserve"> ĝal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 xml:space="preserve"> im-mi-in-taka</w:t>
      </w:r>
      <w:r w:rsidRPr="00D65AE2">
        <w:rPr>
          <w:rFonts w:ascii="Times New Roman" w:hAnsi="Times New Roman" w:cs="Times New Roman"/>
          <w:sz w:val="24"/>
          <w:vertAlign w:val="subscript"/>
        </w:rPr>
        <w:t>4</w:t>
      </w:r>
      <w:r w:rsidRPr="00D65AE2">
        <w:rPr>
          <w:rFonts w:ascii="Times New Roman" w:hAnsi="Times New Roman" w:cs="Times New Roman"/>
          <w:sz w:val="24"/>
        </w:rPr>
        <w:t xml:space="preserve"> 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Nin2 Vs. 5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  <w:vertAlign w:val="superscript"/>
        </w:rPr>
        <w:t>ĝeš</w:t>
      </w:r>
      <w:r w:rsidRPr="00D65AE2">
        <w:rPr>
          <w:rFonts w:ascii="Times New Roman" w:hAnsi="Times New Roman" w:cs="Times New Roman"/>
          <w:sz w:val="24"/>
        </w:rPr>
        <w:t>ig an-na-ke</w:t>
      </w:r>
      <w:r w:rsidRPr="00D65AE2">
        <w:rPr>
          <w:rFonts w:ascii="Times New Roman" w:hAnsi="Times New Roman" w:cs="Times New Roman"/>
          <w:sz w:val="24"/>
          <w:vertAlign w:val="subscript"/>
        </w:rPr>
        <w:t>4</w:t>
      </w:r>
      <w:r w:rsidRPr="00D65AE2">
        <w:rPr>
          <w:rFonts w:ascii="Times New Roman" w:hAnsi="Times New Roman" w:cs="Times New Roman"/>
          <w:sz w:val="24"/>
        </w:rPr>
        <w:t xml:space="preserve"> ĝal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 xml:space="preserve"> im-mi-i[n-</w:t>
      </w:r>
      <w:r w:rsidRPr="00D65AE2">
        <w:rPr>
          <w:rFonts w:ascii="Times New Roman" w:hAnsi="Times New Roman" w:cs="Times New Roman"/>
          <w:sz w:val="24"/>
        </w:rPr>
        <w:tab/>
        <w:t>]</w:t>
      </w:r>
      <w:r w:rsidRPr="00D65AE2">
        <w:rPr>
          <w:rFonts w:ascii="Times New Roman" w:hAnsi="Times New Roman" w:cs="Times New Roman"/>
          <w:i/>
          <w:sz w:val="24"/>
        </w:rPr>
        <w:t xml:space="preserve"> </w:t>
      </w:r>
      <w:r w:rsidRPr="00D65AE2">
        <w:rPr>
          <w:rFonts w:ascii="Times New Roman" w:hAnsi="Times New Roman" w:cs="Times New Roman"/>
          <w:sz w:val="24"/>
        </w:rPr>
        <w:t xml:space="preserve">  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Nin4 Vs. 1ʹ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  <w:t>[</w:t>
      </w:r>
      <w:r w:rsidRPr="00D65AE2">
        <w:rPr>
          <w:rFonts w:ascii="Times New Roman" w:hAnsi="Times New Roman" w:cs="Times New Roman"/>
          <w:sz w:val="24"/>
          <w:vertAlign w:val="superscript"/>
        </w:rPr>
        <w:tab/>
      </w:r>
      <w:r w:rsidRPr="00D65AE2">
        <w:rPr>
          <w:rFonts w:ascii="Times New Roman" w:hAnsi="Times New Roman" w:cs="Times New Roman"/>
          <w:sz w:val="24"/>
          <w:vertAlign w:val="superscript"/>
        </w:rPr>
        <w:tab/>
      </w:r>
      <w:r w:rsidRPr="00D65AE2">
        <w:rPr>
          <w:rFonts w:ascii="Times New Roman" w:hAnsi="Times New Roman" w:cs="Times New Roman"/>
          <w:sz w:val="24"/>
        </w:rPr>
        <w:t>] ˹ĝal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 xml:space="preserve"> im˺-[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 xml:space="preserve">3b. Unb3 Vs. 1ʹ </w:t>
      </w:r>
      <w:r w:rsidRPr="00D65AE2">
        <w:rPr>
          <w:rFonts w:ascii="Times New Roman" w:hAnsi="Times New Roman" w:cs="Times New Roman"/>
          <w:sz w:val="24"/>
          <w:lang w:val="it-IT"/>
        </w:rPr>
        <w:tab/>
        <w:t>[</w:t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da-lat 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a</w:t>
      </w:r>
      <w:r w:rsidRPr="00D65AE2">
        <w:rPr>
          <w:rFonts w:ascii="Times New Roman" w:hAnsi="Times New Roman" w:cs="Times New Roman"/>
          <w:sz w:val="24"/>
          <w:lang w:val="it-IT"/>
        </w:rPr>
        <w:t>]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n</w:t>
      </w:r>
      <w:r w:rsidRPr="00D65AE2">
        <w:rPr>
          <w:rFonts w:ascii="Times New Roman" w:hAnsi="Times New Roman" w:cs="Times New Roman"/>
          <w:sz w:val="24"/>
          <w:vertAlign w:val="superscript"/>
          <w:lang w:val="it-IT"/>
        </w:rPr>
        <w:t>?</w:t>
      </w:r>
      <w:r w:rsidRPr="00D65AE2">
        <w:rPr>
          <w:rFonts w:ascii="Times New Roman" w:hAnsi="Times New Roman" w:cs="Times New Roman"/>
          <w:i/>
          <w:sz w:val="24"/>
          <w:lang w:val="it-IT"/>
        </w:rPr>
        <w:t>-</w:t>
      </w:r>
      <w:r w:rsidRPr="00D65AE2">
        <w:rPr>
          <w:rFonts w:ascii="Times New Roman" w:hAnsi="Times New Roman" w:cs="Times New Roman"/>
          <w:sz w:val="24"/>
          <w:lang w:val="it-IT"/>
        </w:rPr>
        <w:t>˹</w:t>
      </w:r>
      <w:r w:rsidRPr="00D65AE2">
        <w:rPr>
          <w:rFonts w:ascii="Times New Roman" w:hAnsi="Times New Roman" w:cs="Times New Roman"/>
          <w:i/>
          <w:sz w:val="24"/>
          <w:lang w:val="it-IT"/>
        </w:rPr>
        <w:t>e</w:t>
      </w:r>
      <w:r w:rsidRPr="00D65AE2">
        <w:rPr>
          <w:rFonts w:ascii="Times New Roman" w:hAnsi="Times New Roman" w:cs="Times New Roman"/>
          <w:sz w:val="24"/>
          <w:lang w:val="it-IT"/>
        </w:rPr>
        <w:t>˺ [</w:t>
      </w:r>
      <w:r w:rsidRPr="00D65AE2">
        <w:rPr>
          <w:rFonts w:ascii="Times New Roman" w:hAnsi="Times New Roman" w:cs="Times New Roman"/>
          <w:i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i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Uru1 Vs. 3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da-lat 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an</w:t>
      </w:r>
      <w:r w:rsidRPr="00D65AE2">
        <w:rPr>
          <w:rFonts w:ascii="Times New Roman" w:hAnsi="Times New Roman" w:cs="Times New Roman"/>
          <w:i/>
          <w:sz w:val="24"/>
          <w:lang w:val="it-IT"/>
        </w:rPr>
        <w:t>-e tap-ta-a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i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1 Vs. 6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da-lat 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an</w:t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-e tap-ta-a 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2 Vs. 6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da-lat 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an</w:t>
      </w:r>
      <w:r w:rsidRPr="00D65AE2">
        <w:rPr>
          <w:rFonts w:ascii="Times New Roman" w:hAnsi="Times New Roman" w:cs="Times New Roman"/>
          <w:i/>
          <w:sz w:val="24"/>
          <w:lang w:val="it-IT"/>
        </w:rPr>
        <w:t>-e tap-t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i/>
          <w:sz w:val="24"/>
          <w:lang w:val="it-IT"/>
        </w:rPr>
        <w:t>a-a</w:t>
      </w:r>
      <w:r w:rsidRPr="00D65AE2">
        <w:rPr>
          <w:rFonts w:ascii="Times New Roman" w:hAnsi="Times New Roman" w:cs="Times New Roman"/>
          <w:sz w:val="24"/>
          <w:lang w:val="it-IT"/>
        </w:rPr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vertAlign w:val="subscript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 xml:space="preserve">4a. </w:t>
      </w:r>
      <w:r w:rsidRPr="00D65AE2">
        <w:rPr>
          <w:rFonts w:ascii="Times New Roman" w:hAnsi="Times New Roman" w:cs="Times New Roman"/>
          <w:b/>
          <w:sz w:val="24"/>
          <w:lang w:val="it-IT"/>
        </w:rPr>
        <w:t>Unb2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Vs. i 16</w:t>
      </w:r>
      <w:r w:rsidRPr="00D65AE2">
        <w:rPr>
          <w:rFonts w:ascii="Times New Roman" w:hAnsi="Times New Roman" w:cs="Times New Roman"/>
          <w:sz w:val="24"/>
          <w:lang w:val="it-IT"/>
        </w:rPr>
        <w:tab/>
        <w:t>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]-˹in-il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˺-la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</w:p>
    <w:p w:rsidR="006204C5" w:rsidRPr="00D65AE2" w:rsidRDefault="006204C5" w:rsidP="006204C5">
      <w:pPr>
        <w:spacing w:after="0" w:line="276" w:lineRule="auto"/>
        <w:ind w:left="-76" w:firstLine="360"/>
        <w:rPr>
          <w:rFonts w:ascii="Times New Roman" w:hAnsi="Times New Roman" w:cs="Times New Roman"/>
          <w:sz w:val="24"/>
          <w:vertAlign w:val="subscript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lastRenderedPageBreak/>
        <w:t xml:space="preserve">Unb3 Vs. 2ʹ </w:t>
      </w:r>
      <w:r w:rsidRPr="00D65AE2">
        <w:rPr>
          <w:rFonts w:ascii="Times New Roman" w:hAnsi="Times New Roman" w:cs="Times New Roman"/>
          <w:sz w:val="24"/>
          <w:lang w:val="it-IT"/>
        </w:rPr>
        <w:tab/>
        <w:t>(Spuren)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Uru1 Vs. 4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-k]e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4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saĝ an-na-še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 xml:space="preserve">3 </w:t>
      </w:r>
      <w:r w:rsidRPr="00D65AE2">
        <w:rPr>
          <w:rFonts w:ascii="Times New Roman" w:hAnsi="Times New Roman" w:cs="Times New Roman"/>
          <w:sz w:val="24"/>
          <w:lang w:val="it-IT"/>
        </w:rPr>
        <w:t>| mi-n[i-</w:t>
      </w:r>
      <w:r w:rsidRPr="00D65AE2">
        <w:rPr>
          <w:rFonts w:ascii="Times New Roman" w:hAnsi="Times New Roman" w:cs="Times New Roman"/>
          <w:sz w:val="24"/>
          <w:lang w:val="it-IT"/>
        </w:rPr>
        <w:tab/>
        <w:t xml:space="preserve">] 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1 Vs. 7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it-IT"/>
        </w:rPr>
        <w:t>utu kalam-ma-ke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4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saĝ-ĝa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na-še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3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mi-ni-in-il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2 Vs. 7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it-IT"/>
        </w:rPr>
        <w:t>utu kalam-ma-ke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4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saĝ-a-na-še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 xml:space="preserve">3 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 xml:space="preserve">] 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4 Vs. 2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-n]a-še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3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mi-n[i-</w:t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spacing w:after="0" w:line="276" w:lineRule="auto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 xml:space="preserve">4b. Unb3 Vs. 3ʹ </w:t>
      </w:r>
      <w:r w:rsidRPr="00D65AE2">
        <w:rPr>
          <w:rFonts w:ascii="Times New Roman" w:hAnsi="Times New Roman" w:cs="Times New Roman"/>
          <w:sz w:val="24"/>
          <w:lang w:val="it-IT"/>
        </w:rPr>
        <w:tab/>
        <w:t>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  <w:r w:rsidRPr="00D65AE2">
        <w:rPr>
          <w:rFonts w:ascii="Times New Roman" w:hAnsi="Times New Roman" w:cs="Times New Roman"/>
          <w:i/>
          <w:sz w:val="24"/>
          <w:lang w:val="it-IT"/>
        </w:rPr>
        <w:t>-ti re-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i/>
          <w:sz w:val="24"/>
          <w:lang w:val="it-IT"/>
        </w:rPr>
        <w:tab/>
      </w:r>
      <w:r w:rsidRPr="00D65AE2">
        <w:rPr>
          <w:rFonts w:ascii="Times New Roman" w:hAnsi="Times New Roman" w:cs="Times New Roman"/>
          <w:i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Uru1 Vs. 4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utu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i/>
          <w:sz w:val="24"/>
          <w:lang w:val="it-IT"/>
        </w:rPr>
        <w:t>ana ma-a-tú re-ši-ka taš-šá-a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1 Vs. 8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utu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i/>
          <w:sz w:val="24"/>
          <w:lang w:val="it-IT"/>
        </w:rPr>
        <w:t>a-na m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i/>
          <w:sz w:val="24"/>
          <w:lang w:val="it-IT"/>
        </w:rPr>
        <w:t>a</w:t>
      </w:r>
      <w:r w:rsidRPr="00D65AE2">
        <w:rPr>
          <w:rFonts w:ascii="Times New Roman" w:hAnsi="Times New Roman" w:cs="Times New Roman"/>
          <w:sz w:val="24"/>
          <w:lang w:val="it-IT"/>
        </w:rPr>
        <w:t>]</w:t>
      </w:r>
      <w:r w:rsidRPr="00D65AE2">
        <w:rPr>
          <w:rFonts w:ascii="Times New Roman" w:hAnsi="Times New Roman" w:cs="Times New Roman"/>
          <w:i/>
          <w:sz w:val="24"/>
          <w:lang w:val="it-IT"/>
        </w:rPr>
        <w:t>-a-ti re-ši-ka taš-šá-a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2 Vs. 8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utu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ana ma-a-˹ti˺ 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i/>
          <w:sz w:val="24"/>
          <w:lang w:val="it-IT"/>
        </w:rPr>
        <w:tab/>
      </w:r>
      <w:r w:rsidRPr="00D65AE2">
        <w:rPr>
          <w:rFonts w:ascii="Times New Roman" w:hAnsi="Times New Roman" w:cs="Times New Roman"/>
          <w:i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 xml:space="preserve">] 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5a. Unb3 Vs. 4ʹ</w:t>
      </w:r>
      <w:r w:rsidRPr="00D65AE2">
        <w:rPr>
          <w:rFonts w:ascii="Times New Roman" w:hAnsi="Times New Roman" w:cs="Times New Roman"/>
          <w:sz w:val="24"/>
        </w:rPr>
        <w:tab/>
        <w:t>[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 xml:space="preserve">Uru1 Vs. 5ʹ </w:t>
      </w:r>
      <w:r w:rsidRPr="00D65AE2">
        <w:rPr>
          <w:rFonts w:ascii="Times New Roman" w:hAnsi="Times New Roman" w:cs="Times New Roman"/>
          <w:sz w:val="24"/>
        </w:rPr>
        <w:tab/>
        <w:t>[ᵈutu m]e-lim</w:t>
      </w:r>
      <w:r w:rsidRPr="00D65AE2">
        <w:rPr>
          <w:rFonts w:ascii="Times New Roman" w:hAnsi="Times New Roman" w:cs="Times New Roman"/>
          <w:sz w:val="24"/>
          <w:vertAlign w:val="subscript"/>
        </w:rPr>
        <w:t>4</w:t>
      </w:r>
      <w:r w:rsidRPr="00D65AE2">
        <w:rPr>
          <w:rFonts w:ascii="Times New Roman" w:hAnsi="Times New Roman" w:cs="Times New Roman"/>
          <w:sz w:val="24"/>
        </w:rPr>
        <w:t xml:space="preserve"> an-na kur-kur-ra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Nin1 Vs. 9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  <w:t>ᵈutu me-lim</w:t>
      </w:r>
      <w:r w:rsidRPr="00D65AE2">
        <w:rPr>
          <w:rFonts w:ascii="Times New Roman" w:hAnsi="Times New Roman" w:cs="Times New Roman"/>
          <w:sz w:val="24"/>
          <w:vertAlign w:val="subscript"/>
        </w:rPr>
        <w:t>4</w:t>
      </w:r>
      <w:r w:rsidRPr="00D65AE2">
        <w:rPr>
          <w:rFonts w:ascii="Times New Roman" w:hAnsi="Times New Roman" w:cs="Times New Roman"/>
          <w:sz w:val="24"/>
        </w:rPr>
        <w:t xml:space="preserve"> ˹an˺-na kur-kur-ra bi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 xml:space="preserve">-dul 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en-US"/>
        </w:rPr>
      </w:pPr>
      <w:r w:rsidRPr="00D65AE2">
        <w:rPr>
          <w:rFonts w:ascii="Times New Roman" w:hAnsi="Times New Roman" w:cs="Times New Roman"/>
          <w:sz w:val="24"/>
          <w:lang w:val="en-US"/>
        </w:rPr>
        <w:t>Nin2 Vs. 9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  <w:t>˹</w:t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en-US"/>
        </w:rPr>
        <w:t>utu me-lim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4</w:t>
      </w:r>
      <w:r w:rsidRPr="00D65AE2">
        <w:rPr>
          <w:rFonts w:ascii="Times New Roman" w:hAnsi="Times New Roman" w:cs="Times New Roman"/>
          <w:sz w:val="24"/>
          <w:lang w:val="en-US"/>
        </w:rPr>
        <w:t>˺ [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  <w:t xml:space="preserve">] 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en-US"/>
        </w:rPr>
      </w:pPr>
      <w:r w:rsidRPr="00D65AE2">
        <w:rPr>
          <w:rFonts w:ascii="Times New Roman" w:hAnsi="Times New Roman" w:cs="Times New Roman"/>
          <w:sz w:val="24"/>
          <w:lang w:val="en-US"/>
        </w:rPr>
        <w:t>Nin4 Vs. 3ʹ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  <w:t>[</w:t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en-US"/>
        </w:rPr>
        <w:t>utu] ˹me˺-l[im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4</w:t>
      </w:r>
      <w:r w:rsidRPr="00D65AE2">
        <w:rPr>
          <w:rFonts w:ascii="Times New Roman" w:hAnsi="Times New Roman" w:cs="Times New Roman"/>
          <w:sz w:val="24"/>
          <w:lang w:val="en-US"/>
        </w:rPr>
        <w:t xml:space="preserve"> </w:t>
      </w:r>
      <w:r w:rsidRPr="00D65AE2">
        <w:rPr>
          <w:rFonts w:ascii="Times New Roman" w:hAnsi="Times New Roman" w:cs="Times New Roman"/>
          <w:sz w:val="24"/>
          <w:lang w:val="en-US"/>
        </w:rPr>
        <w:tab/>
        <w:t xml:space="preserve">    ]-ra [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en-US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5b. Unb3 Vs. 4ʹ</w:t>
      </w:r>
      <w:r w:rsidRPr="00D65AE2">
        <w:rPr>
          <w:rFonts w:ascii="Times New Roman" w:hAnsi="Times New Roman" w:cs="Times New Roman"/>
          <w:sz w:val="24"/>
          <w:lang w:val="it-IT"/>
        </w:rPr>
        <w:tab/>
        <w:t>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 xml:space="preserve"> an</w:t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-e ma-ta-˹a˺ 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i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 xml:space="preserve">Uru1 Vs. 5ʹ 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utu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me-lam-me 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an</w:t>
      </w:r>
      <w:r w:rsidRPr="00D65AE2">
        <w:rPr>
          <w:rFonts w:ascii="Times New Roman" w:hAnsi="Times New Roman" w:cs="Times New Roman"/>
          <w:i/>
          <w:sz w:val="24"/>
          <w:lang w:val="it-IT"/>
        </w:rPr>
        <w:t>-e ma-ta-a-tú tak-tù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i/>
          <w:sz w:val="24"/>
          <w:lang w:val="it-IT"/>
        </w:rPr>
        <w:t>m</w:t>
      </w:r>
      <w:r w:rsidRPr="00D65AE2">
        <w:rPr>
          <w:rFonts w:ascii="Times New Roman" w:hAnsi="Times New Roman" w:cs="Times New Roman"/>
          <w:sz w:val="24"/>
          <w:lang w:val="it-IT"/>
        </w:rPr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i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1 Vs. 10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utu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i/>
          <w:sz w:val="24"/>
          <w:lang w:val="it-IT"/>
        </w:rPr>
        <w:t>me-lam-me ˹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an</w:t>
      </w:r>
      <w:r w:rsidRPr="00D65AE2">
        <w:rPr>
          <w:rFonts w:ascii="Times New Roman" w:hAnsi="Times New Roman" w:cs="Times New Roman"/>
          <w:i/>
          <w:sz w:val="24"/>
          <w:lang w:val="it-IT"/>
        </w:rPr>
        <w:t>-e˺ ma-ta-a-t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i/>
          <w:sz w:val="24"/>
          <w:lang w:val="it-IT"/>
        </w:rPr>
        <w:t>i</w:t>
      </w:r>
      <w:r w:rsidRPr="00D65AE2">
        <w:rPr>
          <w:rFonts w:ascii="Times New Roman" w:hAnsi="Times New Roman" w:cs="Times New Roman"/>
          <w:sz w:val="24"/>
          <w:lang w:val="it-IT"/>
        </w:rPr>
        <w:t>]</w:t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 ˹tak˺-tùm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2 Vs. 10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 xml:space="preserve">6a. </w:t>
      </w:r>
      <w:r w:rsidRPr="00D65AE2">
        <w:rPr>
          <w:rFonts w:ascii="Times New Roman" w:hAnsi="Times New Roman" w:cs="Times New Roman"/>
          <w:b/>
          <w:sz w:val="24"/>
          <w:lang w:val="it-IT"/>
        </w:rPr>
        <w:t>Unb1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Vs. 1ʹ</w:t>
      </w:r>
      <w:r w:rsidRPr="00D65AE2">
        <w:rPr>
          <w:rFonts w:ascii="Times New Roman" w:hAnsi="Times New Roman" w:cs="Times New Roman"/>
          <w:sz w:val="24"/>
          <w:lang w:val="it-IT"/>
        </w:rPr>
        <w:tab/>
        <w:t>[igi] k[alam-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Unb3 Vs. 5ʹ</w:t>
      </w:r>
      <w:r w:rsidRPr="00D65AE2">
        <w:rPr>
          <w:rFonts w:ascii="Times New Roman" w:hAnsi="Times New Roman" w:cs="Times New Roman"/>
          <w:sz w:val="24"/>
          <w:lang w:val="it-IT"/>
        </w:rPr>
        <w:tab/>
        <w:t>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 xml:space="preserve">Uru1 Vs. 6ʹ </w:t>
      </w:r>
      <w:r w:rsidRPr="00D65AE2">
        <w:rPr>
          <w:rFonts w:ascii="Times New Roman" w:hAnsi="Times New Roman" w:cs="Times New Roman"/>
          <w:sz w:val="24"/>
          <w:lang w:val="it-IT"/>
        </w:rPr>
        <w:tab/>
        <w:t>[igi kala]m-ma-ke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4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| za[lag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1 Vs. 11</w:t>
      </w:r>
      <w:r w:rsidRPr="00D65AE2">
        <w:rPr>
          <w:rFonts w:ascii="Times New Roman" w:hAnsi="Times New Roman" w:cs="Times New Roman"/>
          <w:sz w:val="24"/>
          <w:lang w:val="it-IT"/>
        </w:rPr>
        <w:tab/>
        <w:t>igi kalam-m[a-ke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4</w:t>
      </w:r>
      <w:r w:rsidRPr="00D65AE2">
        <w:rPr>
          <w:rFonts w:ascii="Times New Roman" w:hAnsi="Times New Roman" w:cs="Times New Roman"/>
          <w:sz w:val="24"/>
          <w:lang w:val="it-IT"/>
        </w:rPr>
        <w:t>] zalag [ĝa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ĝa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]-de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3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Nin4 Vs. 4ʹ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  <w:t>[igi] kalam-ma-ke</w:t>
      </w:r>
      <w:r w:rsidRPr="00D65AE2">
        <w:rPr>
          <w:rFonts w:ascii="Times New Roman" w:hAnsi="Times New Roman" w:cs="Times New Roman"/>
          <w:sz w:val="24"/>
          <w:vertAlign w:val="subscript"/>
        </w:rPr>
        <w:t>4</w:t>
      </w:r>
      <w:r w:rsidRPr="00D65AE2">
        <w:rPr>
          <w:rFonts w:ascii="Times New Roman" w:hAnsi="Times New Roman" w:cs="Times New Roman"/>
          <w:sz w:val="24"/>
        </w:rPr>
        <w:t xml:space="preserve"> zalag ĝa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>-[ĝa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>-de</w:t>
      </w:r>
      <w:r w:rsidRPr="00D65AE2">
        <w:rPr>
          <w:rFonts w:ascii="Times New Roman" w:hAnsi="Times New Roman" w:cs="Times New Roman"/>
          <w:sz w:val="24"/>
          <w:vertAlign w:val="subscript"/>
        </w:rPr>
        <w:t>3</w:t>
      </w:r>
      <w:r w:rsidRPr="00D65AE2">
        <w:rPr>
          <w:rFonts w:ascii="Times New Roman" w:hAnsi="Times New Roman" w:cs="Times New Roman"/>
          <w:sz w:val="24"/>
        </w:rPr>
        <w:t>]</w:t>
      </w: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i/>
          <w:sz w:val="24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6b. Unb3 Vs. 5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i/>
          <w:sz w:val="24"/>
          <w:lang w:val="it-IT"/>
        </w:rPr>
        <w:t>ana ni-ṭil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i/>
          <w:sz w:val="24"/>
          <w:lang w:val="it-IT"/>
        </w:rPr>
        <w:t>ma-a-tú nu-ri t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i/>
          <w:sz w:val="24"/>
          <w:lang w:val="it-IT"/>
        </w:rPr>
        <w:t>a-</w:t>
      </w:r>
      <w:r w:rsidRPr="00D65AE2">
        <w:rPr>
          <w:rFonts w:ascii="Times New Roman" w:hAnsi="Times New Roman" w:cs="Times New Roman"/>
          <w:sz w:val="24"/>
          <w:lang w:val="it-IT"/>
        </w:rPr>
        <w:tab/>
        <w:t xml:space="preserve"> 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 xml:space="preserve">Uru1 Vs. 6ʹ 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i/>
          <w:sz w:val="24"/>
          <w:lang w:val="it-IT"/>
        </w:rPr>
        <w:t>ana ni-ṭi-il ma-a-tú nu-ra ta-šak-kan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1 Vs. 12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i/>
          <w:sz w:val="24"/>
          <w:lang w:val="it-IT"/>
        </w:rPr>
        <w:t>ana ni-ṭ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i/>
          <w:sz w:val="24"/>
          <w:lang w:val="it-IT"/>
        </w:rPr>
        <w:t>i-</w:t>
      </w:r>
      <w:r w:rsidRPr="00D65AE2">
        <w:rPr>
          <w:rFonts w:ascii="Times New Roman" w:hAnsi="Times New Roman" w:cs="Times New Roman"/>
          <w:i/>
          <w:sz w:val="24"/>
          <w:lang w:val="it-IT"/>
        </w:rPr>
        <w:tab/>
        <w:t>-t</w:t>
      </w:r>
      <w:r w:rsidRPr="00D65AE2">
        <w:rPr>
          <w:rFonts w:ascii="Times New Roman" w:hAnsi="Times New Roman" w:cs="Times New Roman"/>
          <w:sz w:val="24"/>
          <w:lang w:val="it-IT"/>
        </w:rPr>
        <w:t>]</w:t>
      </w:r>
      <w:r w:rsidRPr="00D65AE2">
        <w:rPr>
          <w:rFonts w:ascii="Times New Roman" w:hAnsi="Times New Roman" w:cs="Times New Roman"/>
          <w:i/>
          <w:sz w:val="24"/>
          <w:lang w:val="it-IT"/>
        </w:rPr>
        <w:t>i n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i/>
          <w:sz w:val="24"/>
          <w:lang w:val="it-IT"/>
        </w:rPr>
        <w:t>u-</w:t>
      </w:r>
      <w:r w:rsidRPr="00D65AE2">
        <w:rPr>
          <w:rFonts w:ascii="Times New Roman" w:hAnsi="Times New Roman" w:cs="Times New Roman"/>
          <w:i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>]</w:t>
      </w:r>
      <w:r w:rsidRPr="00D65AE2">
        <w:rPr>
          <w:rFonts w:ascii="Times New Roman" w:hAnsi="Times New Roman" w:cs="Times New Roman"/>
          <w:i/>
          <w:sz w:val="24"/>
          <w:lang w:val="it-IT"/>
        </w:rPr>
        <w:t>-kan</w:t>
      </w: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 xml:space="preserve">7a. </w:t>
      </w:r>
      <w:r w:rsidRPr="00D65AE2">
        <w:rPr>
          <w:rFonts w:ascii="Times New Roman" w:hAnsi="Times New Roman" w:cs="Times New Roman"/>
          <w:b/>
          <w:sz w:val="24"/>
          <w:lang w:val="it-IT"/>
        </w:rPr>
        <w:t>Unb1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Vs. 2ʹ</w:t>
      </w:r>
      <w:r w:rsidRPr="00D65AE2">
        <w:rPr>
          <w:rFonts w:ascii="Times New Roman" w:hAnsi="Times New Roman" w:cs="Times New Roman"/>
          <w:sz w:val="24"/>
          <w:lang w:val="it-IT"/>
        </w:rPr>
        <w:tab/>
        <w:t>[ĝiri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3</w:t>
      </w:r>
      <w:r w:rsidRPr="00D65AE2">
        <w:rPr>
          <w:rFonts w:ascii="Times New Roman" w:hAnsi="Times New Roman" w:cs="Times New Roman"/>
          <w:sz w:val="24"/>
          <w:lang w:val="it-IT"/>
        </w:rPr>
        <w:t>] ˹kalam-ma-ke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4</w:t>
      </w:r>
      <w:r w:rsidRPr="00D65AE2">
        <w:rPr>
          <w:rFonts w:ascii="Times New Roman" w:hAnsi="Times New Roman" w:cs="Times New Roman"/>
          <w:sz w:val="24"/>
          <w:lang w:val="it-IT"/>
        </w:rPr>
        <w:t>˺ [</w:t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Unb3 Vs. 6ʹ</w:t>
      </w:r>
      <w:r w:rsidRPr="00D65AE2">
        <w:rPr>
          <w:rFonts w:ascii="Times New Roman" w:hAnsi="Times New Roman" w:cs="Times New Roman"/>
          <w:sz w:val="24"/>
          <w:lang w:val="it-IT"/>
        </w:rPr>
        <w:tab/>
        <w:t>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 xml:space="preserve">      -d]e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3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 xml:space="preserve">Uru1 Vs. 7ʹ </w:t>
      </w:r>
      <w:r w:rsidRPr="00D65AE2">
        <w:rPr>
          <w:rFonts w:ascii="Times New Roman" w:hAnsi="Times New Roman" w:cs="Times New Roman"/>
          <w:sz w:val="24"/>
          <w:lang w:val="it-IT"/>
        </w:rPr>
        <w:tab/>
        <w:t>[ĝiri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3</w:t>
      </w:r>
      <w:r w:rsidRPr="00D65AE2">
        <w:rPr>
          <w:rFonts w:ascii="Times New Roman" w:hAnsi="Times New Roman" w:cs="Times New Roman"/>
          <w:sz w:val="24"/>
          <w:lang w:val="it-IT"/>
        </w:rPr>
        <w:t>] kalam-ma-ke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4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| s[i sa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de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3</w:t>
      </w:r>
      <w:r w:rsidRPr="00D65AE2">
        <w:rPr>
          <w:rFonts w:ascii="Times New Roman" w:hAnsi="Times New Roman" w:cs="Times New Roman"/>
          <w:sz w:val="24"/>
          <w:lang w:val="it-IT"/>
        </w:rPr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1 Vs. 13</w:t>
      </w:r>
      <w:r w:rsidRPr="00D65AE2">
        <w:rPr>
          <w:rFonts w:ascii="Times New Roman" w:hAnsi="Times New Roman" w:cs="Times New Roman"/>
          <w:sz w:val="24"/>
          <w:lang w:val="it-IT"/>
        </w:rPr>
        <w:tab/>
        <w:t>ĝiri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3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˹kalam˺-ma-k[e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4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si sa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d]e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3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2 Vs. 13</w:t>
      </w:r>
      <w:r w:rsidRPr="00D65AE2">
        <w:rPr>
          <w:rFonts w:ascii="Times New Roman" w:hAnsi="Times New Roman" w:cs="Times New Roman"/>
          <w:sz w:val="24"/>
          <w:lang w:val="it-IT"/>
        </w:rPr>
        <w:tab/>
        <w:t>ĝi[ri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3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4 Vs. 5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[ĝiri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3</w:t>
      </w:r>
      <w:r w:rsidRPr="00D65AE2">
        <w:rPr>
          <w:rFonts w:ascii="Times New Roman" w:hAnsi="Times New Roman" w:cs="Times New Roman"/>
          <w:sz w:val="24"/>
          <w:lang w:val="it-IT"/>
        </w:rPr>
        <w:t>] kalam-ma-ke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4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si sa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[de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3</w:t>
      </w:r>
      <w:r w:rsidRPr="00D65AE2">
        <w:rPr>
          <w:rFonts w:ascii="Times New Roman" w:hAnsi="Times New Roman" w:cs="Times New Roman"/>
          <w:sz w:val="24"/>
          <w:lang w:val="it-IT"/>
        </w:rPr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i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7b. Unb3 Vs. 6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i/>
          <w:sz w:val="24"/>
          <w:lang w:val="it-IT"/>
        </w:rPr>
        <w:t>ki-bi-is ma-a-tú tuš-t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i/>
          <w:sz w:val="24"/>
          <w:lang w:val="it-IT"/>
        </w:rPr>
        <w:t>e-eš-šer</w:t>
      </w:r>
      <w:r w:rsidRPr="00D65AE2">
        <w:rPr>
          <w:rFonts w:ascii="Times New Roman" w:hAnsi="Times New Roman" w:cs="Times New Roman"/>
          <w:sz w:val="24"/>
          <w:lang w:val="it-IT"/>
        </w:rPr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i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 xml:space="preserve">Uru1 Vs. 7ʹ 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i/>
          <w:sz w:val="24"/>
          <w:lang w:val="it-IT"/>
        </w:rPr>
        <w:t>ki-bi-is ma-a-tú tuš-te-eš-šer</w:t>
      </w:r>
    </w:p>
    <w:p w:rsidR="006204C5" w:rsidRPr="00D65AE2" w:rsidRDefault="006204C5" w:rsidP="006204C5">
      <w:pPr>
        <w:pStyle w:val="Listenabsatz"/>
        <w:tabs>
          <w:tab w:val="left" w:pos="284"/>
        </w:tabs>
        <w:spacing w:after="0"/>
        <w:ind w:left="284"/>
        <w:rPr>
          <w:rFonts w:ascii="Times New Roman" w:hAnsi="Times New Roman" w:cs="Times New Roman"/>
          <w:i/>
          <w:sz w:val="24"/>
          <w:lang w:val="en-US"/>
        </w:rPr>
      </w:pPr>
      <w:r w:rsidRPr="00D65AE2">
        <w:rPr>
          <w:rFonts w:ascii="Times New Roman" w:hAnsi="Times New Roman" w:cs="Times New Roman"/>
          <w:sz w:val="24"/>
          <w:lang w:val="en-US"/>
        </w:rPr>
        <w:t>Nin1 Vs. 14</w:t>
      </w:r>
      <w:r w:rsidRPr="00D65AE2">
        <w:rPr>
          <w:rFonts w:ascii="Times New Roman" w:hAnsi="Times New Roman" w:cs="Times New Roman"/>
          <w:sz w:val="24"/>
          <w:lang w:val="en-US"/>
        </w:rPr>
        <w:tab/>
        <w:t>˹</w:t>
      </w:r>
      <w:r w:rsidRPr="00D65AE2">
        <w:rPr>
          <w:rFonts w:ascii="Times New Roman" w:hAnsi="Times New Roman" w:cs="Times New Roman"/>
          <w:i/>
          <w:sz w:val="24"/>
          <w:lang w:val="en-US"/>
        </w:rPr>
        <w:t xml:space="preserve">ki˺-bi-is </w:t>
      </w:r>
      <w:r w:rsidRPr="00D65AE2">
        <w:rPr>
          <w:rFonts w:ascii="Times New Roman" w:hAnsi="Times New Roman" w:cs="Times New Roman"/>
          <w:sz w:val="24"/>
          <w:lang w:val="en-US"/>
        </w:rPr>
        <w:t>[</w:t>
      </w:r>
      <w:r w:rsidRPr="00D65AE2">
        <w:rPr>
          <w:rFonts w:ascii="Times New Roman" w:hAnsi="Times New Roman" w:cs="Times New Roman"/>
          <w:i/>
          <w:sz w:val="24"/>
          <w:lang w:val="en-US"/>
        </w:rPr>
        <w:tab/>
      </w:r>
      <w:r w:rsidRPr="00D65AE2">
        <w:rPr>
          <w:rFonts w:ascii="Times New Roman" w:hAnsi="Times New Roman" w:cs="Times New Roman"/>
          <w:i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>]</w:t>
      </w:r>
      <w:r w:rsidRPr="00D65AE2">
        <w:rPr>
          <w:rFonts w:ascii="Times New Roman" w:hAnsi="Times New Roman" w:cs="Times New Roman"/>
          <w:i/>
          <w:sz w:val="24"/>
          <w:lang w:val="en-US"/>
        </w:rPr>
        <w:t>-šer</w:t>
      </w:r>
      <w:r w:rsidRPr="00D65AE2">
        <w:rPr>
          <w:rFonts w:ascii="Times New Roman" w:hAnsi="Times New Roman" w:cs="Times New Roman"/>
          <w:i/>
          <w:sz w:val="24"/>
          <w:lang w:val="en-US"/>
        </w:rPr>
        <w:tab/>
      </w: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en-US"/>
        </w:rPr>
      </w:pP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en-US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en-US"/>
        </w:rPr>
      </w:pPr>
      <w:r w:rsidRPr="00D65AE2">
        <w:rPr>
          <w:rFonts w:ascii="Times New Roman" w:hAnsi="Times New Roman" w:cs="Times New Roman"/>
          <w:sz w:val="24"/>
          <w:lang w:val="en-US"/>
        </w:rPr>
        <w:t xml:space="preserve">8a. </w:t>
      </w:r>
      <w:r w:rsidRPr="00D65AE2">
        <w:rPr>
          <w:rFonts w:ascii="Times New Roman" w:hAnsi="Times New Roman" w:cs="Times New Roman"/>
          <w:b/>
          <w:sz w:val="24"/>
          <w:lang w:val="en-US"/>
        </w:rPr>
        <w:t>Unb1</w:t>
      </w:r>
      <w:r w:rsidRPr="00D65AE2">
        <w:rPr>
          <w:rFonts w:ascii="Times New Roman" w:hAnsi="Times New Roman" w:cs="Times New Roman"/>
          <w:sz w:val="24"/>
          <w:lang w:val="en-US"/>
        </w:rPr>
        <w:t xml:space="preserve"> Vs. 3ʹ</w:t>
      </w:r>
      <w:r w:rsidRPr="00D65AE2">
        <w:rPr>
          <w:rFonts w:ascii="Times New Roman" w:hAnsi="Times New Roman" w:cs="Times New Roman"/>
          <w:sz w:val="24"/>
          <w:lang w:val="en-US"/>
        </w:rPr>
        <w:tab/>
        <w:t>[maš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2</w:t>
      </w:r>
      <w:r w:rsidRPr="00D65AE2">
        <w:rPr>
          <w:rFonts w:ascii="Times New Roman" w:hAnsi="Times New Roman" w:cs="Times New Roman"/>
          <w:sz w:val="24"/>
          <w:lang w:val="en-US"/>
        </w:rPr>
        <w:t>]-˹anše˺ [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en-US"/>
        </w:rPr>
      </w:pPr>
      <w:r w:rsidRPr="00D65AE2">
        <w:rPr>
          <w:rFonts w:ascii="Times New Roman" w:hAnsi="Times New Roman" w:cs="Times New Roman"/>
          <w:sz w:val="24"/>
          <w:lang w:val="en-US"/>
        </w:rPr>
        <w:t>Unb3 Vs. 7ʹ</w:t>
      </w:r>
      <w:r w:rsidRPr="00D65AE2">
        <w:rPr>
          <w:rFonts w:ascii="Times New Roman" w:hAnsi="Times New Roman" w:cs="Times New Roman"/>
          <w:sz w:val="24"/>
          <w:lang w:val="en-US"/>
        </w:rPr>
        <w:tab/>
        <w:t>[maš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2</w:t>
      </w:r>
      <w:r w:rsidRPr="00D65AE2">
        <w:rPr>
          <w:rFonts w:ascii="Times New Roman" w:hAnsi="Times New Roman" w:cs="Times New Roman"/>
          <w:sz w:val="24"/>
          <w:lang w:val="en-US"/>
        </w:rPr>
        <w:t>]-anše niĝ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2</w:t>
      </w:r>
      <w:r w:rsidRPr="00D65AE2">
        <w:rPr>
          <w:rFonts w:ascii="Times New Roman" w:hAnsi="Times New Roman" w:cs="Times New Roman"/>
          <w:sz w:val="24"/>
          <w:lang w:val="en-US"/>
        </w:rPr>
        <w:t>-zi-ĝal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2</w:t>
      </w:r>
      <w:r w:rsidRPr="00D65AE2">
        <w:rPr>
          <w:rFonts w:ascii="Times New Roman" w:hAnsi="Times New Roman" w:cs="Times New Roman"/>
          <w:sz w:val="24"/>
          <w:lang w:val="en-US"/>
        </w:rPr>
        <w:t xml:space="preserve"> | [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en-US"/>
        </w:rPr>
      </w:pPr>
      <w:r w:rsidRPr="00D65AE2">
        <w:rPr>
          <w:rFonts w:ascii="Times New Roman" w:hAnsi="Times New Roman" w:cs="Times New Roman"/>
          <w:sz w:val="24"/>
          <w:lang w:val="en-US"/>
        </w:rPr>
        <w:t>Uru1 Vs. 8ʹ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  <w:t>[m]aš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2</w:t>
      </w:r>
      <w:r w:rsidRPr="00D65AE2">
        <w:rPr>
          <w:rFonts w:ascii="Times New Roman" w:hAnsi="Times New Roman" w:cs="Times New Roman"/>
          <w:sz w:val="24"/>
          <w:lang w:val="en-US"/>
        </w:rPr>
        <w:t>-anše niĝ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2</w:t>
      </w:r>
      <w:r w:rsidRPr="00D65AE2">
        <w:rPr>
          <w:rFonts w:ascii="Times New Roman" w:hAnsi="Times New Roman" w:cs="Times New Roman"/>
          <w:sz w:val="24"/>
          <w:lang w:val="en-US"/>
        </w:rPr>
        <w:t>-zi-ĝal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2</w:t>
      </w:r>
      <w:r w:rsidRPr="00D65AE2">
        <w:rPr>
          <w:rFonts w:ascii="Times New Roman" w:hAnsi="Times New Roman" w:cs="Times New Roman"/>
          <w:sz w:val="24"/>
          <w:lang w:val="en-US"/>
        </w:rPr>
        <w:t xml:space="preserve"> | e[din-</w:t>
      </w:r>
      <w:r w:rsidRPr="00D65AE2">
        <w:rPr>
          <w:rFonts w:ascii="Times New Roman" w:hAnsi="Times New Roman" w:cs="Times New Roman"/>
          <w:sz w:val="24"/>
          <w:lang w:val="en-US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en-US"/>
        </w:rPr>
      </w:pPr>
      <w:r w:rsidRPr="00D65AE2">
        <w:rPr>
          <w:rFonts w:ascii="Times New Roman" w:hAnsi="Times New Roman" w:cs="Times New Roman"/>
          <w:sz w:val="24"/>
          <w:lang w:val="en-US"/>
        </w:rPr>
        <w:t>Nin1 Vs. 15</w:t>
      </w:r>
      <w:r w:rsidRPr="00D65AE2">
        <w:rPr>
          <w:rFonts w:ascii="Times New Roman" w:hAnsi="Times New Roman" w:cs="Times New Roman"/>
          <w:sz w:val="24"/>
          <w:lang w:val="en-US"/>
        </w:rPr>
        <w:tab/>
        <w:t>maš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2</w:t>
      </w:r>
      <w:r w:rsidRPr="00D65AE2">
        <w:rPr>
          <w:rFonts w:ascii="Times New Roman" w:hAnsi="Times New Roman" w:cs="Times New Roman"/>
          <w:sz w:val="24"/>
          <w:lang w:val="en-US"/>
        </w:rPr>
        <w:t>-anše niĝ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2</w:t>
      </w:r>
      <w:r w:rsidRPr="00D65AE2">
        <w:rPr>
          <w:rFonts w:ascii="Times New Roman" w:hAnsi="Times New Roman" w:cs="Times New Roman"/>
          <w:sz w:val="24"/>
          <w:lang w:val="en-US"/>
        </w:rPr>
        <w:t>-[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  <w:t>] ˹x˺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en-US"/>
        </w:rPr>
      </w:pPr>
      <w:r w:rsidRPr="00D65AE2">
        <w:rPr>
          <w:rFonts w:ascii="Times New Roman" w:hAnsi="Times New Roman" w:cs="Times New Roman"/>
          <w:sz w:val="24"/>
          <w:lang w:val="en-US"/>
        </w:rPr>
        <w:t>Nin4 Vs. 6ʹ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  <w:t>[maš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2</w:t>
      </w:r>
      <w:r w:rsidRPr="00D65AE2">
        <w:rPr>
          <w:rFonts w:ascii="Times New Roman" w:hAnsi="Times New Roman" w:cs="Times New Roman"/>
          <w:sz w:val="24"/>
          <w:lang w:val="en-US"/>
        </w:rPr>
        <w:t>]-anše niĝ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2</w:t>
      </w:r>
      <w:r w:rsidRPr="00D65AE2">
        <w:rPr>
          <w:rFonts w:ascii="Times New Roman" w:hAnsi="Times New Roman" w:cs="Times New Roman"/>
          <w:sz w:val="24"/>
          <w:lang w:val="en-US"/>
        </w:rPr>
        <w:t>-zi-ĝal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2</w:t>
      </w:r>
      <w:r w:rsidRPr="00D65AE2">
        <w:rPr>
          <w:rFonts w:ascii="Times New Roman" w:hAnsi="Times New Roman" w:cs="Times New Roman"/>
          <w:sz w:val="24"/>
          <w:lang w:val="en-US"/>
        </w:rPr>
        <w:t xml:space="preserve"> edin-n[a</w:t>
      </w:r>
      <w:r w:rsidRPr="00D65AE2">
        <w:rPr>
          <w:rFonts w:ascii="Times New Roman" w:hAnsi="Times New Roman" w:cs="Times New Roman"/>
          <w:sz w:val="24"/>
          <w:lang w:val="en-US"/>
        </w:rPr>
        <w:tab/>
        <w:t>]</w:t>
      </w:r>
    </w:p>
    <w:p w:rsidR="006204C5" w:rsidRPr="00D65AE2" w:rsidRDefault="006204C5" w:rsidP="006204C5">
      <w:pPr>
        <w:spacing w:after="0" w:line="276" w:lineRule="auto"/>
        <w:rPr>
          <w:rFonts w:ascii="Times New Roman" w:hAnsi="Times New Roman" w:cs="Times New Roman"/>
          <w:sz w:val="24"/>
          <w:lang w:val="en-US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en-US"/>
        </w:rPr>
      </w:pPr>
      <w:r w:rsidRPr="00D65AE2">
        <w:rPr>
          <w:rFonts w:ascii="Times New Roman" w:hAnsi="Times New Roman" w:cs="Times New Roman"/>
          <w:sz w:val="24"/>
          <w:lang w:val="en-US"/>
        </w:rPr>
        <w:t>8b. Unb3 Vs. 7ʹ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i/>
          <w:sz w:val="24"/>
          <w:lang w:val="en-US"/>
        </w:rPr>
        <w:t xml:space="preserve">bu-ul </w:t>
      </w:r>
      <w:r w:rsidRPr="00D65AE2">
        <w:rPr>
          <w:rFonts w:ascii="Times New Roman" w:hAnsi="Times New Roman" w:cs="Times New Roman"/>
          <w:sz w:val="24"/>
          <w:vertAlign w:val="superscript"/>
          <w:lang w:val="en-US"/>
        </w:rPr>
        <w:t>d</w:t>
      </w:r>
      <w:r w:rsidRPr="00D65AE2">
        <w:rPr>
          <w:rFonts w:ascii="Times New Roman" w:hAnsi="Times New Roman" w:cs="Times New Roman"/>
          <w:smallCaps/>
          <w:sz w:val="24"/>
          <w:lang w:val="en-US"/>
        </w:rPr>
        <w:t>sugal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7</w:t>
      </w:r>
      <w:r w:rsidRPr="00D65AE2">
        <w:rPr>
          <w:rFonts w:ascii="Times New Roman" w:hAnsi="Times New Roman" w:cs="Times New Roman"/>
          <w:i/>
          <w:sz w:val="24"/>
          <w:lang w:val="en-US"/>
        </w:rPr>
        <w:t xml:space="preserve"> ši-kin </w:t>
      </w:r>
      <w:r w:rsidRPr="00D65AE2">
        <w:rPr>
          <w:rFonts w:ascii="Times New Roman" w:hAnsi="Times New Roman" w:cs="Times New Roman"/>
          <w:sz w:val="24"/>
          <w:lang w:val="en-US"/>
        </w:rPr>
        <w:t>˹</w:t>
      </w:r>
      <w:r w:rsidRPr="00D65AE2">
        <w:rPr>
          <w:rFonts w:ascii="Times New Roman" w:hAnsi="Times New Roman" w:cs="Times New Roman"/>
          <w:smallCaps/>
          <w:sz w:val="24"/>
          <w:lang w:val="en-US"/>
        </w:rPr>
        <w:t>zi˺</w:t>
      </w:r>
      <w:r w:rsidRPr="00D65AE2">
        <w:rPr>
          <w:rFonts w:ascii="Times New Roman" w:hAnsi="Times New Roman" w:cs="Times New Roman"/>
          <w:sz w:val="24"/>
          <w:lang w:val="en-US"/>
        </w:rPr>
        <w:t>-</w:t>
      </w:r>
      <w:r w:rsidRPr="00D65AE2">
        <w:rPr>
          <w:rFonts w:ascii="Times New Roman" w:hAnsi="Times New Roman" w:cs="Times New Roman"/>
          <w:i/>
          <w:sz w:val="24"/>
          <w:lang w:val="en-US"/>
        </w:rPr>
        <w:t>t</w:t>
      </w:r>
      <w:r w:rsidRPr="00D65AE2">
        <w:rPr>
          <w:rFonts w:ascii="Times New Roman" w:hAnsi="Times New Roman" w:cs="Times New Roman"/>
          <w:sz w:val="24"/>
          <w:lang w:val="en-US"/>
        </w:rPr>
        <w:t>[</w:t>
      </w:r>
      <w:r w:rsidRPr="00D65AE2">
        <w:rPr>
          <w:rFonts w:ascii="Times New Roman" w:hAnsi="Times New Roman" w:cs="Times New Roman"/>
          <w:i/>
          <w:sz w:val="24"/>
          <w:lang w:val="en-US"/>
        </w:rPr>
        <w:t>ì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en-US"/>
        </w:rPr>
      </w:pPr>
      <w:r w:rsidRPr="00D65AE2">
        <w:rPr>
          <w:rFonts w:ascii="Times New Roman" w:hAnsi="Times New Roman" w:cs="Times New Roman"/>
          <w:sz w:val="24"/>
          <w:lang w:val="en-US"/>
        </w:rPr>
        <w:t>Uru1 Vs. 8ʹ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i/>
          <w:sz w:val="24"/>
          <w:lang w:val="en-US"/>
        </w:rPr>
        <w:t xml:space="preserve">bu-ul </w:t>
      </w:r>
      <w:r w:rsidRPr="00D65AE2">
        <w:rPr>
          <w:rFonts w:ascii="Times New Roman" w:hAnsi="Times New Roman" w:cs="Times New Roman"/>
          <w:sz w:val="24"/>
          <w:vertAlign w:val="superscript"/>
          <w:lang w:val="en-US"/>
        </w:rPr>
        <w:t>d</w:t>
      </w:r>
      <w:r w:rsidRPr="00D65AE2">
        <w:rPr>
          <w:rFonts w:ascii="Times New Roman" w:hAnsi="Times New Roman" w:cs="Times New Roman"/>
          <w:smallCaps/>
          <w:sz w:val="24"/>
          <w:lang w:val="en-US"/>
        </w:rPr>
        <w:t>sugal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7</w:t>
      </w:r>
      <w:r w:rsidRPr="00D65AE2">
        <w:rPr>
          <w:rFonts w:ascii="Times New Roman" w:hAnsi="Times New Roman" w:cs="Times New Roman"/>
          <w:i/>
          <w:sz w:val="24"/>
          <w:lang w:val="en-US"/>
        </w:rPr>
        <w:t xml:space="preserve"> šik-na-at </w:t>
      </w:r>
      <w:r w:rsidRPr="00D65AE2">
        <w:rPr>
          <w:rFonts w:ascii="Times New Roman" w:hAnsi="Times New Roman" w:cs="Times New Roman"/>
          <w:smallCaps/>
          <w:sz w:val="24"/>
          <w:lang w:val="en-US"/>
        </w:rPr>
        <w:t>zi</w:t>
      </w:r>
      <w:r w:rsidRPr="00D65AE2">
        <w:rPr>
          <w:rFonts w:ascii="Times New Roman" w:hAnsi="Times New Roman" w:cs="Times New Roman"/>
          <w:sz w:val="24"/>
          <w:lang w:val="en-US"/>
        </w:rPr>
        <w:t>-</w:t>
      </w:r>
      <w:r w:rsidRPr="00D65AE2">
        <w:rPr>
          <w:rFonts w:ascii="Times New Roman" w:hAnsi="Times New Roman" w:cs="Times New Roman"/>
          <w:i/>
          <w:sz w:val="24"/>
          <w:lang w:val="en-US"/>
        </w:rPr>
        <w:t xml:space="preserve">tì šá ṣe-e-ri 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en-US"/>
        </w:rPr>
      </w:pPr>
      <w:r w:rsidRPr="00D65AE2">
        <w:rPr>
          <w:rFonts w:ascii="Times New Roman" w:hAnsi="Times New Roman" w:cs="Times New Roman"/>
          <w:sz w:val="24"/>
          <w:lang w:val="en-US"/>
        </w:rPr>
        <w:t>Nin1 Vs. 16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i/>
          <w:sz w:val="24"/>
          <w:lang w:val="en-US"/>
        </w:rPr>
        <w:t xml:space="preserve">bu-ul </w:t>
      </w:r>
      <w:r w:rsidRPr="00D65AE2">
        <w:rPr>
          <w:rFonts w:ascii="Times New Roman" w:hAnsi="Times New Roman" w:cs="Times New Roman"/>
          <w:sz w:val="24"/>
          <w:vertAlign w:val="superscript"/>
          <w:lang w:val="en-US"/>
        </w:rPr>
        <w:t>d</w:t>
      </w:r>
      <w:r w:rsidRPr="00D65AE2">
        <w:rPr>
          <w:rFonts w:ascii="Times New Roman" w:hAnsi="Times New Roman" w:cs="Times New Roman"/>
          <w:sz w:val="24"/>
          <w:lang w:val="en-US"/>
        </w:rPr>
        <w:t>[</w:t>
      </w:r>
      <w:r w:rsidRPr="00D65AE2">
        <w:rPr>
          <w:rFonts w:ascii="Times New Roman" w:hAnsi="Times New Roman" w:cs="Times New Roman"/>
          <w:smallCaps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  <w:t>]</w:t>
      </w: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en-US"/>
        </w:rPr>
      </w:pP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en-US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 xml:space="preserve">9a. </w:t>
      </w:r>
      <w:r w:rsidRPr="00D65AE2">
        <w:rPr>
          <w:rFonts w:ascii="Times New Roman" w:hAnsi="Times New Roman" w:cs="Times New Roman"/>
          <w:b/>
          <w:sz w:val="24"/>
          <w:lang w:val="it-IT"/>
        </w:rPr>
        <w:t>Unb1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Vs. 4ʹ</w:t>
      </w:r>
      <w:r w:rsidRPr="00D65AE2">
        <w:rPr>
          <w:rFonts w:ascii="Times New Roman" w:hAnsi="Times New Roman" w:cs="Times New Roman"/>
          <w:sz w:val="24"/>
          <w:lang w:val="it-IT"/>
        </w:rPr>
        <w:tab/>
        <w:t>˹</w:t>
      </w:r>
      <w:r w:rsidRPr="00D65AE2">
        <w:rPr>
          <w:rFonts w:ascii="Times New Roman" w:hAnsi="Times New Roman" w:cs="Times New Roman"/>
          <w:sz w:val="24"/>
          <w:vertAlign w:val="superscript"/>
          <w:lang w:val="it-IT"/>
        </w:rPr>
        <w:t>d</w:t>
      </w:r>
      <w:r w:rsidRPr="00D65AE2">
        <w:rPr>
          <w:rFonts w:ascii="Times New Roman" w:hAnsi="Times New Roman" w:cs="Times New Roman"/>
          <w:sz w:val="24"/>
          <w:lang w:val="it-IT"/>
        </w:rPr>
        <w:t>utu aia ama-bi-ke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4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igi-bi˺ b[a-</w:t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Unb3 Vs. 8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it-IT"/>
        </w:rPr>
        <w:t>utu ama aia-bi-da | 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 xml:space="preserve">] 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Uru1 Vs. 9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[</w:t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it-IT"/>
        </w:rPr>
        <w:t>ut]u ama aia-gen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7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igi ba-ra-an-ši-in-ĝ[al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1 Vs. 17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it-IT"/>
        </w:rPr>
        <w:t>utu aia 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4 Vs. 7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[</w:t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it-IT"/>
        </w:rPr>
        <w:t>ut]u ama aia-bi-gen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7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igi ba-ra-an-ši-in-ĝ[al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]</w:t>
      </w:r>
    </w:p>
    <w:p w:rsidR="006204C5" w:rsidRPr="00D65AE2" w:rsidRDefault="006204C5" w:rsidP="006204C5">
      <w:pPr>
        <w:spacing w:after="0" w:line="276" w:lineRule="auto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9b. Unb3 Vs. 9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utu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i/>
          <w:sz w:val="24"/>
          <w:lang w:val="it-IT"/>
        </w:rPr>
        <w:t>ki-ma a-bi u um-ma uz-na-ši-n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i/>
          <w:sz w:val="24"/>
          <w:lang w:val="it-IT"/>
        </w:rPr>
        <w:t>a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Uru1 Vs. 10ʹ</w:t>
      </w:r>
      <w:r w:rsidRPr="00D65AE2">
        <w:rPr>
          <w:rFonts w:ascii="Times New Roman" w:hAnsi="Times New Roman" w:cs="Times New Roman"/>
          <w:sz w:val="24"/>
          <w:lang w:val="it-IT"/>
        </w:rPr>
        <w:tab/>
        <w:t>˹</w:t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it-IT"/>
        </w:rPr>
        <w:t>˺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utu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i/>
          <w:sz w:val="24"/>
          <w:lang w:val="it-IT"/>
        </w:rPr>
        <w:t>ki-ma a-bi u um-mu uz-na-ši-na ba-šá-˹a˺-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i/>
          <w:sz w:val="24"/>
          <w:lang w:val="it-IT"/>
        </w:rPr>
        <w:t>ku</w:t>
      </w:r>
      <w:r w:rsidRPr="00D65AE2">
        <w:rPr>
          <w:rFonts w:ascii="Times New Roman" w:hAnsi="Times New Roman" w:cs="Times New Roman"/>
          <w:sz w:val="24"/>
          <w:lang w:val="it-IT"/>
        </w:rPr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en-US"/>
        </w:rPr>
      </w:pPr>
      <w:r w:rsidRPr="00D65AE2">
        <w:rPr>
          <w:rFonts w:ascii="Times New Roman" w:hAnsi="Times New Roman" w:cs="Times New Roman"/>
          <w:sz w:val="24"/>
          <w:lang w:val="en-US"/>
        </w:rPr>
        <w:t>Nin1 Vs. 18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mallCaps/>
          <w:sz w:val="24"/>
          <w:lang w:val="en-US"/>
        </w:rPr>
        <w:t>utu</w:t>
      </w:r>
      <w:r w:rsidRPr="00D65AE2">
        <w:rPr>
          <w:rFonts w:ascii="Times New Roman" w:hAnsi="Times New Roman" w:cs="Times New Roman"/>
          <w:sz w:val="24"/>
          <w:lang w:val="en-US"/>
        </w:rPr>
        <w:t xml:space="preserve"> </w:t>
      </w:r>
      <w:r w:rsidRPr="00D65AE2">
        <w:rPr>
          <w:rFonts w:ascii="Times New Roman" w:hAnsi="Times New Roman" w:cs="Times New Roman"/>
          <w:i/>
          <w:sz w:val="24"/>
          <w:lang w:val="en-US"/>
        </w:rPr>
        <w:t>k</w:t>
      </w:r>
      <w:r w:rsidRPr="00D65AE2">
        <w:rPr>
          <w:rFonts w:ascii="Times New Roman" w:hAnsi="Times New Roman" w:cs="Times New Roman"/>
          <w:sz w:val="24"/>
          <w:lang w:val="en-US"/>
        </w:rPr>
        <w:t>[</w:t>
      </w:r>
      <w:r w:rsidRPr="00D65AE2">
        <w:rPr>
          <w:rFonts w:ascii="Times New Roman" w:hAnsi="Times New Roman" w:cs="Times New Roman"/>
          <w:i/>
          <w:sz w:val="24"/>
          <w:lang w:val="en-US"/>
        </w:rPr>
        <w:t>i-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  <w:t>]</w:t>
      </w: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en-US"/>
        </w:rPr>
      </w:pP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en-US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en-US"/>
        </w:rPr>
      </w:pPr>
      <w:r w:rsidRPr="00D65AE2">
        <w:rPr>
          <w:rFonts w:ascii="Times New Roman" w:hAnsi="Times New Roman" w:cs="Times New Roman"/>
          <w:sz w:val="24"/>
          <w:lang w:val="en-US"/>
        </w:rPr>
        <w:t xml:space="preserve">10a. </w:t>
      </w:r>
      <w:r w:rsidRPr="00D65AE2">
        <w:rPr>
          <w:rFonts w:ascii="Times New Roman" w:hAnsi="Times New Roman" w:cs="Times New Roman"/>
          <w:b/>
          <w:sz w:val="24"/>
          <w:lang w:val="en-US"/>
        </w:rPr>
        <w:t>Unb1</w:t>
      </w:r>
      <w:r w:rsidRPr="00D65AE2">
        <w:rPr>
          <w:rFonts w:ascii="Times New Roman" w:hAnsi="Times New Roman" w:cs="Times New Roman"/>
          <w:sz w:val="24"/>
          <w:lang w:val="en-US"/>
        </w:rPr>
        <w:t xml:space="preserve"> Vs. 5ʹ</w:t>
      </w:r>
      <w:r w:rsidRPr="00D65AE2">
        <w:rPr>
          <w:rFonts w:ascii="Times New Roman" w:hAnsi="Times New Roman" w:cs="Times New Roman"/>
          <w:sz w:val="24"/>
          <w:lang w:val="en-US"/>
        </w:rPr>
        <w:tab/>
        <w:t>[u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2</w:t>
      </w:r>
      <w:r w:rsidRPr="00D65AE2">
        <w:rPr>
          <w:rFonts w:ascii="Times New Roman" w:hAnsi="Times New Roman" w:cs="Times New Roman"/>
          <w:sz w:val="24"/>
          <w:lang w:val="en-US"/>
        </w:rPr>
        <w:t>] ˹i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3</w:t>
      </w:r>
      <w:r w:rsidRPr="00D65AE2">
        <w:rPr>
          <w:rFonts w:ascii="Times New Roman" w:hAnsi="Times New Roman" w:cs="Times New Roman"/>
          <w:sz w:val="24"/>
          <w:lang w:val="en-US"/>
        </w:rPr>
        <w:t>˺-ši-in-˹gu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7</w:t>
      </w:r>
      <w:r w:rsidRPr="00D65AE2">
        <w:rPr>
          <w:rFonts w:ascii="Times New Roman" w:hAnsi="Times New Roman" w:cs="Times New Roman"/>
          <w:sz w:val="24"/>
          <w:lang w:val="en-US"/>
        </w:rPr>
        <w:t>-e-ne˺ [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Unb3 Vs. 10ʹ</w:t>
      </w:r>
      <w:r w:rsidRPr="00D65AE2">
        <w:rPr>
          <w:rFonts w:ascii="Times New Roman" w:hAnsi="Times New Roman" w:cs="Times New Roman"/>
          <w:sz w:val="24"/>
          <w:lang w:val="it-IT"/>
        </w:rPr>
        <w:tab/>
        <w:t>u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im-ši-in-gu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7</w:t>
      </w:r>
      <w:r w:rsidRPr="00D65AE2">
        <w:rPr>
          <w:rFonts w:ascii="Times New Roman" w:hAnsi="Times New Roman" w:cs="Times New Roman"/>
          <w:sz w:val="24"/>
          <w:lang w:val="it-IT"/>
        </w:rPr>
        <w:t>-e-ne | 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 xml:space="preserve">Uru1 Vs. 11ʹ </w:t>
      </w:r>
      <w:r w:rsidRPr="00D65AE2">
        <w:rPr>
          <w:rFonts w:ascii="Times New Roman" w:hAnsi="Times New Roman" w:cs="Times New Roman"/>
          <w:sz w:val="24"/>
          <w:lang w:val="it-IT"/>
        </w:rPr>
        <w:tab/>
        <w:t>[u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 xml:space="preserve">2 </w:t>
      </w:r>
      <w:r w:rsidRPr="00D65AE2">
        <w:rPr>
          <w:rFonts w:ascii="Times New Roman" w:hAnsi="Times New Roman" w:cs="Times New Roman"/>
          <w:sz w:val="24"/>
          <w:lang w:val="it-IT"/>
        </w:rPr>
        <w:t>i]m-mi-in-gu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7</w:t>
      </w:r>
      <w:r w:rsidRPr="00D65AE2">
        <w:rPr>
          <w:rFonts w:ascii="Times New Roman" w:hAnsi="Times New Roman" w:cs="Times New Roman"/>
          <w:sz w:val="24"/>
          <w:lang w:val="it-IT"/>
        </w:rPr>
        <w:t>-e-ne a im-mi-in-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4 Vs. 8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[u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] im-mi-in-gu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7</w:t>
      </w:r>
      <w:r w:rsidRPr="00D65AE2">
        <w:rPr>
          <w:rFonts w:ascii="Times New Roman" w:hAnsi="Times New Roman" w:cs="Times New Roman"/>
          <w:sz w:val="24"/>
          <w:lang w:val="it-IT"/>
        </w:rPr>
        <w:t>-[e-n]e a im-ši-in-</w:t>
      </w:r>
      <w:r w:rsidRPr="004F5638">
        <w:rPr>
          <w:rFonts w:ascii="Times New Roman" w:hAnsi="Times New Roman" w:cs="Times New Roman"/>
          <w:smallCaps/>
          <w:sz w:val="24"/>
          <w:lang w:val="it-IT"/>
        </w:rPr>
        <w:t>naĝ</w:t>
      </w:r>
      <w:r w:rsidRPr="00D65AE2">
        <w:rPr>
          <w:rFonts w:ascii="Times New Roman" w:hAnsi="Times New Roman" w:cs="Times New Roman"/>
          <w:sz w:val="24"/>
          <w:lang w:val="it-IT"/>
        </w:rPr>
        <w:t>-˹e˺-[ne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Nin1 Vs. 19</w:t>
      </w:r>
      <w:r w:rsidRPr="00D65AE2">
        <w:rPr>
          <w:rFonts w:ascii="Times New Roman" w:hAnsi="Times New Roman" w:cs="Times New Roman"/>
          <w:sz w:val="24"/>
        </w:rPr>
        <w:tab/>
        <w:t>(Spuren)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10b. Unb3 Vs. 11ʹ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i/>
          <w:sz w:val="24"/>
        </w:rPr>
        <w:t xml:space="preserve">šam-mi ik-ka-la </w:t>
      </w:r>
      <w:r w:rsidRPr="00D65AE2">
        <w:rPr>
          <w:rFonts w:ascii="Times New Roman" w:hAnsi="Times New Roman" w:cs="Times New Roman"/>
          <w:sz w:val="24"/>
        </w:rPr>
        <w:t>[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  <w:t>]</w:t>
      </w:r>
    </w:p>
    <w:p w:rsidR="006204C5" w:rsidRPr="00D65AE2" w:rsidRDefault="006204C5" w:rsidP="006204C5">
      <w:pPr>
        <w:spacing w:after="0" w:line="276" w:lineRule="auto"/>
        <w:ind w:firstLine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Uru1 Vs. 12ʹ</w:t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i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4F5638">
        <w:rPr>
          <w:rFonts w:ascii="Times New Roman" w:hAnsi="Times New Roman" w:cs="Times New Roman"/>
          <w:sz w:val="24"/>
          <w:lang w:val="it-IT"/>
        </w:rPr>
        <w:t>x</w:t>
      </w:r>
      <w:r w:rsidRPr="00D65AE2">
        <w:rPr>
          <w:rFonts w:ascii="Times New Roman" w:hAnsi="Times New Roman" w:cs="Times New Roman"/>
          <w:sz w:val="24"/>
          <w:lang w:val="it-IT"/>
        </w:rPr>
        <w:t>]</w:t>
      </w:r>
      <w:r w:rsidRPr="00D65AE2">
        <w:rPr>
          <w:rFonts w:ascii="Times New Roman" w:hAnsi="Times New Roman" w:cs="Times New Roman"/>
          <w:i/>
          <w:sz w:val="24"/>
          <w:lang w:val="it-IT"/>
        </w:rPr>
        <w:t>-am-ma ik-ka-lu me-e i-šat-ta-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i/>
          <w:sz w:val="24"/>
          <w:lang w:val="it-IT"/>
        </w:rPr>
        <w:t>a</w:t>
      </w:r>
      <w:r w:rsidRPr="00D65AE2">
        <w:rPr>
          <w:rFonts w:ascii="Times New Roman" w:hAnsi="Times New Roman" w:cs="Times New Roman"/>
          <w:sz w:val="24"/>
          <w:lang w:val="it-IT"/>
        </w:rPr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1 Vs. 20</w:t>
      </w:r>
      <w:r w:rsidRPr="00D65AE2">
        <w:rPr>
          <w:rFonts w:ascii="Times New Roman" w:hAnsi="Times New Roman" w:cs="Times New Roman"/>
          <w:sz w:val="24"/>
          <w:lang w:val="it-IT"/>
        </w:rPr>
        <w:tab/>
        <w:t>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 xml:space="preserve">11a. </w:t>
      </w:r>
      <w:r w:rsidRPr="00D65AE2">
        <w:rPr>
          <w:rFonts w:ascii="Times New Roman" w:hAnsi="Times New Roman" w:cs="Times New Roman"/>
          <w:b/>
          <w:sz w:val="24"/>
          <w:lang w:val="it-IT"/>
        </w:rPr>
        <w:t>Unb1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Vs. 6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vertAlign w:val="superscript"/>
          <w:lang w:val="it-IT"/>
        </w:rPr>
        <w:t>d</w:t>
      </w:r>
      <w:r w:rsidRPr="00D65AE2">
        <w:rPr>
          <w:rFonts w:ascii="Times New Roman" w:hAnsi="Times New Roman" w:cs="Times New Roman"/>
          <w:sz w:val="24"/>
          <w:lang w:val="it-IT"/>
        </w:rPr>
        <w:t>utu maš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˹saĝ diĝir-re˺-e-[</w:t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Unb3 Vs. 12ʹ</w:t>
      </w:r>
      <w:r w:rsidRPr="00D65AE2">
        <w:rPr>
          <w:rFonts w:ascii="Times New Roman" w:hAnsi="Times New Roman" w:cs="Times New Roman"/>
          <w:sz w:val="24"/>
          <w:lang w:val="it-IT"/>
        </w:rPr>
        <w:tab/>
        <w:t>˹</w:t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it-IT"/>
        </w:rPr>
        <w:t>utu˺ maš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saĝ | 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Uru1 Vs. 13ʹ</w:t>
      </w:r>
      <w:r w:rsidRPr="00D65AE2">
        <w:rPr>
          <w:rFonts w:ascii="Times New Roman" w:hAnsi="Times New Roman" w:cs="Times New Roman"/>
          <w:sz w:val="24"/>
          <w:lang w:val="it-IT"/>
        </w:rPr>
        <w:tab/>
        <w:t>[</w:t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it-IT"/>
        </w:rPr>
        <w:t>utu ma]š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saĝ | diĝir-re-[</w:t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1 Vs. 21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4 Vs. 9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[</w:t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it-IT"/>
        </w:rPr>
        <w:t>]utu maš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sa[ĝ] diĝir-re-e-ne-[me-en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en-US"/>
        </w:rPr>
      </w:pPr>
      <w:r w:rsidRPr="00D65AE2">
        <w:rPr>
          <w:rFonts w:ascii="Times New Roman" w:hAnsi="Times New Roman" w:cs="Times New Roman"/>
          <w:sz w:val="24"/>
          <w:lang w:val="en-US"/>
        </w:rPr>
        <w:t>11b. Unb3 Vs. 12ʹ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mallCaps/>
          <w:sz w:val="24"/>
          <w:lang w:val="en-US"/>
        </w:rPr>
        <w:t>utu</w:t>
      </w:r>
      <w:r w:rsidRPr="00D65AE2">
        <w:rPr>
          <w:rFonts w:ascii="Times New Roman" w:hAnsi="Times New Roman" w:cs="Times New Roman"/>
          <w:sz w:val="24"/>
          <w:lang w:val="en-US"/>
        </w:rPr>
        <w:t xml:space="preserve"> </w:t>
      </w:r>
      <w:r w:rsidRPr="00D65AE2">
        <w:rPr>
          <w:rFonts w:ascii="Times New Roman" w:hAnsi="Times New Roman" w:cs="Times New Roman"/>
          <w:i/>
          <w:sz w:val="24"/>
          <w:lang w:val="en-US"/>
        </w:rPr>
        <w:t xml:space="preserve">a-šá-red </w:t>
      </w:r>
      <w:r w:rsidRPr="00D65AE2">
        <w:rPr>
          <w:rFonts w:ascii="Times New Roman" w:hAnsi="Times New Roman" w:cs="Times New Roman"/>
          <w:smallCaps/>
          <w:sz w:val="24"/>
          <w:lang w:val="en-US"/>
        </w:rPr>
        <w:t>diĝir.meš</w:t>
      </w:r>
      <w:r w:rsidRPr="00D65AE2">
        <w:rPr>
          <w:rFonts w:ascii="Times New Roman" w:hAnsi="Times New Roman" w:cs="Times New Roman"/>
          <w:i/>
          <w:sz w:val="24"/>
          <w:lang w:val="en-US"/>
        </w:rPr>
        <w:t xml:space="preserve"> at-t</w:t>
      </w:r>
      <w:r w:rsidRPr="00D65AE2">
        <w:rPr>
          <w:rFonts w:ascii="Times New Roman" w:hAnsi="Times New Roman" w:cs="Times New Roman"/>
          <w:sz w:val="24"/>
          <w:lang w:val="en-US"/>
        </w:rPr>
        <w:t>[</w:t>
      </w:r>
      <w:r w:rsidRPr="00D65AE2">
        <w:rPr>
          <w:rFonts w:ascii="Times New Roman" w:hAnsi="Times New Roman" w:cs="Times New Roman"/>
          <w:i/>
          <w:sz w:val="24"/>
          <w:lang w:val="en-US"/>
        </w:rPr>
        <w:t>a</w:t>
      </w:r>
      <w:r w:rsidRPr="00D65AE2">
        <w:rPr>
          <w:rFonts w:ascii="Times New Roman" w:hAnsi="Times New Roman" w:cs="Times New Roman"/>
          <w:sz w:val="24"/>
          <w:lang w:val="en-US"/>
        </w:rPr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en-US"/>
        </w:rPr>
      </w:pPr>
      <w:r w:rsidRPr="00D65AE2">
        <w:rPr>
          <w:rFonts w:ascii="Times New Roman" w:hAnsi="Times New Roman" w:cs="Times New Roman"/>
          <w:sz w:val="24"/>
          <w:lang w:val="en-US"/>
        </w:rPr>
        <w:t>Uru1 Vs. 13ʹ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mallCaps/>
          <w:sz w:val="24"/>
          <w:lang w:val="en-US"/>
        </w:rPr>
        <w:t>utu</w:t>
      </w:r>
      <w:r w:rsidRPr="00D65AE2">
        <w:rPr>
          <w:rFonts w:ascii="Times New Roman" w:hAnsi="Times New Roman" w:cs="Times New Roman"/>
          <w:sz w:val="24"/>
          <w:lang w:val="en-US"/>
        </w:rPr>
        <w:t xml:space="preserve"> </w:t>
      </w:r>
      <w:r w:rsidRPr="00D65AE2">
        <w:rPr>
          <w:rFonts w:ascii="Times New Roman" w:hAnsi="Times New Roman" w:cs="Times New Roman"/>
          <w:i/>
          <w:sz w:val="24"/>
          <w:lang w:val="en-US"/>
        </w:rPr>
        <w:t xml:space="preserve">a-šá-red </w:t>
      </w:r>
      <w:r w:rsidRPr="00D65AE2">
        <w:rPr>
          <w:rFonts w:ascii="Times New Roman" w:hAnsi="Times New Roman" w:cs="Times New Roman"/>
          <w:smallCaps/>
          <w:sz w:val="24"/>
          <w:lang w:val="en-US"/>
        </w:rPr>
        <w:t>diĝir.meš</w:t>
      </w:r>
      <w:r w:rsidRPr="00D65AE2">
        <w:rPr>
          <w:rFonts w:ascii="Times New Roman" w:hAnsi="Times New Roman" w:cs="Times New Roman"/>
          <w:i/>
          <w:sz w:val="24"/>
          <w:lang w:val="en-US"/>
        </w:rPr>
        <w:t xml:space="preserve"> at-ta 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en-US"/>
        </w:rPr>
      </w:pPr>
      <w:r w:rsidRPr="00D65AE2">
        <w:rPr>
          <w:rFonts w:ascii="Times New Roman" w:hAnsi="Times New Roman" w:cs="Times New Roman"/>
          <w:sz w:val="24"/>
          <w:lang w:val="en-US"/>
        </w:rPr>
        <w:t>Nin1 Vs. 22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en-US"/>
        </w:rPr>
        <w:t>[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i/>
          <w:sz w:val="24"/>
          <w:lang w:val="en-US"/>
        </w:rPr>
      </w:pP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i/>
          <w:sz w:val="24"/>
          <w:lang w:val="en-US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en-US"/>
        </w:rPr>
      </w:pPr>
      <w:r w:rsidRPr="00D65AE2">
        <w:rPr>
          <w:rFonts w:ascii="Times New Roman" w:hAnsi="Times New Roman" w:cs="Times New Roman"/>
          <w:sz w:val="24"/>
          <w:lang w:val="en-US"/>
        </w:rPr>
        <w:t xml:space="preserve">12a. </w:t>
      </w:r>
      <w:r w:rsidRPr="00D65AE2">
        <w:rPr>
          <w:rFonts w:ascii="Times New Roman" w:hAnsi="Times New Roman" w:cs="Times New Roman"/>
          <w:b/>
          <w:sz w:val="24"/>
          <w:lang w:val="en-US"/>
        </w:rPr>
        <w:t>Unb1</w:t>
      </w:r>
      <w:r w:rsidRPr="00D65AE2">
        <w:rPr>
          <w:rFonts w:ascii="Times New Roman" w:hAnsi="Times New Roman" w:cs="Times New Roman"/>
          <w:sz w:val="24"/>
          <w:lang w:val="en-US"/>
        </w:rPr>
        <w:t xml:space="preserve"> Vs. 7ʹ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mallCaps/>
          <w:sz w:val="24"/>
          <w:lang w:val="en-US"/>
        </w:rPr>
        <w:t>igi.du</w:t>
      </w:r>
      <w:r w:rsidRPr="00D65AE2">
        <w:rPr>
          <w:rFonts w:ascii="Times New Roman" w:hAnsi="Times New Roman" w:cs="Times New Roman"/>
          <w:sz w:val="24"/>
          <w:lang w:val="en-US"/>
        </w:rPr>
        <w:t xml:space="preserve"> ˹</w:t>
      </w:r>
      <w:r w:rsidRPr="00D65AE2">
        <w:rPr>
          <w:rFonts w:ascii="Times New Roman" w:hAnsi="Times New Roman" w:cs="Times New Roman"/>
          <w:sz w:val="24"/>
          <w:vertAlign w:val="superscript"/>
          <w:lang w:val="en-US"/>
        </w:rPr>
        <w:t>d˺</w:t>
      </w:r>
      <w:r w:rsidRPr="00D65AE2">
        <w:rPr>
          <w:rFonts w:ascii="Times New Roman" w:hAnsi="Times New Roman" w:cs="Times New Roman"/>
          <w:sz w:val="24"/>
          <w:lang w:val="en-US"/>
        </w:rPr>
        <w:t>a-nun-˹na-ke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4</w:t>
      </w:r>
      <w:r w:rsidRPr="00D65AE2">
        <w:rPr>
          <w:rFonts w:ascii="Times New Roman" w:hAnsi="Times New Roman" w:cs="Times New Roman"/>
          <w:sz w:val="24"/>
          <w:lang w:val="en-US"/>
        </w:rPr>
        <w:t xml:space="preserve">˺-[ 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i/>
          <w:sz w:val="24"/>
          <w:lang w:val="en-US"/>
        </w:rPr>
      </w:pPr>
      <w:r w:rsidRPr="00D65AE2">
        <w:rPr>
          <w:rFonts w:ascii="Times New Roman" w:hAnsi="Times New Roman" w:cs="Times New Roman"/>
          <w:sz w:val="24"/>
          <w:lang w:val="en-US"/>
        </w:rPr>
        <w:t>Unb3 Vs. 13ʹ</w:t>
      </w:r>
      <w:r w:rsidRPr="00D65AE2">
        <w:rPr>
          <w:rFonts w:ascii="Times New Roman" w:hAnsi="Times New Roman" w:cs="Times New Roman"/>
          <w:sz w:val="24"/>
          <w:lang w:val="en-US"/>
        </w:rPr>
        <w:tab/>
        <w:t>[</w:t>
      </w:r>
      <w:r w:rsidRPr="00D65AE2">
        <w:rPr>
          <w:rFonts w:ascii="Times New Roman" w:hAnsi="Times New Roman" w:cs="Times New Roman"/>
          <w:smallCaps/>
          <w:sz w:val="24"/>
          <w:lang w:val="en-US"/>
        </w:rPr>
        <w:t>igi.d]u</w:t>
      </w:r>
      <w:r w:rsidRPr="00D65AE2">
        <w:rPr>
          <w:rFonts w:ascii="Times New Roman" w:hAnsi="Times New Roman" w:cs="Times New Roman"/>
          <w:i/>
          <w:sz w:val="24"/>
          <w:lang w:val="en-US"/>
        </w:rPr>
        <w:t xml:space="preserve"> </w:t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en-US"/>
        </w:rPr>
        <w:t>a-nun-na-ki | [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  <w:t>]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en-US"/>
        </w:rPr>
      </w:pPr>
      <w:r w:rsidRPr="00D65AE2">
        <w:rPr>
          <w:rFonts w:ascii="Times New Roman" w:hAnsi="Times New Roman" w:cs="Times New Roman"/>
          <w:sz w:val="24"/>
          <w:lang w:val="en-US"/>
        </w:rPr>
        <w:t xml:space="preserve">Uru1 Vs. 14ʹ </w:t>
      </w:r>
      <w:r w:rsidRPr="00D65AE2">
        <w:rPr>
          <w:rFonts w:ascii="Times New Roman" w:hAnsi="Times New Roman" w:cs="Times New Roman"/>
          <w:sz w:val="24"/>
          <w:lang w:val="en-US"/>
        </w:rPr>
        <w:tab/>
        <w:t>[</w:t>
      </w:r>
      <w:r w:rsidRPr="00D65AE2">
        <w:rPr>
          <w:rFonts w:ascii="Times New Roman" w:hAnsi="Times New Roman" w:cs="Times New Roman"/>
          <w:smallCaps/>
          <w:sz w:val="24"/>
          <w:lang w:val="en-US"/>
        </w:rPr>
        <w:t>igi.d]u</w:t>
      </w:r>
      <w:r w:rsidRPr="00D65AE2">
        <w:rPr>
          <w:rFonts w:ascii="Times New Roman" w:hAnsi="Times New Roman" w:cs="Times New Roman"/>
          <w:i/>
          <w:sz w:val="24"/>
          <w:lang w:val="en-US"/>
        </w:rPr>
        <w:t xml:space="preserve"> </w:t>
      </w:r>
      <w:r w:rsidRPr="00D65AE2">
        <w:rPr>
          <w:rFonts w:ascii="Times New Roman" w:hAnsi="Times New Roman" w:cs="Times New Roman"/>
          <w:sz w:val="24"/>
          <w:lang w:val="en-US"/>
        </w:rPr>
        <w:t xml:space="preserve">| </w:t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en-US"/>
        </w:rPr>
        <w:t>a-nu[n-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Nin1 Vs. 23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mallCaps/>
          <w:sz w:val="24"/>
        </w:rPr>
        <w:t>ig</w:t>
      </w:r>
      <w:r w:rsidRPr="00D65AE2">
        <w:rPr>
          <w:rFonts w:ascii="Times New Roman" w:hAnsi="Times New Roman" w:cs="Times New Roman"/>
          <w:sz w:val="24"/>
        </w:rPr>
        <w:t>[</w:t>
      </w:r>
      <w:r w:rsidRPr="00D65AE2">
        <w:rPr>
          <w:rFonts w:ascii="Times New Roman" w:hAnsi="Times New Roman" w:cs="Times New Roman"/>
          <w:smallCaps/>
          <w:sz w:val="24"/>
        </w:rPr>
        <w:t>i.du</w:t>
      </w:r>
      <w:r w:rsidRPr="00D65AE2">
        <w:rPr>
          <w:rFonts w:ascii="Times New Roman" w:hAnsi="Times New Roman" w:cs="Times New Roman"/>
          <w:sz w:val="24"/>
        </w:rPr>
        <w:t xml:space="preserve"> 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Nin3 Vs. 1ʹ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  <w:t>(Spuren)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Nin4 Vs. 10ʹ</w:t>
      </w:r>
      <w:r w:rsidRPr="00D65AE2">
        <w:rPr>
          <w:rFonts w:ascii="Times New Roman" w:hAnsi="Times New Roman" w:cs="Times New Roman"/>
          <w:sz w:val="24"/>
        </w:rPr>
        <w:tab/>
        <w:t>[</w:t>
      </w:r>
      <w:r w:rsidRPr="00D65AE2">
        <w:rPr>
          <w:rFonts w:ascii="Times New Roman" w:hAnsi="Times New Roman" w:cs="Times New Roman"/>
          <w:smallCaps/>
          <w:sz w:val="24"/>
        </w:rPr>
        <w:t>ig]i.d[u]</w:t>
      </w:r>
      <w:r w:rsidRPr="00D65AE2">
        <w:rPr>
          <w:rFonts w:ascii="Times New Roman" w:hAnsi="Times New Roman" w:cs="Times New Roman"/>
          <w:sz w:val="24"/>
        </w:rPr>
        <w:t xml:space="preserve"> </w:t>
      </w:r>
      <w:r w:rsidRPr="00D65AE2">
        <w:rPr>
          <w:rFonts w:ascii="Times New Roman" w:hAnsi="Times New Roman" w:cs="Times New Roman"/>
          <w:sz w:val="24"/>
          <w:vertAlign w:val="superscript"/>
        </w:rPr>
        <w:t>d</w:t>
      </w:r>
      <w:r w:rsidRPr="00D65AE2">
        <w:rPr>
          <w:rFonts w:ascii="Times New Roman" w:hAnsi="Times New Roman" w:cs="Times New Roman"/>
          <w:sz w:val="24"/>
        </w:rPr>
        <w:t>a-nun-na-ke</w:t>
      </w:r>
      <w:r w:rsidRPr="00D65AE2">
        <w:rPr>
          <w:rFonts w:ascii="Times New Roman" w:hAnsi="Times New Roman" w:cs="Times New Roman"/>
          <w:sz w:val="24"/>
          <w:vertAlign w:val="subscript"/>
        </w:rPr>
        <w:t>4</w:t>
      </w:r>
      <w:r w:rsidRPr="00D65AE2">
        <w:rPr>
          <w:rFonts w:ascii="Times New Roman" w:hAnsi="Times New Roman" w:cs="Times New Roman"/>
          <w:sz w:val="24"/>
        </w:rPr>
        <w:t>-e-ne-[me-en]</w:t>
      </w:r>
      <w:r w:rsidRPr="00D65AE2">
        <w:rPr>
          <w:rFonts w:ascii="Times New Roman" w:hAnsi="Times New Roman" w:cs="Times New Roman"/>
          <w:sz w:val="24"/>
        </w:rPr>
        <w:br/>
      </w: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en-US"/>
        </w:rPr>
      </w:pPr>
      <w:r w:rsidRPr="00D65AE2">
        <w:rPr>
          <w:rFonts w:ascii="Times New Roman" w:hAnsi="Times New Roman" w:cs="Times New Roman"/>
          <w:sz w:val="24"/>
          <w:lang w:val="en-US"/>
        </w:rPr>
        <w:t>12b. Unb3 Vs. 13ʹ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i/>
          <w:sz w:val="24"/>
          <w:lang w:val="en-US"/>
        </w:rPr>
        <w:t>a-lik maḫ-ri šá</w:t>
      </w:r>
      <w:r w:rsidRPr="00D65AE2">
        <w:rPr>
          <w:rFonts w:ascii="Times New Roman" w:hAnsi="Times New Roman" w:cs="Times New Roman"/>
          <w:sz w:val="24"/>
          <w:lang w:val="en-US"/>
        </w:rPr>
        <w:t xml:space="preserve"> ˹</w:t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i/>
          <w:sz w:val="24"/>
          <w:lang w:val="en-US"/>
        </w:rPr>
        <w:t xml:space="preserve">˺&lt;a&gt;-nu </w:t>
      </w:r>
      <w:r w:rsidRPr="00D65AE2">
        <w:rPr>
          <w:rFonts w:ascii="Times New Roman" w:hAnsi="Times New Roman" w:cs="Times New Roman"/>
          <w:sz w:val="24"/>
          <w:lang w:val="en-US"/>
        </w:rPr>
        <w:t>[</w:t>
      </w:r>
      <w:r w:rsidRPr="00D65AE2">
        <w:rPr>
          <w:rFonts w:ascii="Times New Roman" w:hAnsi="Times New Roman" w:cs="Times New Roman"/>
          <w:sz w:val="24"/>
          <w:lang w:val="en-US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i/>
          <w:sz w:val="24"/>
          <w:lang w:val="en-US"/>
        </w:rPr>
      </w:pPr>
      <w:r w:rsidRPr="00D65AE2">
        <w:rPr>
          <w:rFonts w:ascii="Times New Roman" w:hAnsi="Times New Roman" w:cs="Times New Roman"/>
          <w:sz w:val="24"/>
          <w:lang w:val="en-US"/>
        </w:rPr>
        <w:t xml:space="preserve">Uru1 Vs. 14ʹ 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i/>
          <w:sz w:val="24"/>
          <w:lang w:val="en-US"/>
        </w:rPr>
        <w:t>a-lik maḫ-ru šá</w:t>
      </w:r>
      <w:r w:rsidRPr="00D65AE2">
        <w:rPr>
          <w:rFonts w:ascii="Times New Roman" w:hAnsi="Times New Roman" w:cs="Times New Roman"/>
          <w:sz w:val="24"/>
          <w:lang w:val="en-US"/>
        </w:rPr>
        <w:t xml:space="preserve"> </w:t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i/>
          <w:sz w:val="24"/>
          <w:lang w:val="en-US"/>
        </w:rPr>
        <w:t xml:space="preserve">a-nun-na-ki at-ta 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en-US"/>
        </w:rPr>
      </w:pPr>
      <w:r w:rsidRPr="00D65AE2">
        <w:rPr>
          <w:rFonts w:ascii="Times New Roman" w:hAnsi="Times New Roman" w:cs="Times New Roman"/>
          <w:sz w:val="24"/>
          <w:lang w:val="en-US"/>
        </w:rPr>
        <w:t>Nin1 Vs. 24</w:t>
      </w:r>
      <w:r w:rsidRPr="00D65AE2">
        <w:rPr>
          <w:rFonts w:ascii="Times New Roman" w:hAnsi="Times New Roman" w:cs="Times New Roman"/>
          <w:sz w:val="24"/>
          <w:lang w:val="en-US"/>
        </w:rPr>
        <w:tab/>
        <w:t>[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en-US"/>
        </w:rPr>
      </w:pPr>
      <w:r w:rsidRPr="00D65AE2">
        <w:rPr>
          <w:rFonts w:ascii="Times New Roman" w:hAnsi="Times New Roman" w:cs="Times New Roman"/>
          <w:sz w:val="24"/>
          <w:lang w:val="en-US"/>
        </w:rPr>
        <w:t>Nin3 Vs. 2ʹ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  <w:t>˹</w:t>
      </w:r>
      <w:r w:rsidRPr="00D65AE2">
        <w:rPr>
          <w:rFonts w:ascii="Times New Roman" w:hAnsi="Times New Roman" w:cs="Times New Roman"/>
          <w:i/>
          <w:sz w:val="24"/>
          <w:lang w:val="en-US"/>
        </w:rPr>
        <w:t xml:space="preserve">a˺-lik ˹maḫ-ri˺ </w:t>
      </w:r>
      <w:r w:rsidRPr="00D65AE2">
        <w:rPr>
          <w:rFonts w:ascii="Times New Roman" w:hAnsi="Times New Roman" w:cs="Times New Roman"/>
          <w:sz w:val="24"/>
          <w:lang w:val="en-US"/>
        </w:rPr>
        <w:t>[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  <w:t>]</w:t>
      </w: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en-US"/>
        </w:rPr>
      </w:pP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en-US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en-US"/>
        </w:rPr>
      </w:pPr>
      <w:r w:rsidRPr="00D65AE2">
        <w:rPr>
          <w:rFonts w:ascii="Times New Roman" w:hAnsi="Times New Roman" w:cs="Times New Roman"/>
          <w:sz w:val="24"/>
          <w:lang w:val="en-US"/>
        </w:rPr>
        <w:t xml:space="preserve">13a. </w:t>
      </w:r>
      <w:r w:rsidRPr="00D65AE2">
        <w:rPr>
          <w:rFonts w:ascii="Times New Roman" w:hAnsi="Times New Roman" w:cs="Times New Roman"/>
          <w:b/>
          <w:sz w:val="24"/>
          <w:lang w:val="en-US"/>
        </w:rPr>
        <w:t>Unb1</w:t>
      </w:r>
      <w:r w:rsidRPr="00D65AE2">
        <w:rPr>
          <w:rFonts w:ascii="Times New Roman" w:hAnsi="Times New Roman" w:cs="Times New Roman"/>
          <w:sz w:val="24"/>
          <w:lang w:val="en-US"/>
        </w:rPr>
        <w:t xml:space="preserve"> Vs. 8ʹ</w:t>
      </w:r>
      <w:r w:rsidRPr="00D65AE2">
        <w:rPr>
          <w:rFonts w:ascii="Times New Roman" w:hAnsi="Times New Roman" w:cs="Times New Roman"/>
          <w:sz w:val="24"/>
          <w:lang w:val="en-US"/>
        </w:rPr>
        <w:tab/>
        <w:t xml:space="preserve">˹an </w:t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en-US"/>
        </w:rPr>
        <w:t>en˺-lil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2</w:t>
      </w:r>
      <w:r w:rsidRPr="00D65AE2">
        <w:rPr>
          <w:rFonts w:ascii="Times New Roman" w:hAnsi="Times New Roman" w:cs="Times New Roman"/>
          <w:sz w:val="24"/>
          <w:lang w:val="en-US"/>
        </w:rPr>
        <w:t>-la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2</w:t>
      </w:r>
      <w:r w:rsidRPr="00D65AE2">
        <w:rPr>
          <w:rFonts w:ascii="Times New Roman" w:hAnsi="Times New Roman" w:cs="Times New Roman"/>
          <w:sz w:val="24"/>
          <w:lang w:val="en-US"/>
        </w:rPr>
        <w:t>-ka ˹daĝal-bi dur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2</w:t>
      </w:r>
      <w:r w:rsidRPr="00D65AE2">
        <w:rPr>
          <w:rFonts w:ascii="Times New Roman" w:hAnsi="Times New Roman" w:cs="Times New Roman"/>
          <w:sz w:val="24"/>
          <w:lang w:val="en-US"/>
        </w:rPr>
        <w:t xml:space="preserve"> ĝar˺-r[a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en-US"/>
        </w:rPr>
      </w:pPr>
      <w:r w:rsidRPr="00D65AE2">
        <w:rPr>
          <w:rFonts w:ascii="Times New Roman" w:hAnsi="Times New Roman" w:cs="Times New Roman"/>
          <w:sz w:val="24"/>
          <w:lang w:val="en-US"/>
        </w:rPr>
        <w:t>Unb3 Vs. 14ʹ</w:t>
      </w:r>
      <w:r w:rsidRPr="00D65AE2">
        <w:rPr>
          <w:rFonts w:ascii="Times New Roman" w:hAnsi="Times New Roman" w:cs="Times New Roman"/>
          <w:sz w:val="24"/>
          <w:lang w:val="en-US"/>
        </w:rPr>
        <w:tab/>
        <w:t xml:space="preserve">˹an </w:t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en-US"/>
        </w:rPr>
        <w:t>en-lil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2</w:t>
      </w:r>
      <w:r w:rsidRPr="00D65AE2">
        <w:rPr>
          <w:rFonts w:ascii="Times New Roman" w:hAnsi="Times New Roman" w:cs="Times New Roman"/>
          <w:sz w:val="24"/>
          <w:lang w:val="en-US"/>
        </w:rPr>
        <w:t>˺-bi-da-ta | [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  <w:t>]</w:t>
      </w: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 xml:space="preserve">Uru1 Vs. 15ʹ </w:t>
      </w:r>
      <w:r w:rsidRPr="00D65AE2">
        <w:rPr>
          <w:rFonts w:ascii="Times New Roman" w:hAnsi="Times New Roman" w:cs="Times New Roman"/>
          <w:sz w:val="24"/>
          <w:lang w:val="it-IT"/>
        </w:rPr>
        <w:tab/>
        <w:t>[</w:t>
      </w:r>
      <w:r w:rsidRPr="00D65AE2">
        <w:rPr>
          <w:rFonts w:ascii="Times New Roman" w:hAnsi="Times New Roman" w:cs="Times New Roman"/>
          <w:sz w:val="24"/>
          <w:lang w:val="it-IT"/>
        </w:rPr>
        <w:tab/>
        <w:t xml:space="preserve">   -b]i-da-ta dur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daĝal-b[i</w:t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1 Vs. 25</w:t>
      </w:r>
      <w:r w:rsidRPr="00D65AE2">
        <w:rPr>
          <w:rFonts w:ascii="Times New Roman" w:hAnsi="Times New Roman" w:cs="Times New Roman"/>
          <w:sz w:val="24"/>
          <w:lang w:val="it-IT"/>
        </w:rPr>
        <w:tab/>
        <w:t>a[n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3 Vs. 3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 xml:space="preserve">˹an˺ </w:t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it-IT"/>
        </w:rPr>
        <w:t>en-lil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bi-da-ta 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4 Vs. 11ʹ</w:t>
      </w:r>
      <w:r w:rsidRPr="00D65AE2">
        <w:rPr>
          <w:rFonts w:ascii="Times New Roman" w:hAnsi="Times New Roman" w:cs="Times New Roman"/>
          <w:sz w:val="24"/>
          <w:lang w:val="it-IT"/>
        </w:rPr>
        <w:tab/>
        <w:t xml:space="preserve">[an] </w:t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it-IT"/>
        </w:rPr>
        <w:t>en-lil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bi-d[a-ta dur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daĝa]l-bi dur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[</w:t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13b. Unb3 Vs. 15ʹ</w:t>
      </w:r>
      <w:r w:rsidRPr="00D65AE2">
        <w:rPr>
          <w:rFonts w:ascii="Times New Roman" w:hAnsi="Times New Roman" w:cs="Times New Roman"/>
          <w:sz w:val="24"/>
          <w:lang w:val="it-IT"/>
        </w:rPr>
        <w:tab/>
        <w:t>[</w:t>
      </w:r>
      <w:r w:rsidRPr="00D65AE2">
        <w:rPr>
          <w:rFonts w:ascii="Times New Roman" w:hAnsi="Times New Roman" w:cs="Times New Roman"/>
          <w:i/>
          <w:sz w:val="24"/>
          <w:lang w:val="it-IT"/>
        </w:rPr>
        <w:t>it-t</w:t>
      </w:r>
      <w:r w:rsidRPr="00D65AE2">
        <w:rPr>
          <w:rFonts w:ascii="Times New Roman" w:hAnsi="Times New Roman" w:cs="Times New Roman"/>
          <w:sz w:val="24"/>
          <w:lang w:val="it-IT"/>
        </w:rPr>
        <w:t>]</w:t>
      </w:r>
      <w:r w:rsidRPr="00D65AE2">
        <w:rPr>
          <w:rFonts w:ascii="Times New Roman" w:hAnsi="Times New Roman" w:cs="Times New Roman"/>
          <w:i/>
          <w:sz w:val="24"/>
          <w:lang w:val="it-IT"/>
        </w:rPr>
        <w:t>i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i/>
          <w:sz w:val="24"/>
          <w:lang w:val="it-IT"/>
        </w:rPr>
        <w:t>a-nu u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˹</w:t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en˺-líl rap-šiš 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Uru1 Vs. 16ʹ</w:t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i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k]i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i/>
          <w:sz w:val="24"/>
          <w:lang w:val="it-IT"/>
        </w:rPr>
        <w:t>a-ni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7</w:t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 u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en-líl rap-šiš ina a-šá-bi-ka </w:t>
      </w:r>
      <w:r w:rsidRPr="00D65AE2">
        <w:rPr>
          <w:rFonts w:ascii="Times New Roman" w:hAnsi="Times New Roman" w:cs="Times New Roman"/>
          <w:sz w:val="24"/>
          <w:lang w:val="it-IT"/>
        </w:rPr>
        <w:t>[ ]</w:t>
      </w: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en-US"/>
        </w:rPr>
      </w:pPr>
      <w:r w:rsidRPr="00D65AE2">
        <w:rPr>
          <w:rFonts w:ascii="Times New Roman" w:hAnsi="Times New Roman" w:cs="Times New Roman"/>
          <w:sz w:val="24"/>
          <w:lang w:val="en-US"/>
        </w:rPr>
        <w:t>Nin3 Vs. 4ʹ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i/>
          <w:sz w:val="24"/>
          <w:lang w:val="en-US"/>
        </w:rPr>
        <w:t>it-ti</w:t>
      </w:r>
      <w:r w:rsidRPr="00D65AE2">
        <w:rPr>
          <w:rFonts w:ascii="Times New Roman" w:hAnsi="Times New Roman" w:cs="Times New Roman"/>
          <w:sz w:val="24"/>
          <w:lang w:val="en-US"/>
        </w:rPr>
        <w:t xml:space="preserve"> </w:t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i/>
          <w:sz w:val="24"/>
          <w:lang w:val="en-US"/>
        </w:rPr>
        <w:t>a-ni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7</w:t>
      </w:r>
      <w:r w:rsidRPr="00D65AE2">
        <w:rPr>
          <w:rFonts w:ascii="Times New Roman" w:hAnsi="Times New Roman" w:cs="Times New Roman"/>
          <w:i/>
          <w:sz w:val="24"/>
          <w:lang w:val="en-US"/>
        </w:rPr>
        <w:t xml:space="preserve"> u</w:t>
      </w:r>
      <w:r w:rsidRPr="00D65AE2">
        <w:rPr>
          <w:rFonts w:ascii="Times New Roman" w:hAnsi="Times New Roman" w:cs="Times New Roman"/>
          <w:sz w:val="24"/>
          <w:lang w:val="en-US"/>
        </w:rPr>
        <w:t xml:space="preserve"> </w:t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i/>
          <w:sz w:val="24"/>
          <w:lang w:val="en-US"/>
        </w:rPr>
        <w:t>en-l</w:t>
      </w:r>
      <w:r w:rsidRPr="00D65AE2">
        <w:rPr>
          <w:rFonts w:ascii="Times New Roman" w:hAnsi="Times New Roman" w:cs="Times New Roman"/>
          <w:sz w:val="24"/>
          <w:lang w:val="en-US"/>
        </w:rPr>
        <w:t>[</w:t>
      </w:r>
      <w:r w:rsidRPr="00D65AE2">
        <w:rPr>
          <w:rFonts w:ascii="Times New Roman" w:hAnsi="Times New Roman" w:cs="Times New Roman"/>
          <w:i/>
          <w:sz w:val="24"/>
          <w:lang w:val="en-US"/>
        </w:rPr>
        <w:t>íl</w:t>
      </w:r>
      <w:r w:rsidRPr="00D65AE2">
        <w:rPr>
          <w:rFonts w:ascii="Times New Roman" w:hAnsi="Times New Roman" w:cs="Times New Roman"/>
          <w:i/>
          <w:sz w:val="24"/>
          <w:lang w:val="en-US"/>
        </w:rPr>
        <w:tab/>
      </w:r>
      <w:r w:rsidRPr="00D65AE2">
        <w:rPr>
          <w:rFonts w:ascii="Times New Roman" w:hAnsi="Times New Roman" w:cs="Times New Roman"/>
          <w:i/>
          <w:sz w:val="24"/>
          <w:lang w:val="en-US"/>
        </w:rPr>
        <w:tab/>
      </w:r>
      <w:r w:rsidRPr="00D65AE2">
        <w:rPr>
          <w:rFonts w:ascii="Times New Roman" w:hAnsi="Times New Roman" w:cs="Times New Roman"/>
          <w:i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>]</w:t>
      </w: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en-US"/>
        </w:rPr>
      </w:pP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en-US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en-US"/>
        </w:rPr>
      </w:pPr>
      <w:r w:rsidRPr="00D65AE2">
        <w:rPr>
          <w:rFonts w:ascii="Times New Roman" w:hAnsi="Times New Roman" w:cs="Times New Roman"/>
          <w:sz w:val="24"/>
          <w:lang w:val="en-US"/>
        </w:rPr>
        <w:t xml:space="preserve">14a. </w:t>
      </w:r>
      <w:r w:rsidRPr="00D65AE2">
        <w:rPr>
          <w:rFonts w:ascii="Times New Roman" w:hAnsi="Times New Roman" w:cs="Times New Roman"/>
          <w:b/>
          <w:sz w:val="24"/>
          <w:lang w:val="en-US"/>
        </w:rPr>
        <w:t>Unb1</w:t>
      </w:r>
      <w:r w:rsidRPr="00D65AE2">
        <w:rPr>
          <w:rFonts w:ascii="Times New Roman" w:hAnsi="Times New Roman" w:cs="Times New Roman"/>
          <w:sz w:val="24"/>
          <w:lang w:val="en-US"/>
        </w:rPr>
        <w:t xml:space="preserve"> Vs. 9ʹ</w:t>
      </w:r>
      <w:r w:rsidRPr="00D65AE2">
        <w:rPr>
          <w:rFonts w:ascii="Times New Roman" w:hAnsi="Times New Roman" w:cs="Times New Roman"/>
          <w:sz w:val="24"/>
          <w:lang w:val="en-US"/>
        </w:rPr>
        <w:tab/>
        <w:t>˹a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2</w:t>
      </w:r>
      <w:r w:rsidRPr="00D65AE2">
        <w:rPr>
          <w:rFonts w:ascii="Times New Roman" w:hAnsi="Times New Roman" w:cs="Times New Roman"/>
          <w:sz w:val="24"/>
          <w:lang w:val="en-US"/>
        </w:rPr>
        <w:t>-aĝ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2</w:t>
      </w:r>
      <w:r w:rsidRPr="00D65AE2">
        <w:rPr>
          <w:rFonts w:ascii="Times New Roman" w:hAnsi="Times New Roman" w:cs="Times New Roman"/>
          <w:sz w:val="24"/>
          <w:lang w:val="en-US"/>
        </w:rPr>
        <w:t>˺-ĝa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2</w:t>
      </w:r>
      <w:r w:rsidRPr="00D65AE2">
        <w:rPr>
          <w:rFonts w:ascii="Times New Roman" w:hAnsi="Times New Roman" w:cs="Times New Roman"/>
          <w:sz w:val="24"/>
          <w:lang w:val="en-US"/>
        </w:rPr>
        <w:t xml:space="preserve"> uĝ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3</w:t>
      </w:r>
      <w:r w:rsidRPr="00D65AE2">
        <w:rPr>
          <w:rFonts w:ascii="Times New Roman" w:hAnsi="Times New Roman" w:cs="Times New Roman"/>
          <w:sz w:val="24"/>
          <w:lang w:val="en-US"/>
        </w:rPr>
        <w:t xml:space="preserve"> ki-šar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2</w:t>
      </w:r>
      <w:r w:rsidRPr="00D65AE2">
        <w:rPr>
          <w:rFonts w:ascii="Times New Roman" w:hAnsi="Times New Roman" w:cs="Times New Roman"/>
          <w:sz w:val="24"/>
          <w:lang w:val="en-US"/>
        </w:rPr>
        <w:t>-˹ra-ke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4</w:t>
      </w:r>
      <w:r w:rsidRPr="00D65AE2">
        <w:rPr>
          <w:rFonts w:ascii="Times New Roman" w:hAnsi="Times New Roman" w:cs="Times New Roman"/>
          <w:sz w:val="24"/>
          <w:lang w:val="en-US"/>
        </w:rPr>
        <w:t>˺ ša-mu-un-˹ne˺-[</w:t>
      </w:r>
      <w:r w:rsidRPr="00D65AE2">
        <w:rPr>
          <w:rFonts w:ascii="Times New Roman" w:hAnsi="Times New Roman" w:cs="Times New Roman"/>
          <w:sz w:val="24"/>
          <w:szCs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en-US"/>
        </w:rPr>
      </w:pPr>
      <w:r w:rsidRPr="00D65AE2">
        <w:rPr>
          <w:rFonts w:ascii="Times New Roman" w:hAnsi="Times New Roman" w:cs="Times New Roman"/>
          <w:sz w:val="24"/>
          <w:lang w:val="en-US"/>
        </w:rPr>
        <w:t>Unb3 Vs. 16ʹ</w:t>
      </w:r>
      <w:r w:rsidRPr="00D65AE2">
        <w:rPr>
          <w:rFonts w:ascii="Times New Roman" w:hAnsi="Times New Roman" w:cs="Times New Roman"/>
          <w:sz w:val="24"/>
          <w:lang w:val="en-US"/>
        </w:rPr>
        <w:tab/>
        <w:t>[a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2</w:t>
      </w:r>
      <w:r w:rsidRPr="00D65AE2">
        <w:rPr>
          <w:rFonts w:ascii="Times New Roman" w:hAnsi="Times New Roman" w:cs="Times New Roman"/>
          <w:sz w:val="24"/>
          <w:lang w:val="en-US"/>
        </w:rPr>
        <w:t>-a]ĝ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2</w:t>
      </w:r>
      <w:r w:rsidRPr="00D65AE2">
        <w:rPr>
          <w:rFonts w:ascii="Times New Roman" w:hAnsi="Times New Roman" w:cs="Times New Roman"/>
          <w:sz w:val="24"/>
          <w:lang w:val="en-US"/>
        </w:rPr>
        <w:t>-˹ĝa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2</w:t>
      </w:r>
      <w:r w:rsidRPr="00D65AE2">
        <w:rPr>
          <w:rFonts w:ascii="Times New Roman" w:hAnsi="Times New Roman" w:cs="Times New Roman"/>
          <w:sz w:val="24"/>
          <w:lang w:val="en-US"/>
        </w:rPr>
        <w:t xml:space="preserve"> uĝ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3</w:t>
      </w:r>
      <w:r w:rsidRPr="00D65AE2">
        <w:rPr>
          <w:rFonts w:ascii="Times New Roman" w:hAnsi="Times New Roman" w:cs="Times New Roman"/>
          <w:sz w:val="24"/>
          <w:lang w:val="en-US"/>
        </w:rPr>
        <w:t>˺ šar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2</w:t>
      </w:r>
      <w:r w:rsidRPr="00D65AE2">
        <w:rPr>
          <w:rFonts w:ascii="Times New Roman" w:hAnsi="Times New Roman" w:cs="Times New Roman"/>
          <w:sz w:val="24"/>
          <w:lang w:val="en-US"/>
        </w:rPr>
        <w:t>-˹ra˺-ke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4</w:t>
      </w:r>
      <w:r w:rsidRPr="00D65AE2">
        <w:rPr>
          <w:rFonts w:ascii="Times New Roman" w:hAnsi="Times New Roman" w:cs="Times New Roman"/>
          <w:sz w:val="24"/>
          <w:lang w:val="en-US"/>
        </w:rPr>
        <w:t xml:space="preserve">    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i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 xml:space="preserve">Uru1 Vs. 17ʹ </w:t>
      </w:r>
      <w:r w:rsidRPr="00D65AE2">
        <w:rPr>
          <w:rFonts w:ascii="Times New Roman" w:hAnsi="Times New Roman" w:cs="Times New Roman"/>
          <w:sz w:val="24"/>
          <w:lang w:val="it-IT"/>
        </w:rPr>
        <w:tab/>
        <w:t>[</w:t>
      </w:r>
      <w:r w:rsidRPr="00D65AE2">
        <w:rPr>
          <w:rFonts w:ascii="Times New Roman" w:hAnsi="Times New Roman" w:cs="Times New Roman"/>
          <w:sz w:val="24"/>
          <w:lang w:val="it-IT"/>
        </w:rPr>
        <w:tab/>
        <w:t xml:space="preserve">          k]i-šar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ra-ke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4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si bi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in-s[i-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 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3 Vs. 5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a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aĝ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ĝa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uĝ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3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ki-šar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ra-ke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4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si bi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4 Vs. 12ʹ</w:t>
      </w:r>
      <w:r w:rsidRPr="00D65AE2">
        <w:rPr>
          <w:rFonts w:ascii="Times New Roman" w:hAnsi="Times New Roman" w:cs="Times New Roman"/>
          <w:sz w:val="24"/>
          <w:lang w:val="it-IT"/>
        </w:rPr>
        <w:tab/>
        <w:t>[a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a]ĝ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ĝa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u[ĝ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3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ki-šar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]-˹ra-ke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4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si bi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˺-in-si-[sa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e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14b. Unb3 Vs. 17ʹ</w:t>
      </w:r>
      <w:r w:rsidRPr="00D65AE2">
        <w:rPr>
          <w:rFonts w:ascii="Times New Roman" w:hAnsi="Times New Roman" w:cs="Times New Roman"/>
          <w:sz w:val="24"/>
          <w:lang w:val="it-IT"/>
        </w:rPr>
        <w:tab/>
        <w:t>[</w:t>
      </w:r>
      <w:r w:rsidRPr="00D65AE2">
        <w:rPr>
          <w:rFonts w:ascii="Times New Roman" w:hAnsi="Times New Roman" w:cs="Times New Roman"/>
          <w:i/>
          <w:sz w:val="24"/>
          <w:lang w:val="it-IT"/>
        </w:rPr>
        <w:t>te-r</w:t>
      </w:r>
      <w:r w:rsidRPr="00D65AE2">
        <w:rPr>
          <w:rFonts w:ascii="Times New Roman" w:hAnsi="Times New Roman" w:cs="Times New Roman"/>
          <w:sz w:val="24"/>
          <w:lang w:val="it-IT"/>
        </w:rPr>
        <w:t>]</w:t>
      </w:r>
      <w:r>
        <w:rPr>
          <w:rFonts w:ascii="Times New Roman" w:hAnsi="Times New Roman" w:cs="Times New Roman"/>
          <w:i/>
          <w:sz w:val="24"/>
          <w:lang w:val="it-IT"/>
        </w:rPr>
        <w:t>e</w:t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t ˹kiš˺-šat </w:t>
      </w:r>
      <w:r w:rsidRPr="00D65AE2">
        <w:rPr>
          <w:rFonts w:ascii="Times New Roman" w:hAnsi="Times New Roman" w:cs="Times New Roman"/>
          <w:sz w:val="24"/>
          <w:lang w:val="it-IT"/>
        </w:rPr>
        <w:t>˹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uĝ</w:t>
      </w:r>
      <w:r w:rsidRPr="00D65AE2">
        <w:rPr>
          <w:rFonts w:ascii="Times New Roman" w:hAnsi="Times New Roman" w:cs="Times New Roman"/>
          <w:smallCaps/>
          <w:sz w:val="24"/>
          <w:vertAlign w:val="subscript"/>
          <w:lang w:val="it-IT"/>
        </w:rPr>
        <w:t>3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 xml:space="preserve">˺ 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 xml:space="preserve">Uru1 Vs. 18ʹ </w:t>
      </w:r>
      <w:r w:rsidRPr="00D65AE2">
        <w:rPr>
          <w:rFonts w:ascii="Times New Roman" w:hAnsi="Times New Roman" w:cs="Times New Roman"/>
          <w:sz w:val="24"/>
          <w:lang w:val="it-IT"/>
        </w:rPr>
        <w:tab/>
        <w:t>[</w:t>
      </w:r>
      <w:r>
        <w:rPr>
          <w:rFonts w:ascii="Times New Roman" w:hAnsi="Times New Roman" w:cs="Times New Roman"/>
          <w:i/>
          <w:sz w:val="24"/>
          <w:lang w:val="it-IT"/>
        </w:rPr>
        <w:t>te-re</w:t>
      </w:r>
      <w:r w:rsidRPr="00D65AE2">
        <w:rPr>
          <w:rFonts w:ascii="Times New Roman" w:hAnsi="Times New Roman" w:cs="Times New Roman"/>
          <w:i/>
          <w:sz w:val="24"/>
          <w:lang w:val="it-IT"/>
        </w:rPr>
        <w:t>t</w:t>
      </w:r>
      <w:r w:rsidRPr="00D65AE2">
        <w:rPr>
          <w:rFonts w:ascii="Times New Roman" w:hAnsi="Times New Roman" w:cs="Times New Roman"/>
          <w:sz w:val="24"/>
          <w:lang w:val="it-IT"/>
        </w:rPr>
        <w:t>]</w:t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 kiš-šat ni-ši tuš-te-šer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 xml:space="preserve">Nin3 Vs. 6ʹ 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>
        <w:rPr>
          <w:rFonts w:ascii="Times New Roman" w:hAnsi="Times New Roman" w:cs="Times New Roman"/>
          <w:i/>
          <w:sz w:val="24"/>
          <w:lang w:val="it-IT"/>
        </w:rPr>
        <w:t>te-re</w:t>
      </w:r>
      <w:r w:rsidRPr="00D65AE2">
        <w:rPr>
          <w:rFonts w:ascii="Times New Roman" w:hAnsi="Times New Roman" w:cs="Times New Roman"/>
          <w:i/>
          <w:sz w:val="24"/>
          <w:lang w:val="it-IT"/>
        </w:rPr>
        <w:t>t kiš-šat ni-ši tuš-˹te˺-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i/>
          <w:sz w:val="24"/>
          <w:lang w:val="it-IT"/>
        </w:rPr>
        <w:t>šer</w:t>
      </w:r>
      <w:r w:rsidRPr="00D65AE2">
        <w:rPr>
          <w:rFonts w:ascii="Times New Roman" w:hAnsi="Times New Roman" w:cs="Times New Roman"/>
          <w:sz w:val="24"/>
          <w:lang w:val="it-IT"/>
        </w:rPr>
        <w:t>]</w:t>
      </w: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 xml:space="preserve">15a. </w:t>
      </w:r>
      <w:r w:rsidRPr="00D65AE2">
        <w:rPr>
          <w:rFonts w:ascii="Times New Roman" w:hAnsi="Times New Roman" w:cs="Times New Roman"/>
          <w:b/>
          <w:sz w:val="24"/>
          <w:lang w:val="it-IT"/>
        </w:rPr>
        <w:t>Unb1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Vs. 10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it-IT"/>
        </w:rPr>
        <w:t>si-sa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an-na gub-˹ba-me˺-[en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b/>
          <w:sz w:val="24"/>
          <w:lang w:val="it-IT"/>
        </w:rPr>
        <w:t>Unb2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Vs. ii 1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it-IT"/>
        </w:rPr>
        <w:t>si-˹sa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an-na˺ gub-˹ba-me-en˺ 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Unb3 Vs. 18ʹ</w:t>
      </w:r>
      <w:r w:rsidRPr="00D65AE2">
        <w:rPr>
          <w:rFonts w:ascii="Times New Roman" w:hAnsi="Times New Roman" w:cs="Times New Roman"/>
          <w:sz w:val="24"/>
          <w:lang w:val="it-IT"/>
        </w:rPr>
        <w:tab/>
        <w:t>˹</w:t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it-IT"/>
        </w:rPr>
        <w:t>niĝ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˺-si-sa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| 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Uru1 Vs. 19ʹ</w:t>
      </w:r>
      <w:r w:rsidRPr="00D65AE2">
        <w:rPr>
          <w:rFonts w:ascii="Times New Roman" w:hAnsi="Times New Roman" w:cs="Times New Roman"/>
          <w:sz w:val="24"/>
          <w:lang w:val="it-IT"/>
        </w:rPr>
        <w:tab/>
        <w:t>[</w:t>
      </w:r>
      <w:r w:rsidRPr="00D65AE2">
        <w:rPr>
          <w:rFonts w:ascii="Times New Roman" w:hAnsi="Times New Roman" w:cs="Times New Roman"/>
          <w:sz w:val="24"/>
          <w:lang w:val="it-IT"/>
        </w:rPr>
        <w:tab/>
        <w:t xml:space="preserve">    ] an gub-b[a-me-en]</w:t>
      </w:r>
      <w:r w:rsidRPr="00D65AE2">
        <w:rPr>
          <w:rFonts w:ascii="Times New Roman" w:hAnsi="Times New Roman" w:cs="Times New Roman"/>
          <w:sz w:val="24"/>
          <w:lang w:val="it-IT"/>
        </w:rPr>
        <w:br/>
        <w:t xml:space="preserve">Nin3 Vs. 7ʹ 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it-IT"/>
        </w:rPr>
        <w:t>niĝ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si-sa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an gub-ba-me-[en] 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4 Vs. 13ʹ</w:t>
      </w:r>
      <w:r w:rsidRPr="00D65AE2">
        <w:rPr>
          <w:rFonts w:ascii="Times New Roman" w:hAnsi="Times New Roman" w:cs="Times New Roman"/>
          <w:sz w:val="24"/>
          <w:lang w:val="it-IT"/>
        </w:rPr>
        <w:tab/>
        <w:t>[</w:t>
      </w:r>
      <w:r w:rsidRPr="00D65AE2">
        <w:rPr>
          <w:rFonts w:ascii="Times New Roman" w:hAnsi="Times New Roman" w:cs="Times New Roman"/>
          <w:sz w:val="24"/>
          <w:lang w:val="it-IT"/>
        </w:rPr>
        <w:tab/>
        <w:t>]-sa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an gub-ba-[me-en]</w:t>
      </w:r>
      <w:r w:rsidRPr="00D65AE2">
        <w:rPr>
          <w:rFonts w:ascii="Times New Roman" w:hAnsi="Times New Roman" w:cs="Times New Roman"/>
          <w:sz w:val="24"/>
          <w:lang w:val="it-IT"/>
        </w:rPr>
        <w:br/>
      </w: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15b. Unb3 Vs. 18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i/>
          <w:sz w:val="24"/>
          <w:lang w:val="it-IT"/>
        </w:rPr>
        <w:t>mi-˹šá-ru ina</w:t>
      </w:r>
      <w:r w:rsidRPr="00D65AE2">
        <w:rPr>
          <w:rFonts w:ascii="Times New Roman" w:hAnsi="Times New Roman" w:cs="Times New Roman"/>
          <w:sz w:val="24"/>
          <w:lang w:val="it-IT"/>
        </w:rPr>
        <w:t>˺</w:t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an</w:t>
      </w:r>
      <w:r w:rsidRPr="00D65AE2">
        <w:rPr>
          <w:rFonts w:ascii="Times New Roman" w:hAnsi="Times New Roman" w:cs="Times New Roman"/>
          <w:i/>
          <w:sz w:val="24"/>
          <w:lang w:val="it-IT"/>
        </w:rPr>
        <w:t>-e ka-a-a-nu at-t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i/>
          <w:sz w:val="24"/>
          <w:lang w:val="it-IT"/>
        </w:rPr>
        <w:t>a</w:t>
      </w:r>
      <w:r w:rsidRPr="00D65AE2">
        <w:rPr>
          <w:rFonts w:ascii="Times New Roman" w:hAnsi="Times New Roman" w:cs="Times New Roman"/>
          <w:sz w:val="24"/>
          <w:lang w:val="it-IT"/>
        </w:rPr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i/>
          <w:sz w:val="24"/>
          <w:lang w:val="en-US"/>
        </w:rPr>
      </w:pPr>
      <w:r w:rsidRPr="00D65AE2">
        <w:rPr>
          <w:rFonts w:ascii="Times New Roman" w:hAnsi="Times New Roman" w:cs="Times New Roman"/>
          <w:sz w:val="24"/>
          <w:lang w:val="en-US"/>
        </w:rPr>
        <w:lastRenderedPageBreak/>
        <w:t>Uru1 Vs. 20ʹ</w:t>
      </w:r>
      <w:r w:rsidRPr="00D65AE2">
        <w:rPr>
          <w:rFonts w:ascii="Times New Roman" w:hAnsi="Times New Roman" w:cs="Times New Roman"/>
          <w:sz w:val="24"/>
          <w:lang w:val="en-US"/>
        </w:rPr>
        <w:tab/>
        <w:t>[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i/>
          <w:sz w:val="24"/>
          <w:lang w:val="en-US"/>
        </w:rPr>
        <w:t>in</w:t>
      </w:r>
      <w:r w:rsidRPr="00D65AE2">
        <w:rPr>
          <w:rFonts w:ascii="Times New Roman" w:hAnsi="Times New Roman" w:cs="Times New Roman"/>
          <w:sz w:val="24"/>
          <w:lang w:val="en-US"/>
        </w:rPr>
        <w:t>]</w:t>
      </w:r>
      <w:r w:rsidRPr="00D65AE2">
        <w:rPr>
          <w:rFonts w:ascii="Times New Roman" w:hAnsi="Times New Roman" w:cs="Times New Roman"/>
          <w:i/>
          <w:sz w:val="24"/>
          <w:lang w:val="en-US"/>
        </w:rPr>
        <w:t>a</w:t>
      </w:r>
      <w:r w:rsidRPr="00D65AE2">
        <w:rPr>
          <w:rFonts w:ascii="Times New Roman" w:hAnsi="Times New Roman" w:cs="Times New Roman"/>
          <w:sz w:val="24"/>
          <w:lang w:val="en-US"/>
        </w:rPr>
        <w:t xml:space="preserve"> </w:t>
      </w:r>
      <w:r w:rsidRPr="00D65AE2">
        <w:rPr>
          <w:rFonts w:ascii="Times New Roman" w:hAnsi="Times New Roman" w:cs="Times New Roman"/>
          <w:smallCaps/>
          <w:sz w:val="24"/>
          <w:lang w:val="en-US"/>
        </w:rPr>
        <w:t>an</w:t>
      </w:r>
      <w:r w:rsidRPr="00D65AE2">
        <w:rPr>
          <w:rFonts w:ascii="Times New Roman" w:hAnsi="Times New Roman" w:cs="Times New Roman"/>
          <w:i/>
          <w:sz w:val="24"/>
          <w:lang w:val="en-US"/>
        </w:rPr>
        <w:t xml:space="preserve">-e ka-a-a-nu at-ta 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i/>
          <w:sz w:val="24"/>
          <w:lang w:val="en-US"/>
        </w:rPr>
      </w:pPr>
      <w:r w:rsidRPr="00D65AE2">
        <w:rPr>
          <w:rFonts w:ascii="Times New Roman" w:hAnsi="Times New Roman" w:cs="Times New Roman"/>
          <w:sz w:val="24"/>
          <w:lang w:val="en-US"/>
        </w:rPr>
        <w:t xml:space="preserve">Nin3 Vs. 8ʹ 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i/>
          <w:sz w:val="24"/>
          <w:lang w:val="en-US"/>
        </w:rPr>
        <w:t xml:space="preserve">i-šá-ru ina </w:t>
      </w:r>
      <w:r w:rsidRPr="00D65AE2">
        <w:rPr>
          <w:rFonts w:ascii="Times New Roman" w:hAnsi="Times New Roman" w:cs="Times New Roman"/>
          <w:smallCaps/>
          <w:sz w:val="24"/>
          <w:lang w:val="en-US"/>
        </w:rPr>
        <w:t>an</w:t>
      </w:r>
      <w:r w:rsidRPr="00D65AE2">
        <w:rPr>
          <w:rFonts w:ascii="Times New Roman" w:hAnsi="Times New Roman" w:cs="Times New Roman"/>
          <w:i/>
          <w:sz w:val="24"/>
          <w:lang w:val="en-US"/>
        </w:rPr>
        <w:t>-e ka-a-a-ma-nu at-t</w:t>
      </w:r>
      <w:r w:rsidRPr="00D65AE2">
        <w:rPr>
          <w:rFonts w:ascii="Times New Roman" w:hAnsi="Times New Roman" w:cs="Times New Roman"/>
          <w:sz w:val="24"/>
          <w:lang w:val="en-US"/>
        </w:rPr>
        <w:t>[</w:t>
      </w:r>
      <w:r w:rsidRPr="00D65AE2">
        <w:rPr>
          <w:rFonts w:ascii="Times New Roman" w:hAnsi="Times New Roman" w:cs="Times New Roman"/>
          <w:i/>
          <w:sz w:val="24"/>
          <w:lang w:val="en-US"/>
        </w:rPr>
        <w:t>a</w:t>
      </w:r>
      <w:r w:rsidRPr="00D65AE2">
        <w:rPr>
          <w:rFonts w:ascii="Times New Roman" w:hAnsi="Times New Roman" w:cs="Times New Roman"/>
          <w:sz w:val="24"/>
          <w:lang w:val="en-US"/>
        </w:rPr>
        <w:t>]</w:t>
      </w: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en-US"/>
        </w:rPr>
      </w:pP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en-US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en-US"/>
        </w:rPr>
      </w:pPr>
      <w:r w:rsidRPr="00D65AE2">
        <w:rPr>
          <w:rFonts w:ascii="Times New Roman" w:hAnsi="Times New Roman" w:cs="Times New Roman"/>
          <w:sz w:val="24"/>
          <w:lang w:val="en-US"/>
        </w:rPr>
        <w:t xml:space="preserve">16a. </w:t>
      </w:r>
      <w:r w:rsidRPr="00D65AE2">
        <w:rPr>
          <w:rFonts w:ascii="Times New Roman" w:hAnsi="Times New Roman" w:cs="Times New Roman"/>
          <w:b/>
          <w:sz w:val="24"/>
          <w:lang w:val="en-US"/>
        </w:rPr>
        <w:t>Unb1</w:t>
      </w:r>
      <w:r w:rsidRPr="00D65AE2">
        <w:rPr>
          <w:rFonts w:ascii="Times New Roman" w:hAnsi="Times New Roman" w:cs="Times New Roman"/>
          <w:sz w:val="24"/>
          <w:lang w:val="en-US"/>
        </w:rPr>
        <w:t xml:space="preserve"> Vs. 11ʹ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en-US"/>
        </w:rPr>
        <w:t>˹niĝ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2</w:t>
      </w:r>
      <w:r w:rsidRPr="00D65AE2">
        <w:rPr>
          <w:rFonts w:ascii="Times New Roman" w:hAnsi="Times New Roman" w:cs="Times New Roman"/>
          <w:sz w:val="24"/>
          <w:lang w:val="en-US"/>
        </w:rPr>
        <w:t>˺-ge-na kur-kur-˹ra igi˺ ĝa[l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2</w:t>
      </w:r>
      <w:r w:rsidRPr="00D65AE2">
        <w:rPr>
          <w:rFonts w:ascii="Times New Roman" w:hAnsi="Times New Roman" w:cs="Times New Roman"/>
          <w:sz w:val="24"/>
          <w:lang w:val="en-US"/>
        </w:rPr>
        <w:t>-me-en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en-US"/>
        </w:rPr>
      </w:pPr>
      <w:r w:rsidRPr="00D65AE2">
        <w:rPr>
          <w:rFonts w:ascii="Times New Roman" w:hAnsi="Times New Roman" w:cs="Times New Roman"/>
          <w:b/>
          <w:sz w:val="24"/>
          <w:lang w:val="en-US"/>
        </w:rPr>
        <w:t>Unb2</w:t>
      </w:r>
      <w:r w:rsidRPr="00D65AE2">
        <w:rPr>
          <w:rFonts w:ascii="Times New Roman" w:hAnsi="Times New Roman" w:cs="Times New Roman"/>
          <w:sz w:val="24"/>
          <w:lang w:val="en-US"/>
        </w:rPr>
        <w:t xml:space="preserve"> Vs. ii 2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en-US"/>
        </w:rPr>
        <w:t>niĝ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2</w:t>
      </w:r>
      <w:r w:rsidRPr="00D65AE2">
        <w:rPr>
          <w:rFonts w:ascii="Times New Roman" w:hAnsi="Times New Roman" w:cs="Times New Roman"/>
          <w:sz w:val="24"/>
          <w:lang w:val="en-US"/>
        </w:rPr>
        <w:t>-ge-na ˹kur-kur-ra igi ĝal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2</w:t>
      </w:r>
      <w:r w:rsidRPr="00D65AE2">
        <w:rPr>
          <w:rFonts w:ascii="Times New Roman" w:hAnsi="Times New Roman" w:cs="Times New Roman"/>
          <w:sz w:val="24"/>
          <w:lang w:val="en-US"/>
        </w:rPr>
        <w:t>˺-[(</w:t>
      </w:r>
      <w:r w:rsidRPr="00D65AE2">
        <w:rPr>
          <w:rFonts w:ascii="Times New Roman" w:hAnsi="Times New Roman" w:cs="Times New Roman"/>
          <w:sz w:val="24"/>
          <w:lang w:val="en-US"/>
        </w:rPr>
        <w:tab/>
        <w:t>)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en-US"/>
        </w:rPr>
      </w:pPr>
      <w:r w:rsidRPr="00D65AE2">
        <w:rPr>
          <w:rFonts w:ascii="Times New Roman" w:hAnsi="Times New Roman" w:cs="Times New Roman"/>
          <w:sz w:val="24"/>
          <w:lang w:val="en-US"/>
        </w:rPr>
        <w:t>Unb3 Vs. 19ʹ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en-US"/>
        </w:rPr>
        <w:t>niĝ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2</w:t>
      </w:r>
      <w:r w:rsidRPr="00D65AE2">
        <w:rPr>
          <w:rFonts w:ascii="Times New Roman" w:hAnsi="Times New Roman" w:cs="Times New Roman"/>
          <w:sz w:val="24"/>
          <w:lang w:val="en-US"/>
        </w:rPr>
        <w:t>-ge-na | [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i/>
          <w:sz w:val="24"/>
          <w:lang w:val="en-US"/>
        </w:rPr>
      </w:pPr>
      <w:r w:rsidRPr="00D65AE2">
        <w:rPr>
          <w:rFonts w:ascii="Times New Roman" w:hAnsi="Times New Roman" w:cs="Times New Roman"/>
          <w:sz w:val="24"/>
          <w:lang w:val="en-US"/>
        </w:rPr>
        <w:t>Uru1 Vs. 21ʹ</w:t>
      </w:r>
      <w:r w:rsidRPr="00D65AE2">
        <w:rPr>
          <w:rFonts w:ascii="Times New Roman" w:hAnsi="Times New Roman" w:cs="Times New Roman"/>
          <w:sz w:val="24"/>
          <w:lang w:val="en-US"/>
        </w:rPr>
        <w:tab/>
        <w:t>[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  <w:t>] igi ĝal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2</w:t>
      </w:r>
      <w:r w:rsidRPr="00D65AE2">
        <w:rPr>
          <w:rFonts w:ascii="Times New Roman" w:hAnsi="Times New Roman" w:cs="Times New Roman"/>
          <w:sz w:val="24"/>
          <w:lang w:val="en-US"/>
        </w:rPr>
        <w:t>-[me-en]</w:t>
      </w:r>
      <w:r w:rsidRPr="00D65AE2">
        <w:rPr>
          <w:rFonts w:ascii="Times New Roman" w:hAnsi="Times New Roman" w:cs="Times New Roman"/>
          <w:i/>
          <w:sz w:val="24"/>
          <w:lang w:val="en-US"/>
        </w:rPr>
        <w:t xml:space="preserve"> 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en-US"/>
        </w:rPr>
      </w:pPr>
      <w:r w:rsidRPr="00D65AE2">
        <w:rPr>
          <w:rFonts w:ascii="Times New Roman" w:hAnsi="Times New Roman" w:cs="Times New Roman"/>
          <w:sz w:val="24"/>
          <w:lang w:val="en-US"/>
        </w:rPr>
        <w:t>Nin3 Vs. 9ʹ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en-US"/>
        </w:rPr>
        <w:t>niĝ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2</w:t>
      </w:r>
      <w:r w:rsidRPr="00D65AE2">
        <w:rPr>
          <w:rFonts w:ascii="Times New Roman" w:hAnsi="Times New Roman" w:cs="Times New Roman"/>
          <w:sz w:val="24"/>
          <w:lang w:val="en-US"/>
        </w:rPr>
        <w:t>-ge-na kur-kur-ra igi ĝal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2</w:t>
      </w:r>
      <w:r w:rsidRPr="00D65AE2">
        <w:rPr>
          <w:rFonts w:ascii="Times New Roman" w:hAnsi="Times New Roman" w:cs="Times New Roman"/>
          <w:sz w:val="24"/>
          <w:lang w:val="en-US"/>
        </w:rPr>
        <w:t xml:space="preserve">-me-e[n] 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Nin4 Vs. 14ʹ</w:t>
      </w:r>
      <w:r w:rsidRPr="00D65AE2">
        <w:rPr>
          <w:rFonts w:ascii="Times New Roman" w:hAnsi="Times New Roman" w:cs="Times New Roman"/>
          <w:sz w:val="24"/>
        </w:rPr>
        <w:tab/>
        <w:t>[</w:t>
      </w:r>
      <w:r w:rsidRPr="00D65AE2">
        <w:rPr>
          <w:rFonts w:ascii="Times New Roman" w:hAnsi="Times New Roman" w:cs="Times New Roman"/>
          <w:sz w:val="24"/>
        </w:rPr>
        <w:tab/>
        <w:t>-n]a kur-kur-ra igi ĝal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>-m[e-en]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  <w:t xml:space="preserve">       </w:t>
      </w:r>
    </w:p>
    <w:p w:rsidR="006204C5" w:rsidRPr="00D65AE2" w:rsidRDefault="006204C5" w:rsidP="006204C5">
      <w:pPr>
        <w:spacing w:after="0" w:line="276" w:lineRule="auto"/>
        <w:rPr>
          <w:rFonts w:ascii="Times New Roman" w:hAnsi="Times New Roman" w:cs="Times New Roman"/>
          <w:i/>
          <w:sz w:val="24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16b. Unb3 Vs. 19ʹ</w:t>
      </w:r>
      <w:r w:rsidRPr="00D65AE2">
        <w:rPr>
          <w:rFonts w:ascii="Times New Roman" w:hAnsi="Times New Roman" w:cs="Times New Roman"/>
          <w:sz w:val="24"/>
        </w:rPr>
        <w:tab/>
        <w:t>˹</w:t>
      </w:r>
      <w:r w:rsidRPr="00D65AE2">
        <w:rPr>
          <w:rFonts w:ascii="Times New Roman" w:hAnsi="Times New Roman" w:cs="Times New Roman"/>
          <w:i/>
          <w:sz w:val="24"/>
        </w:rPr>
        <w:t>kit-tú˺ bi-šit uz-na šá ma-ta-a-t</w:t>
      </w:r>
      <w:r w:rsidRPr="00D65AE2">
        <w:rPr>
          <w:rFonts w:ascii="Times New Roman" w:hAnsi="Times New Roman" w:cs="Times New Roman"/>
          <w:sz w:val="24"/>
        </w:rPr>
        <w:t>[</w:t>
      </w:r>
      <w:r w:rsidRPr="00D65AE2">
        <w:rPr>
          <w:rFonts w:ascii="Times New Roman" w:hAnsi="Times New Roman" w:cs="Times New Roman"/>
          <w:i/>
          <w:sz w:val="24"/>
        </w:rPr>
        <w:t>ú</w:t>
      </w:r>
      <w:r w:rsidRPr="00D65AE2">
        <w:rPr>
          <w:rFonts w:ascii="Times New Roman" w:hAnsi="Times New Roman" w:cs="Times New Roman"/>
          <w:sz w:val="24"/>
        </w:rPr>
        <w:t xml:space="preserve"> </w:t>
      </w:r>
      <w:r w:rsidRPr="00D65AE2">
        <w:rPr>
          <w:rFonts w:ascii="Times New Roman" w:hAnsi="Times New Roman" w:cs="Times New Roman"/>
          <w:i/>
          <w:sz w:val="24"/>
        </w:rPr>
        <w:t>at-ta</w:t>
      </w:r>
      <w:r w:rsidRPr="00D65AE2">
        <w:rPr>
          <w:rFonts w:ascii="Times New Roman" w:hAnsi="Times New Roman" w:cs="Times New Roman"/>
          <w:sz w:val="24"/>
        </w:rPr>
        <w:t>]</w:t>
      </w:r>
    </w:p>
    <w:p w:rsidR="006204C5" w:rsidRPr="00D65AE2" w:rsidRDefault="006204C5" w:rsidP="006204C5">
      <w:pPr>
        <w:spacing w:after="0" w:line="276" w:lineRule="auto"/>
        <w:ind w:firstLine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Uru1 Vs. 22ʹ</w:t>
      </w:r>
      <w:r w:rsidRPr="00D65AE2">
        <w:rPr>
          <w:rFonts w:ascii="Times New Roman" w:hAnsi="Times New Roman" w:cs="Times New Roman"/>
          <w:sz w:val="24"/>
          <w:lang w:val="it-IT"/>
        </w:rPr>
        <w:tab/>
        <w:t>[</w:t>
      </w:r>
      <w:r w:rsidRPr="00D65AE2">
        <w:rPr>
          <w:rFonts w:ascii="Times New Roman" w:hAnsi="Times New Roman" w:cs="Times New Roman"/>
          <w:i/>
          <w:sz w:val="24"/>
          <w:lang w:val="it-IT"/>
        </w:rPr>
        <w:tab/>
      </w:r>
      <w:r w:rsidRPr="00D65AE2">
        <w:rPr>
          <w:rFonts w:ascii="Times New Roman" w:hAnsi="Times New Roman" w:cs="Times New Roman"/>
          <w:i/>
          <w:sz w:val="24"/>
          <w:lang w:val="it-IT"/>
        </w:rPr>
        <w:tab/>
        <w:t>-n</w:t>
      </w:r>
      <w:r w:rsidRPr="00D65AE2">
        <w:rPr>
          <w:rFonts w:ascii="Times New Roman" w:hAnsi="Times New Roman" w:cs="Times New Roman"/>
          <w:sz w:val="24"/>
          <w:lang w:val="it-IT"/>
        </w:rPr>
        <w:t>]</w:t>
      </w:r>
      <w:r w:rsidRPr="00D65AE2">
        <w:rPr>
          <w:rFonts w:ascii="Times New Roman" w:hAnsi="Times New Roman" w:cs="Times New Roman"/>
          <w:i/>
          <w:sz w:val="24"/>
          <w:lang w:val="it-IT"/>
        </w:rPr>
        <w:t>i šá ma-ta-ta at-ta</w:t>
      </w: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3 Vs. 10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i/>
          <w:sz w:val="24"/>
          <w:lang w:val="it-IT"/>
        </w:rPr>
        <w:t>kit-tu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4</w:t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 bi-šit uz-ni šá ma-ta-a-ti at-ta</w:t>
      </w: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 xml:space="preserve">17a. </w:t>
      </w:r>
      <w:r w:rsidRPr="00D65AE2">
        <w:rPr>
          <w:rFonts w:ascii="Times New Roman" w:hAnsi="Times New Roman" w:cs="Times New Roman"/>
          <w:b/>
          <w:sz w:val="24"/>
        </w:rPr>
        <w:t>Unb1</w:t>
      </w:r>
      <w:r w:rsidRPr="00D65AE2">
        <w:rPr>
          <w:rFonts w:ascii="Times New Roman" w:hAnsi="Times New Roman" w:cs="Times New Roman"/>
          <w:sz w:val="24"/>
        </w:rPr>
        <w:t xml:space="preserve"> Vs. 12ʹ</w:t>
      </w:r>
      <w:r w:rsidRPr="00D65AE2">
        <w:rPr>
          <w:rFonts w:ascii="Times New Roman" w:hAnsi="Times New Roman" w:cs="Times New Roman"/>
          <w:sz w:val="24"/>
        </w:rPr>
        <w:tab/>
        <w:t>z[i-d]e</w:t>
      </w:r>
      <w:r w:rsidRPr="00D65AE2">
        <w:rPr>
          <w:rFonts w:ascii="Times New Roman" w:hAnsi="Times New Roman" w:cs="Times New Roman"/>
          <w:sz w:val="24"/>
          <w:vertAlign w:val="subscript"/>
        </w:rPr>
        <w:t>3</w:t>
      </w:r>
      <w:r w:rsidRPr="00D65AE2">
        <w:rPr>
          <w:rFonts w:ascii="Times New Roman" w:hAnsi="Times New Roman" w:cs="Times New Roman"/>
          <w:sz w:val="24"/>
        </w:rPr>
        <w:t xml:space="preserve"> mu-˹e-zu erim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>˺(</w:t>
      </w:r>
      <w:r w:rsidRPr="00D65AE2">
        <w:rPr>
          <w:rFonts w:ascii="Times New Roman" w:hAnsi="Times New Roman" w:cs="Times New Roman"/>
          <w:smallCaps/>
          <w:sz w:val="24"/>
        </w:rPr>
        <w:t>˹ne.ru˺</w:t>
      </w:r>
      <w:r w:rsidRPr="00D65AE2">
        <w:rPr>
          <w:rFonts w:ascii="Times New Roman" w:hAnsi="Times New Roman" w:cs="Times New Roman"/>
          <w:sz w:val="24"/>
          <w:vertAlign w:val="superscript"/>
        </w:rPr>
        <w:t>?</w:t>
      </w:r>
      <w:r w:rsidRPr="00D65AE2">
        <w:rPr>
          <w:rFonts w:ascii="Times New Roman" w:hAnsi="Times New Roman" w:cs="Times New Roman"/>
          <w:sz w:val="24"/>
        </w:rPr>
        <w:t xml:space="preserve">) </w:t>
      </w:r>
      <w:r w:rsidRPr="00D65AE2">
        <w:rPr>
          <w:rFonts w:ascii="Times New Roman" w:hAnsi="Times New Roman" w:cs="Times New Roman"/>
          <w:smallCaps/>
          <w:sz w:val="24"/>
        </w:rPr>
        <w:t>du</w:t>
      </w:r>
      <w:r w:rsidRPr="00D65AE2">
        <w:rPr>
          <w:rFonts w:ascii="Times New Roman" w:hAnsi="Times New Roman" w:cs="Times New Roman"/>
          <w:sz w:val="24"/>
        </w:rPr>
        <w:t xml:space="preserve"> m[u-</w:t>
      </w:r>
      <w:r w:rsidRPr="00D65AE2">
        <w:rPr>
          <w:rFonts w:ascii="Times New Roman" w:hAnsi="Times New Roman" w:cs="Times New Roman"/>
          <w:sz w:val="24"/>
        </w:rPr>
        <w:tab/>
        <w:t>]</w:t>
      </w:r>
    </w:p>
    <w:p w:rsidR="006204C5" w:rsidRPr="00D65AE2" w:rsidRDefault="006204C5" w:rsidP="006204C5">
      <w:pPr>
        <w:spacing w:after="0" w:line="276" w:lineRule="auto"/>
        <w:ind w:firstLine="284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b/>
          <w:sz w:val="24"/>
        </w:rPr>
        <w:t>Unb2</w:t>
      </w:r>
      <w:r w:rsidRPr="00D65AE2">
        <w:rPr>
          <w:rFonts w:ascii="Times New Roman" w:hAnsi="Times New Roman" w:cs="Times New Roman"/>
          <w:sz w:val="24"/>
        </w:rPr>
        <w:t xml:space="preserve"> Vs. ii 3-4</w:t>
      </w:r>
      <w:r w:rsidRPr="00D65AE2">
        <w:rPr>
          <w:rFonts w:ascii="Times New Roman" w:hAnsi="Times New Roman" w:cs="Times New Roman"/>
          <w:sz w:val="24"/>
        </w:rPr>
        <w:tab/>
        <w:t>zi-du mu-˹e-zu˺ / erim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 xml:space="preserve"> </w:t>
      </w:r>
      <w:r w:rsidRPr="00D65AE2">
        <w:rPr>
          <w:rFonts w:ascii="Times New Roman" w:hAnsi="Times New Roman" w:cs="Times New Roman"/>
          <w:smallCaps/>
          <w:sz w:val="24"/>
        </w:rPr>
        <w:t>du</w:t>
      </w:r>
      <w:r w:rsidRPr="00D65AE2">
        <w:rPr>
          <w:rFonts w:ascii="Times New Roman" w:hAnsi="Times New Roman" w:cs="Times New Roman"/>
          <w:sz w:val="24"/>
        </w:rPr>
        <w:t xml:space="preserve"> mu-e-z[u]</w:t>
      </w:r>
    </w:p>
    <w:p w:rsidR="006204C5" w:rsidRPr="00D65AE2" w:rsidRDefault="006204C5" w:rsidP="006204C5">
      <w:pPr>
        <w:spacing w:after="0" w:line="276" w:lineRule="auto"/>
        <w:ind w:firstLine="284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Unb3 Vs. 20ʹ</w:t>
      </w:r>
      <w:r w:rsidRPr="00D65AE2">
        <w:rPr>
          <w:rFonts w:ascii="Times New Roman" w:hAnsi="Times New Roman" w:cs="Times New Roman"/>
          <w:sz w:val="24"/>
        </w:rPr>
        <w:tab/>
        <w:t>zi-du mu-e-zu | [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  <w:t>]</w:t>
      </w:r>
      <w:r w:rsidRPr="00D65AE2">
        <w:rPr>
          <w:rFonts w:ascii="Times New Roman" w:hAnsi="Times New Roman" w:cs="Times New Roman"/>
          <w:sz w:val="24"/>
        </w:rPr>
        <w:tab/>
      </w:r>
    </w:p>
    <w:p w:rsidR="006204C5" w:rsidRPr="00D65AE2" w:rsidRDefault="006204C5" w:rsidP="006204C5">
      <w:pPr>
        <w:spacing w:after="0" w:line="276" w:lineRule="auto"/>
        <w:ind w:firstLine="284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 xml:space="preserve">Uru1 Vs. 23ʹ </w:t>
      </w:r>
      <w:r w:rsidRPr="00D65AE2">
        <w:rPr>
          <w:rFonts w:ascii="Times New Roman" w:hAnsi="Times New Roman" w:cs="Times New Roman"/>
          <w:sz w:val="24"/>
        </w:rPr>
        <w:tab/>
        <w:t>[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  <w:t>] ˹niĝ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>-erim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>˺ [</w:t>
      </w:r>
      <w:r w:rsidRPr="00D65AE2">
        <w:rPr>
          <w:rFonts w:ascii="Times New Roman" w:hAnsi="Times New Roman" w:cs="Times New Roman"/>
          <w:sz w:val="24"/>
        </w:rPr>
        <w:tab/>
        <w:t xml:space="preserve">] </w:t>
      </w:r>
    </w:p>
    <w:p w:rsidR="006204C5" w:rsidRPr="00D65AE2" w:rsidRDefault="006204C5" w:rsidP="006204C5">
      <w:pPr>
        <w:spacing w:after="0" w:line="276" w:lineRule="auto"/>
        <w:ind w:firstLine="284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Nin3 Vs. 11ʹ</w:t>
      </w:r>
      <w:r w:rsidRPr="00D65AE2">
        <w:rPr>
          <w:rFonts w:ascii="Times New Roman" w:hAnsi="Times New Roman" w:cs="Times New Roman"/>
          <w:sz w:val="24"/>
        </w:rPr>
        <w:tab/>
        <w:t>zi-du mu-e-zu niĝ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>-erim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 xml:space="preserve"> mu-e-z[u] </w:t>
      </w:r>
    </w:p>
    <w:p w:rsidR="006204C5" w:rsidRPr="00D65AE2" w:rsidRDefault="006204C5" w:rsidP="006204C5">
      <w:pPr>
        <w:spacing w:after="0" w:line="276" w:lineRule="auto"/>
        <w:ind w:firstLine="284"/>
        <w:rPr>
          <w:rFonts w:ascii="Times New Roman" w:hAnsi="Times New Roman" w:cs="Times New Roman"/>
          <w:i/>
          <w:sz w:val="24"/>
        </w:rPr>
      </w:pPr>
      <w:r w:rsidRPr="00D65AE2">
        <w:rPr>
          <w:rFonts w:ascii="Times New Roman" w:hAnsi="Times New Roman" w:cs="Times New Roman"/>
          <w:sz w:val="24"/>
        </w:rPr>
        <w:t>Nin4 Vs. 15ʹ</w:t>
      </w:r>
      <w:r w:rsidRPr="00D65AE2">
        <w:rPr>
          <w:rFonts w:ascii="Times New Roman" w:hAnsi="Times New Roman" w:cs="Times New Roman"/>
          <w:sz w:val="24"/>
        </w:rPr>
        <w:tab/>
        <w:t>[</w:t>
      </w:r>
      <w:r w:rsidRPr="00D65AE2">
        <w:rPr>
          <w:rFonts w:ascii="Times New Roman" w:hAnsi="Times New Roman" w:cs="Times New Roman"/>
          <w:sz w:val="24"/>
        </w:rPr>
        <w:tab/>
        <w:t xml:space="preserve">   ]-zu niĝ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>-erim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 xml:space="preserve"> mu-e-[zu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i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17b. Unb3 Vs. 20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>
        <w:rPr>
          <w:rFonts w:ascii="Times New Roman" w:hAnsi="Times New Roman" w:cs="Times New Roman"/>
          <w:i/>
          <w:sz w:val="24"/>
          <w:lang w:val="it-IT"/>
        </w:rPr>
        <w:t>ki-na ti-de</w:t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 rag-gu ti-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>
        <w:rPr>
          <w:rFonts w:ascii="Times New Roman" w:hAnsi="Times New Roman" w:cs="Times New Roman"/>
          <w:i/>
          <w:sz w:val="24"/>
          <w:lang w:val="it-IT"/>
        </w:rPr>
        <w:t>de</w:t>
      </w:r>
      <w:r w:rsidRPr="00D65AE2">
        <w:rPr>
          <w:rFonts w:ascii="Times New Roman" w:hAnsi="Times New Roman" w:cs="Times New Roman"/>
          <w:sz w:val="24"/>
          <w:lang w:val="it-IT"/>
        </w:rPr>
        <w:t>]</w:t>
      </w:r>
    </w:p>
    <w:p w:rsidR="006204C5" w:rsidRPr="00D65AE2" w:rsidRDefault="006204C5" w:rsidP="006204C5">
      <w:pPr>
        <w:spacing w:after="0" w:line="276" w:lineRule="auto"/>
        <w:ind w:firstLine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 xml:space="preserve">Uru1 Vs. 24ʹ </w:t>
      </w:r>
      <w:r w:rsidRPr="00D65AE2">
        <w:rPr>
          <w:rFonts w:ascii="Times New Roman" w:hAnsi="Times New Roman" w:cs="Times New Roman"/>
          <w:sz w:val="24"/>
          <w:lang w:val="it-IT"/>
        </w:rPr>
        <w:tab/>
        <w:t>[</w:t>
      </w:r>
      <w:r w:rsidRPr="00D65AE2">
        <w:rPr>
          <w:rFonts w:ascii="Times New Roman" w:hAnsi="Times New Roman" w:cs="Times New Roman"/>
          <w:i/>
          <w:sz w:val="24"/>
          <w:lang w:val="it-IT"/>
        </w:rPr>
        <w:t>ki-na t</w:t>
      </w:r>
      <w:r w:rsidRPr="00D65AE2">
        <w:rPr>
          <w:rFonts w:ascii="Times New Roman" w:hAnsi="Times New Roman" w:cs="Times New Roman"/>
          <w:sz w:val="24"/>
          <w:lang w:val="it-IT"/>
        </w:rPr>
        <w:t>]</w:t>
      </w:r>
      <w:r>
        <w:rPr>
          <w:rFonts w:ascii="Times New Roman" w:hAnsi="Times New Roman" w:cs="Times New Roman"/>
          <w:i/>
          <w:sz w:val="24"/>
          <w:lang w:val="it-IT"/>
        </w:rPr>
        <w:t>i-i-de</w:t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 rag-gu t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>
        <w:rPr>
          <w:rFonts w:ascii="Times New Roman" w:hAnsi="Times New Roman" w:cs="Times New Roman"/>
          <w:i/>
          <w:sz w:val="24"/>
          <w:lang w:val="it-IT"/>
        </w:rPr>
        <w:t>i-de</w:t>
      </w:r>
      <w:r w:rsidRPr="00D65AE2">
        <w:rPr>
          <w:rFonts w:ascii="Times New Roman" w:hAnsi="Times New Roman" w:cs="Times New Roman"/>
          <w:sz w:val="24"/>
          <w:lang w:val="it-IT"/>
        </w:rPr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3 Vs. 11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>
        <w:rPr>
          <w:rFonts w:ascii="Times New Roman" w:hAnsi="Times New Roman" w:cs="Times New Roman"/>
          <w:i/>
          <w:sz w:val="24"/>
          <w:lang w:val="it-IT"/>
        </w:rPr>
        <w:t>ki-na ti-de</w:t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 rag-ga ti-d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>
        <w:rPr>
          <w:rFonts w:ascii="Times New Roman" w:hAnsi="Times New Roman" w:cs="Times New Roman"/>
          <w:i/>
          <w:sz w:val="24"/>
          <w:lang w:val="it-IT"/>
        </w:rPr>
        <w:t>e</w:t>
      </w:r>
      <w:r w:rsidRPr="00D65AE2">
        <w:rPr>
          <w:rFonts w:ascii="Times New Roman" w:hAnsi="Times New Roman" w:cs="Times New Roman"/>
          <w:sz w:val="24"/>
          <w:lang w:val="it-IT"/>
        </w:rPr>
        <w:t>]</w:t>
      </w: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i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i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 xml:space="preserve">18a. </w:t>
      </w:r>
      <w:r w:rsidRPr="00D65AE2">
        <w:rPr>
          <w:rFonts w:ascii="Times New Roman" w:hAnsi="Times New Roman" w:cs="Times New Roman"/>
          <w:b/>
          <w:sz w:val="24"/>
          <w:lang w:val="it-IT"/>
        </w:rPr>
        <w:t>Unb1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Vs. 13ʹ</w:t>
      </w:r>
      <w:r w:rsidRPr="00D65AE2">
        <w:rPr>
          <w:rFonts w:ascii="Times New Roman" w:hAnsi="Times New Roman" w:cs="Times New Roman"/>
          <w:sz w:val="24"/>
          <w:lang w:val="it-IT"/>
        </w:rPr>
        <w:tab/>
        <w:t>˹niĝ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˺-si-sa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e gu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-bi ma-˹ra-zi-x˺ 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b/>
          <w:sz w:val="24"/>
          <w:lang w:val="it-IT"/>
        </w:rPr>
        <w:t>Unb2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Vs. ii 5</w:t>
      </w:r>
      <w:r w:rsidRPr="00D65AE2">
        <w:rPr>
          <w:rFonts w:ascii="Times New Roman" w:hAnsi="Times New Roman" w:cs="Times New Roman"/>
          <w:sz w:val="24"/>
          <w:lang w:val="it-IT"/>
        </w:rPr>
        <w:tab/>
        <w:t>niĝ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si-sa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gu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bi ma-ra-˹an˺-gid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Unb3 Vs. 21ʹ</w:t>
      </w:r>
      <w:r w:rsidRPr="00D65AE2">
        <w:rPr>
          <w:rFonts w:ascii="Times New Roman" w:hAnsi="Times New Roman" w:cs="Times New Roman"/>
          <w:sz w:val="24"/>
          <w:lang w:val="it-IT"/>
        </w:rPr>
        <w:tab/>
        <w:t>˹</w:t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it-IT"/>
        </w:rPr>
        <w:t>˺utu niĝ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si-sa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| 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3 Vs. 13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it-IT"/>
        </w:rPr>
        <w:t>utu niĝ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si-sa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gu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bi ma-ra-an-z[i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4 Vs. 16ʹ</w:t>
      </w:r>
      <w:r w:rsidRPr="00D65AE2">
        <w:rPr>
          <w:rFonts w:ascii="Times New Roman" w:hAnsi="Times New Roman" w:cs="Times New Roman"/>
          <w:sz w:val="24"/>
          <w:lang w:val="it-IT"/>
        </w:rPr>
        <w:tab/>
        <w:t>[</w:t>
      </w:r>
      <w:r w:rsidRPr="00D65AE2">
        <w:rPr>
          <w:rFonts w:ascii="Times New Roman" w:hAnsi="Times New Roman" w:cs="Times New Roman"/>
          <w:sz w:val="24"/>
          <w:lang w:val="it-IT"/>
        </w:rPr>
        <w:tab/>
        <w:t xml:space="preserve">    -s]a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gu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bi ma-ra-an-[zi]</w:t>
      </w: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18b. Unb3 Vs. 21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utu</w:t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 mi-šá-ri re-es-su i-na-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i/>
          <w:sz w:val="24"/>
          <w:lang w:val="it-IT"/>
        </w:rPr>
        <w:tab/>
      </w:r>
      <w:r w:rsidRPr="00D65AE2">
        <w:rPr>
          <w:rFonts w:ascii="Times New Roman" w:hAnsi="Times New Roman" w:cs="Times New Roman"/>
          <w:i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vertAlign w:val="superscript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3 Vs. 14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utu</w:t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 mi-šá-ru re-es-su i-na-aš-ši-k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i/>
          <w:sz w:val="24"/>
          <w:lang w:val="it-IT"/>
        </w:rPr>
        <w:t>a</w:t>
      </w:r>
      <w:r w:rsidRPr="00D65AE2">
        <w:rPr>
          <w:rFonts w:ascii="Times New Roman" w:hAnsi="Times New Roman" w:cs="Times New Roman"/>
          <w:sz w:val="24"/>
          <w:lang w:val="it-IT"/>
        </w:rPr>
        <w:t>]</w:t>
      </w:r>
      <w:r w:rsidRPr="00D65AE2">
        <w:rPr>
          <w:rFonts w:ascii="Times New Roman" w:hAnsi="Times New Roman" w:cs="Times New Roman"/>
          <w:sz w:val="24"/>
          <w:vertAlign w:val="superscript"/>
          <w:lang w:val="it-IT"/>
        </w:rPr>
        <w:t>?</w:t>
      </w:r>
    </w:p>
    <w:p w:rsidR="006204C5" w:rsidRPr="00D65AE2" w:rsidRDefault="006204C5" w:rsidP="006204C5">
      <w:pPr>
        <w:spacing w:after="0" w:line="276" w:lineRule="auto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 xml:space="preserve">19a. </w:t>
      </w:r>
      <w:r w:rsidRPr="00D65AE2">
        <w:rPr>
          <w:rFonts w:ascii="Times New Roman" w:hAnsi="Times New Roman" w:cs="Times New Roman"/>
          <w:b/>
          <w:sz w:val="24"/>
          <w:lang w:val="it-IT"/>
        </w:rPr>
        <w:t>Unb1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Vs. 14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vertAlign w:val="superscript"/>
          <w:lang w:val="it-IT"/>
        </w:rPr>
        <w:t>d</w:t>
      </w:r>
      <w:r w:rsidRPr="00D65AE2">
        <w:rPr>
          <w:rFonts w:ascii="Times New Roman" w:hAnsi="Times New Roman" w:cs="Times New Roman"/>
          <w:sz w:val="24"/>
          <w:lang w:val="it-IT"/>
        </w:rPr>
        <w:t>˹utu niĝ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˺-erim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-e </w:t>
      </w:r>
      <w:r w:rsidRPr="00D65AE2">
        <w:rPr>
          <w:rFonts w:ascii="Times New Roman" w:hAnsi="Times New Roman" w:cs="Times New Roman"/>
          <w:sz w:val="24"/>
          <w:vertAlign w:val="superscript"/>
          <w:lang w:val="it-IT"/>
        </w:rPr>
        <w:t>kuš</w:t>
      </w:r>
      <w:r w:rsidRPr="00D65AE2">
        <w:rPr>
          <w:rFonts w:ascii="Times New Roman" w:hAnsi="Times New Roman" w:cs="Times New Roman"/>
          <w:sz w:val="24"/>
          <w:lang w:val="it-IT"/>
        </w:rPr>
        <w:t>usan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3</w:t>
      </w:r>
      <w:r w:rsidRPr="00D65AE2">
        <w:rPr>
          <w:rFonts w:ascii="Times New Roman" w:hAnsi="Times New Roman" w:cs="Times New Roman"/>
          <w:sz w:val="24"/>
          <w:lang w:val="it-IT"/>
        </w:rPr>
        <w:t>-gen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7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b/>
          <w:sz w:val="24"/>
          <w:lang w:val="it-IT"/>
        </w:rPr>
        <w:t>Unb2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Vs. ii 6-7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it-IT"/>
        </w:rPr>
        <w:t>utu niĝ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erim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˹e˺ / kuš-gen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7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ma-ra-a-˹an-ra˺-aḫ 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Unb3 Vs. 22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it-IT"/>
        </w:rPr>
        <w:t>utu niĝ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erim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sz w:val="24"/>
          <w:vertAlign w:val="superscript"/>
          <w:lang w:val="it-IT"/>
        </w:rPr>
        <w:t>kuš</w:t>
      </w:r>
      <w:r w:rsidRPr="00D65AE2">
        <w:rPr>
          <w:rFonts w:ascii="Times New Roman" w:hAnsi="Times New Roman" w:cs="Times New Roman"/>
          <w:sz w:val="24"/>
          <w:lang w:val="it-IT"/>
        </w:rPr>
        <w:t>usan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3</w:t>
      </w:r>
      <w:r w:rsidRPr="00D65AE2">
        <w:rPr>
          <w:rFonts w:ascii="Times New Roman" w:hAnsi="Times New Roman" w:cs="Times New Roman"/>
          <w:sz w:val="24"/>
          <w:lang w:val="it-IT"/>
        </w:rPr>
        <w:t>-gen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7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| 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1 Vs. 1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˹</w:t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it-IT"/>
        </w:rPr>
        <w:t>utu˺ [niĝ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]-˹erim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˺-e </w:t>
      </w:r>
      <w:r w:rsidRPr="00D65AE2">
        <w:rPr>
          <w:rFonts w:ascii="Times New Roman" w:hAnsi="Times New Roman" w:cs="Times New Roman"/>
          <w:sz w:val="24"/>
          <w:vertAlign w:val="superscript"/>
          <w:lang w:val="it-IT"/>
        </w:rPr>
        <w:t>ku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sz w:val="24"/>
          <w:vertAlign w:val="superscript"/>
          <w:lang w:val="it-IT"/>
        </w:rPr>
        <w:t>š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Nin3 Vs. 15ʹ</w:t>
      </w:r>
      <w:r w:rsidRPr="00D65AE2">
        <w:rPr>
          <w:rFonts w:ascii="Times New Roman" w:hAnsi="Times New Roman" w:cs="Times New Roman"/>
          <w:sz w:val="24"/>
        </w:rPr>
        <w:tab/>
        <w:t>ᵈutu niĝ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>-erim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 xml:space="preserve"> </w:t>
      </w:r>
      <w:r w:rsidRPr="00D65AE2">
        <w:rPr>
          <w:rFonts w:ascii="Times New Roman" w:hAnsi="Times New Roman" w:cs="Times New Roman"/>
          <w:sz w:val="24"/>
          <w:vertAlign w:val="superscript"/>
        </w:rPr>
        <w:t>kuš</w:t>
      </w:r>
      <w:r w:rsidRPr="00D65AE2">
        <w:rPr>
          <w:rFonts w:ascii="Times New Roman" w:hAnsi="Times New Roman" w:cs="Times New Roman"/>
          <w:sz w:val="24"/>
        </w:rPr>
        <w:t>usan</w:t>
      </w:r>
      <w:r w:rsidRPr="00D65AE2">
        <w:rPr>
          <w:rFonts w:ascii="Times New Roman" w:hAnsi="Times New Roman" w:cs="Times New Roman"/>
          <w:sz w:val="24"/>
          <w:vertAlign w:val="subscript"/>
        </w:rPr>
        <w:t>3</w:t>
      </w:r>
      <w:r w:rsidRPr="00D65AE2">
        <w:rPr>
          <w:rFonts w:ascii="Times New Roman" w:hAnsi="Times New Roman" w:cs="Times New Roman"/>
          <w:sz w:val="24"/>
        </w:rPr>
        <w:t>-gen</w:t>
      </w:r>
      <w:r w:rsidRPr="00D65AE2">
        <w:rPr>
          <w:rFonts w:ascii="Times New Roman" w:hAnsi="Times New Roman" w:cs="Times New Roman"/>
          <w:sz w:val="24"/>
          <w:vertAlign w:val="subscript"/>
        </w:rPr>
        <w:t>7</w:t>
      </w:r>
      <w:r w:rsidRPr="00D65AE2">
        <w:rPr>
          <w:rFonts w:ascii="Times New Roman" w:hAnsi="Times New Roman" w:cs="Times New Roman"/>
          <w:sz w:val="24"/>
        </w:rPr>
        <w:t xml:space="preserve"> im-ma</w:t>
      </w:r>
      <w:r w:rsidRPr="00D65AE2">
        <w:rPr>
          <w:rFonts w:ascii="Times New Roman" w:hAnsi="Times New Roman" w:cs="Times New Roman"/>
          <w:sz w:val="24"/>
          <w:vertAlign w:val="superscript"/>
        </w:rPr>
        <w:t>!</w:t>
      </w:r>
      <w:r w:rsidRPr="00D65AE2">
        <w:rPr>
          <w:rFonts w:ascii="Times New Roman" w:hAnsi="Times New Roman" w:cs="Times New Roman"/>
          <w:sz w:val="24"/>
        </w:rPr>
        <w:t>(</w:t>
      </w:r>
      <w:r w:rsidRPr="00D65AE2">
        <w:rPr>
          <w:rFonts w:ascii="Times New Roman" w:hAnsi="Times New Roman" w:cs="Times New Roman"/>
          <w:smallCaps/>
          <w:sz w:val="24"/>
        </w:rPr>
        <w:t>ĝiš</w:t>
      </w:r>
      <w:r w:rsidRPr="00D65AE2">
        <w:rPr>
          <w:rFonts w:ascii="Times New Roman" w:hAnsi="Times New Roman" w:cs="Times New Roman"/>
          <w:sz w:val="24"/>
        </w:rPr>
        <w:t>)-ra-an-gurud-d[u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 xml:space="preserve">] </w:t>
      </w:r>
    </w:p>
    <w:p w:rsidR="006204C5" w:rsidRPr="00D65AE2" w:rsidRDefault="006204C5" w:rsidP="006204C5">
      <w:pPr>
        <w:pStyle w:val="Listenabsatz"/>
        <w:spacing w:after="0"/>
        <w:ind w:left="1418" w:hanging="1134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Nin4 Vs. 17ʹ</w:t>
      </w:r>
      <w:r w:rsidRPr="00D65AE2">
        <w:rPr>
          <w:rFonts w:ascii="Times New Roman" w:hAnsi="Times New Roman" w:cs="Times New Roman"/>
          <w:sz w:val="24"/>
        </w:rPr>
        <w:tab/>
        <w:t>[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  <w:vertAlign w:val="superscript"/>
        </w:rPr>
        <w:t>ku</w:t>
      </w:r>
      <w:r w:rsidRPr="00D65AE2">
        <w:rPr>
          <w:rFonts w:ascii="Times New Roman" w:hAnsi="Times New Roman" w:cs="Times New Roman"/>
          <w:sz w:val="24"/>
        </w:rPr>
        <w:t>]</w:t>
      </w:r>
      <w:r w:rsidRPr="00D65AE2">
        <w:rPr>
          <w:rFonts w:ascii="Times New Roman" w:hAnsi="Times New Roman" w:cs="Times New Roman"/>
          <w:sz w:val="24"/>
          <w:vertAlign w:val="superscript"/>
        </w:rPr>
        <w:t>š</w:t>
      </w:r>
      <w:r w:rsidRPr="00D65AE2">
        <w:rPr>
          <w:rFonts w:ascii="Times New Roman" w:hAnsi="Times New Roman" w:cs="Times New Roman"/>
          <w:sz w:val="24"/>
        </w:rPr>
        <w:t>usan</w:t>
      </w:r>
      <w:r w:rsidRPr="00D65AE2">
        <w:rPr>
          <w:rFonts w:ascii="Times New Roman" w:hAnsi="Times New Roman" w:cs="Times New Roman"/>
          <w:sz w:val="24"/>
          <w:vertAlign w:val="subscript"/>
        </w:rPr>
        <w:t>3</w:t>
      </w:r>
      <w:r w:rsidRPr="00D65AE2">
        <w:rPr>
          <w:rFonts w:ascii="Times New Roman" w:hAnsi="Times New Roman" w:cs="Times New Roman"/>
          <w:sz w:val="24"/>
        </w:rPr>
        <w:t>-gen</w:t>
      </w:r>
      <w:r w:rsidRPr="00D65AE2">
        <w:rPr>
          <w:rFonts w:ascii="Times New Roman" w:hAnsi="Times New Roman" w:cs="Times New Roman"/>
          <w:sz w:val="24"/>
          <w:vertAlign w:val="subscript"/>
        </w:rPr>
        <w:t>7</w:t>
      </w:r>
      <w:r w:rsidRPr="00D65AE2">
        <w:rPr>
          <w:rFonts w:ascii="Times New Roman" w:hAnsi="Times New Roman" w:cs="Times New Roman"/>
          <w:sz w:val="24"/>
        </w:rPr>
        <w:t xml:space="preserve"> im-ma-ra-an-gurud-[du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>]</w:t>
      </w:r>
    </w:p>
    <w:p w:rsidR="006204C5" w:rsidRPr="00D65AE2" w:rsidRDefault="006204C5" w:rsidP="006204C5">
      <w:pPr>
        <w:pStyle w:val="Listenabsatz"/>
        <w:spacing w:before="240" w:after="0"/>
        <w:ind w:left="284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ab/>
      </w: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lastRenderedPageBreak/>
        <w:t>19b. Unb3 Vs. 23ʹ</w:t>
      </w:r>
      <w:r w:rsidRPr="00D65AE2">
        <w:rPr>
          <w:rFonts w:ascii="Times New Roman" w:hAnsi="Times New Roman" w:cs="Times New Roman"/>
          <w:sz w:val="24"/>
        </w:rPr>
        <w:tab/>
        <w:t>˹ᵈ</w:t>
      </w:r>
      <w:r w:rsidRPr="00D65AE2">
        <w:rPr>
          <w:rFonts w:ascii="Times New Roman" w:hAnsi="Times New Roman" w:cs="Times New Roman"/>
          <w:smallCaps/>
          <w:sz w:val="24"/>
        </w:rPr>
        <w:t>utu˺</w:t>
      </w:r>
      <w:r w:rsidRPr="00D65AE2">
        <w:rPr>
          <w:rFonts w:ascii="Times New Roman" w:hAnsi="Times New Roman" w:cs="Times New Roman"/>
          <w:i/>
          <w:sz w:val="24"/>
        </w:rPr>
        <w:t xml:space="preserve"> rag-gu ki-ma qi-na-zi i</w:t>
      </w:r>
      <w:r w:rsidRPr="00D65AE2">
        <w:rPr>
          <w:rFonts w:ascii="Times New Roman" w:hAnsi="Times New Roman" w:cs="Times New Roman"/>
          <w:sz w:val="24"/>
        </w:rPr>
        <w:t>[</w:t>
      </w:r>
      <w:r w:rsidRPr="00D65AE2">
        <w:rPr>
          <w:rFonts w:ascii="Times New Roman" w:hAnsi="Times New Roman" w:cs="Times New Roman"/>
          <w:i/>
          <w:sz w:val="24"/>
        </w:rPr>
        <w:t xml:space="preserve">t </w:t>
      </w:r>
      <w:r w:rsidRPr="00D65AE2">
        <w:rPr>
          <w:rFonts w:ascii="Times New Roman" w:hAnsi="Times New Roman" w:cs="Times New Roman"/>
          <w:i/>
          <w:sz w:val="24"/>
        </w:rPr>
        <w:tab/>
      </w:r>
      <w:r w:rsidRPr="00D65AE2">
        <w:rPr>
          <w:rFonts w:ascii="Times New Roman" w:hAnsi="Times New Roman" w:cs="Times New Roman"/>
          <w:i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Nin1 Vs. 2ʹ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  <w:t>ᵈ˹</w:t>
      </w:r>
      <w:r w:rsidRPr="00D65AE2">
        <w:rPr>
          <w:rFonts w:ascii="Times New Roman" w:hAnsi="Times New Roman" w:cs="Times New Roman"/>
          <w:smallCaps/>
          <w:sz w:val="24"/>
        </w:rPr>
        <w:t>utu˺</w:t>
      </w:r>
      <w:r w:rsidRPr="00D65AE2">
        <w:rPr>
          <w:rFonts w:ascii="Times New Roman" w:hAnsi="Times New Roman" w:cs="Times New Roman"/>
          <w:i/>
          <w:sz w:val="24"/>
        </w:rPr>
        <w:t xml:space="preserve"> rag-gu ki-</w:t>
      </w:r>
      <w:r w:rsidRPr="00D65AE2">
        <w:rPr>
          <w:rFonts w:ascii="Times New Roman" w:hAnsi="Times New Roman" w:cs="Times New Roman"/>
          <w:sz w:val="24"/>
        </w:rPr>
        <w:t>[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Nin3 Vs. 16ʹ</w:t>
      </w:r>
      <w:r w:rsidRPr="00D65AE2">
        <w:rPr>
          <w:rFonts w:ascii="Times New Roman" w:hAnsi="Times New Roman" w:cs="Times New Roman"/>
          <w:sz w:val="24"/>
        </w:rPr>
        <w:tab/>
        <w:t>ᵈ</w:t>
      </w:r>
      <w:r w:rsidRPr="00D65AE2">
        <w:rPr>
          <w:rFonts w:ascii="Times New Roman" w:hAnsi="Times New Roman" w:cs="Times New Roman"/>
          <w:smallCaps/>
          <w:sz w:val="24"/>
        </w:rPr>
        <w:t>utu</w:t>
      </w:r>
      <w:r w:rsidRPr="00D65AE2">
        <w:rPr>
          <w:rFonts w:ascii="Times New Roman" w:hAnsi="Times New Roman" w:cs="Times New Roman"/>
          <w:i/>
          <w:sz w:val="24"/>
        </w:rPr>
        <w:t xml:space="preserve"> rag-gu ki-ma qi-na-zi it-tar-rak-</w:t>
      </w:r>
      <w:r w:rsidRPr="00D65AE2">
        <w:rPr>
          <w:rFonts w:ascii="Times New Roman" w:hAnsi="Times New Roman" w:cs="Times New Roman"/>
          <w:sz w:val="24"/>
        </w:rPr>
        <w:t>[x]</w:t>
      </w:r>
    </w:p>
    <w:p w:rsidR="006204C5" w:rsidRPr="00D65AE2" w:rsidRDefault="006204C5" w:rsidP="006204C5">
      <w:pPr>
        <w:spacing w:after="0" w:line="276" w:lineRule="auto"/>
        <w:rPr>
          <w:rFonts w:ascii="Times New Roman" w:hAnsi="Times New Roman" w:cs="Times New Roman"/>
          <w:sz w:val="24"/>
        </w:rPr>
      </w:pP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 xml:space="preserve">20a. </w:t>
      </w:r>
      <w:r w:rsidRPr="00D65AE2">
        <w:rPr>
          <w:rFonts w:ascii="Times New Roman" w:hAnsi="Times New Roman" w:cs="Times New Roman"/>
          <w:b/>
          <w:sz w:val="24"/>
        </w:rPr>
        <w:t>Unb2</w:t>
      </w:r>
      <w:r w:rsidRPr="00D65AE2">
        <w:rPr>
          <w:rFonts w:ascii="Times New Roman" w:hAnsi="Times New Roman" w:cs="Times New Roman"/>
          <w:sz w:val="24"/>
        </w:rPr>
        <w:t xml:space="preserve"> Vs. ii 8</w:t>
      </w:r>
      <w:r w:rsidRPr="00D65AE2">
        <w:rPr>
          <w:rFonts w:ascii="Times New Roman" w:hAnsi="Times New Roman" w:cs="Times New Roman"/>
          <w:sz w:val="24"/>
        </w:rPr>
        <w:tab/>
        <w:t>ᵈutu ĝešgem-til</w:t>
      </w:r>
      <w:r w:rsidRPr="00D65AE2">
        <w:rPr>
          <w:rFonts w:ascii="Times New Roman" w:hAnsi="Times New Roman" w:cs="Times New Roman"/>
          <w:sz w:val="24"/>
          <w:vertAlign w:val="subscript"/>
        </w:rPr>
        <w:t>3</w:t>
      </w:r>
      <w:r w:rsidRPr="00D65AE2">
        <w:rPr>
          <w:rFonts w:ascii="Times New Roman" w:hAnsi="Times New Roman" w:cs="Times New Roman"/>
          <w:sz w:val="24"/>
        </w:rPr>
        <w:t xml:space="preserve"> a[n-na-me]-en 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Unb3 Vs. 24ʹ</w:t>
      </w:r>
      <w:r w:rsidRPr="00D65AE2">
        <w:rPr>
          <w:rFonts w:ascii="Times New Roman" w:hAnsi="Times New Roman" w:cs="Times New Roman"/>
          <w:sz w:val="24"/>
        </w:rPr>
        <w:tab/>
        <w:t>ᵈutu ˹ĝešgem-ta˺ | [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en-US"/>
        </w:rPr>
      </w:pPr>
      <w:r w:rsidRPr="00D65AE2">
        <w:rPr>
          <w:rFonts w:ascii="Times New Roman" w:hAnsi="Times New Roman" w:cs="Times New Roman"/>
          <w:sz w:val="24"/>
          <w:lang w:val="en-US"/>
        </w:rPr>
        <w:t>Nin1 Vs. 3ʹ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en-US"/>
        </w:rPr>
        <w:t>utu ĝešgem-til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3</w:t>
      </w:r>
      <w:r w:rsidRPr="00D65AE2">
        <w:rPr>
          <w:rFonts w:ascii="Times New Roman" w:hAnsi="Times New Roman" w:cs="Times New Roman"/>
          <w:sz w:val="24"/>
          <w:lang w:val="en-US"/>
        </w:rPr>
        <w:t xml:space="preserve"> a[n 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Nin3 Vs. 17ʹ</w:t>
      </w:r>
      <w:r w:rsidRPr="00D65AE2">
        <w:rPr>
          <w:rFonts w:ascii="Times New Roman" w:hAnsi="Times New Roman" w:cs="Times New Roman"/>
          <w:sz w:val="24"/>
        </w:rPr>
        <w:tab/>
        <w:t>ᵈutu ĝešgem-til</w:t>
      </w:r>
      <w:r w:rsidRPr="00D65AE2">
        <w:rPr>
          <w:rFonts w:ascii="Times New Roman" w:hAnsi="Times New Roman" w:cs="Times New Roman"/>
          <w:sz w:val="24"/>
          <w:vertAlign w:val="subscript"/>
        </w:rPr>
        <w:t>3</w:t>
      </w:r>
      <w:r w:rsidRPr="00D65AE2">
        <w:rPr>
          <w:rFonts w:ascii="Times New Roman" w:hAnsi="Times New Roman" w:cs="Times New Roman"/>
          <w:sz w:val="24"/>
        </w:rPr>
        <w:t xml:space="preserve"> an ᵈen-lil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 xml:space="preserve">-me-e[n] 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Nin4 Vs. 18ʹ</w:t>
      </w:r>
      <w:r w:rsidRPr="00D65AE2">
        <w:rPr>
          <w:rFonts w:ascii="Times New Roman" w:hAnsi="Times New Roman" w:cs="Times New Roman"/>
          <w:sz w:val="24"/>
        </w:rPr>
        <w:tab/>
        <w:t>[</w:t>
      </w:r>
      <w:r w:rsidRPr="00D65AE2">
        <w:rPr>
          <w:rFonts w:ascii="Times New Roman" w:hAnsi="Times New Roman" w:cs="Times New Roman"/>
          <w:sz w:val="24"/>
        </w:rPr>
        <w:tab/>
        <w:t xml:space="preserve">     -t]il</w:t>
      </w:r>
      <w:r w:rsidRPr="00D65AE2">
        <w:rPr>
          <w:rFonts w:ascii="Times New Roman" w:hAnsi="Times New Roman" w:cs="Times New Roman"/>
          <w:sz w:val="24"/>
          <w:vertAlign w:val="subscript"/>
        </w:rPr>
        <w:t>3</w:t>
      </w:r>
      <w:r w:rsidRPr="00D65AE2">
        <w:rPr>
          <w:rFonts w:ascii="Times New Roman" w:hAnsi="Times New Roman" w:cs="Times New Roman"/>
          <w:sz w:val="24"/>
        </w:rPr>
        <w:t xml:space="preserve"> an </w:t>
      </w:r>
      <w:r w:rsidRPr="00D65AE2">
        <w:rPr>
          <w:rFonts w:ascii="Times New Roman" w:hAnsi="Times New Roman" w:cs="Times New Roman"/>
          <w:sz w:val="24"/>
          <w:vertAlign w:val="superscript"/>
        </w:rPr>
        <w:t>d</w:t>
      </w:r>
      <w:r w:rsidRPr="00D65AE2">
        <w:rPr>
          <w:rFonts w:ascii="Times New Roman" w:hAnsi="Times New Roman" w:cs="Times New Roman"/>
          <w:sz w:val="24"/>
        </w:rPr>
        <w:t>en-lil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>-me-[en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20b. Unb3 Vs. 25ʹ</w:t>
      </w:r>
      <w:r w:rsidRPr="00D65AE2">
        <w:rPr>
          <w:rFonts w:ascii="Times New Roman" w:hAnsi="Times New Roman" w:cs="Times New Roman"/>
          <w:sz w:val="24"/>
        </w:rPr>
        <w:tab/>
        <w:t>ᵈ</w:t>
      </w:r>
      <w:r w:rsidRPr="00D65AE2">
        <w:rPr>
          <w:rFonts w:ascii="Times New Roman" w:hAnsi="Times New Roman" w:cs="Times New Roman"/>
          <w:smallCaps/>
          <w:sz w:val="24"/>
        </w:rPr>
        <w:t>utu</w:t>
      </w:r>
      <w:r w:rsidRPr="00D65AE2">
        <w:rPr>
          <w:rFonts w:ascii="Times New Roman" w:hAnsi="Times New Roman" w:cs="Times New Roman"/>
          <w:i/>
          <w:sz w:val="24"/>
        </w:rPr>
        <w:t xml:space="preserve"> ˹tu˺-kul-ti </w:t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i/>
          <w:sz w:val="24"/>
        </w:rPr>
        <w:t>a-ni</w:t>
      </w:r>
      <w:r w:rsidRPr="00D65AE2">
        <w:rPr>
          <w:rFonts w:ascii="Times New Roman" w:hAnsi="Times New Roman" w:cs="Times New Roman"/>
          <w:sz w:val="24"/>
          <w:vertAlign w:val="subscript"/>
        </w:rPr>
        <w:t>7</w:t>
      </w:r>
      <w:r w:rsidRPr="00D65AE2">
        <w:rPr>
          <w:rFonts w:ascii="Times New Roman" w:hAnsi="Times New Roman" w:cs="Times New Roman"/>
          <w:i/>
          <w:sz w:val="24"/>
        </w:rPr>
        <w:t xml:space="preserve"> </w:t>
      </w:r>
      <w:r w:rsidRPr="00D65AE2">
        <w:rPr>
          <w:rFonts w:ascii="Times New Roman" w:hAnsi="Times New Roman" w:cs="Times New Roman"/>
          <w:sz w:val="24"/>
        </w:rPr>
        <w:t>[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i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 xml:space="preserve">Nin1 Vs. 4ʹ 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vertAlign w:val="superscript"/>
          <w:lang w:val="it-IT"/>
        </w:rPr>
        <w:t>d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utu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i/>
          <w:sz w:val="24"/>
          <w:lang w:val="it-IT"/>
        </w:rPr>
        <w:t>tu-kul-ti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i/>
          <w:sz w:val="24"/>
          <w:lang w:val="it-IT"/>
        </w:rPr>
        <w:t>a-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3 Vs. 18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utu</w:t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 tu-kul-ti </w:t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i/>
          <w:sz w:val="24"/>
          <w:lang w:val="it-IT"/>
        </w:rPr>
        <w:t>a-ni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7</w:t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 u </w:t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i/>
          <w:sz w:val="24"/>
          <w:lang w:val="it-IT"/>
        </w:rPr>
        <w:t>en-líl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i/>
          <w:sz w:val="24"/>
          <w:lang w:val="it-IT"/>
        </w:rPr>
        <w:t>at-t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i/>
          <w:sz w:val="24"/>
          <w:lang w:val="it-IT"/>
        </w:rPr>
        <w:t>a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] </w:t>
      </w:r>
    </w:p>
    <w:p w:rsidR="006204C5" w:rsidRPr="00D65AE2" w:rsidRDefault="006204C5" w:rsidP="006204C5">
      <w:pPr>
        <w:spacing w:after="0" w:line="276" w:lineRule="auto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21a. Unb3 Vs. 26ʹ</w:t>
      </w:r>
      <w:r w:rsidRPr="00D65AE2">
        <w:rPr>
          <w:rFonts w:ascii="Times New Roman" w:hAnsi="Times New Roman" w:cs="Times New Roman"/>
          <w:sz w:val="24"/>
          <w:lang w:val="it-IT"/>
        </w:rPr>
        <w:tab/>
        <w:t>˹</w:t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it-IT"/>
        </w:rPr>
        <w:t>utu di-ku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5</w:t>
      </w:r>
      <w:r w:rsidRPr="00D65AE2">
        <w:rPr>
          <w:rFonts w:ascii="Times New Roman" w:hAnsi="Times New Roman" w:cs="Times New Roman"/>
          <w:sz w:val="24"/>
          <w:lang w:val="it-IT"/>
        </w:rPr>
        <w:t>˺ 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1418" w:hanging="113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1 Vs. 5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it-IT"/>
        </w:rPr>
        <w:t>utu di-ku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5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maḫ 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3 Vs. 19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it-IT"/>
        </w:rPr>
        <w:t>utu di-ku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5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maḫ an-ki-bi-da-me-e[n] </w:t>
      </w:r>
    </w:p>
    <w:p w:rsidR="006204C5" w:rsidRPr="00D65AE2" w:rsidRDefault="006204C5" w:rsidP="006204C5">
      <w:pPr>
        <w:pStyle w:val="Listenabsatz"/>
        <w:spacing w:after="0"/>
        <w:ind w:left="1418" w:hanging="113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4 Vs. 19ʹ</w:t>
      </w:r>
      <w:r w:rsidRPr="00D65AE2">
        <w:rPr>
          <w:rFonts w:ascii="Times New Roman" w:hAnsi="Times New Roman" w:cs="Times New Roman"/>
          <w:sz w:val="24"/>
          <w:lang w:val="it-IT"/>
        </w:rPr>
        <w:tab/>
        <w:t>[</w:t>
      </w:r>
      <w:r w:rsidRPr="00D65AE2">
        <w:rPr>
          <w:rFonts w:ascii="Times New Roman" w:hAnsi="Times New Roman" w:cs="Times New Roman"/>
          <w:sz w:val="24"/>
          <w:lang w:val="it-IT"/>
        </w:rPr>
        <w:tab/>
        <w:t xml:space="preserve">         ] ˹an-ki-bi-da˺-me-[en]</w:t>
      </w:r>
    </w:p>
    <w:p w:rsidR="006204C5" w:rsidRPr="00D65AE2" w:rsidRDefault="006204C5" w:rsidP="006204C5">
      <w:pPr>
        <w:pStyle w:val="Listenabsatz"/>
        <w:spacing w:after="0"/>
        <w:ind w:left="1418" w:hanging="113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21b. Unb3 Vs. 27ʹ</w:t>
      </w:r>
      <w:r w:rsidRPr="00D65AE2">
        <w:rPr>
          <w:rFonts w:ascii="Times New Roman" w:hAnsi="Times New Roman" w:cs="Times New Roman"/>
          <w:sz w:val="24"/>
        </w:rPr>
        <w:tab/>
        <w:t>(Spuren)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1 Vs. 6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utu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i/>
          <w:sz w:val="24"/>
          <w:lang w:val="it-IT"/>
        </w:rPr>
        <w:t>da-a-a-nu ṣ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i/>
          <w:sz w:val="24"/>
          <w:lang w:val="it-IT"/>
        </w:rPr>
        <w:t>i-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3 Vs. 20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utu</w:t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 da-a-a-nu ṣi-˹ru ša 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an˺</w:t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-e u 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ki</w:t>
      </w:r>
      <w:r w:rsidRPr="00D65AE2">
        <w:rPr>
          <w:rFonts w:ascii="Times New Roman" w:hAnsi="Times New Roman" w:cs="Times New Roman"/>
          <w:i/>
          <w:sz w:val="24"/>
          <w:lang w:val="it-IT"/>
        </w:rPr>
        <w:t>-tì at-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i/>
          <w:sz w:val="24"/>
          <w:lang w:val="it-IT"/>
        </w:rPr>
        <w:t>ta</w:t>
      </w:r>
      <w:r w:rsidRPr="00D65AE2">
        <w:rPr>
          <w:rFonts w:ascii="Times New Roman" w:hAnsi="Times New Roman" w:cs="Times New Roman"/>
          <w:sz w:val="24"/>
          <w:lang w:val="it-IT"/>
        </w:rPr>
        <w:t>]</w:t>
      </w:r>
    </w:p>
    <w:p w:rsidR="006204C5" w:rsidRPr="00D65AE2" w:rsidRDefault="006204C5" w:rsidP="006204C5">
      <w:pPr>
        <w:spacing w:after="0" w:line="276" w:lineRule="auto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22a. Nin1 Vs. 7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it-IT"/>
        </w:rPr>
        <w:t>utu di diĝir-re-e-[ne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 xml:space="preserve">] </w:t>
      </w: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3 Vs. 21ʹ</w:t>
      </w:r>
      <w:r w:rsidRPr="00D65AE2">
        <w:rPr>
          <w:rFonts w:ascii="Times New Roman" w:hAnsi="Times New Roman" w:cs="Times New Roman"/>
          <w:sz w:val="24"/>
          <w:lang w:val="it-IT"/>
        </w:rPr>
        <w:tab/>
        <w:t>[</w:t>
      </w:r>
      <w:r w:rsidRPr="00D65AE2">
        <w:rPr>
          <w:rFonts w:ascii="Times New Roman" w:hAnsi="Times New Roman" w:cs="Times New Roman"/>
          <w:sz w:val="24"/>
          <w:vertAlign w:val="superscript"/>
          <w:lang w:val="it-IT"/>
        </w:rPr>
        <w:t>d</w:t>
      </w:r>
      <w:r w:rsidRPr="00D65AE2">
        <w:rPr>
          <w:rFonts w:ascii="Times New Roman" w:hAnsi="Times New Roman" w:cs="Times New Roman"/>
          <w:sz w:val="24"/>
          <w:lang w:val="it-IT"/>
        </w:rPr>
        <w:t>]˹utu di diĝir˺-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a]n-tar-ru-da [(x x)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22b. Nin1 Vs. 8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vertAlign w:val="superscript"/>
          <w:lang w:val="it-IT"/>
        </w:rPr>
        <w:t>d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utu</w:t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 di-i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i/>
          <w:sz w:val="24"/>
          <w:lang w:val="it-IT"/>
        </w:rPr>
        <w:t>n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 xml:space="preserve">] 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3 Vs. 22ʹ</w:t>
      </w:r>
      <w:r w:rsidRPr="00D65AE2">
        <w:rPr>
          <w:rFonts w:ascii="Times New Roman" w:hAnsi="Times New Roman" w:cs="Times New Roman"/>
          <w:sz w:val="24"/>
          <w:lang w:val="it-IT"/>
        </w:rPr>
        <w:tab/>
        <w:t>(Spuren)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pStyle w:val="Listenabsatz"/>
        <w:spacing w:after="0"/>
        <w:ind w:left="0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23a. Nin1 Vs. 9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vertAlign w:val="superscript"/>
          <w:lang w:val="it-IT"/>
        </w:rPr>
        <w:t>d</w:t>
      </w:r>
      <w:r w:rsidRPr="00D65AE2">
        <w:rPr>
          <w:rFonts w:ascii="Times New Roman" w:hAnsi="Times New Roman" w:cs="Times New Roman"/>
          <w:sz w:val="24"/>
          <w:lang w:val="it-IT"/>
        </w:rPr>
        <w:t>utu</w:t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eš-bar maḫ diĝi[r- </w:t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0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pStyle w:val="Listenabsatz"/>
        <w:spacing w:after="0"/>
        <w:ind w:left="0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23b. Unb3 Rs. 1ʹ</w:t>
      </w:r>
      <w:r w:rsidRPr="00D65AE2">
        <w:rPr>
          <w:rFonts w:ascii="Times New Roman" w:hAnsi="Times New Roman" w:cs="Times New Roman"/>
          <w:sz w:val="24"/>
          <w:lang w:val="it-IT"/>
        </w:rPr>
        <w:tab/>
        <w:t>˹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lagab</w:t>
      </w:r>
      <w:r w:rsidRPr="00D65AE2">
        <w:rPr>
          <w:rFonts w:ascii="Times New Roman" w:hAnsi="Times New Roman" w:cs="Times New Roman"/>
          <w:sz w:val="24"/>
          <w:vertAlign w:val="superscript"/>
          <w:lang w:val="it-IT"/>
        </w:rPr>
        <w:t>?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x x˺ 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 xml:space="preserve">] 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1 Vs. 10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vertAlign w:val="superscript"/>
          <w:lang w:val="it-IT"/>
        </w:rPr>
        <w:t>d</w:t>
      </w:r>
      <w:r w:rsidRPr="00D65AE2">
        <w:rPr>
          <w:rFonts w:ascii="Times New Roman" w:hAnsi="Times New Roman" w:cs="Times New Roman"/>
          <w:sz w:val="24"/>
          <w:lang w:val="it-IT"/>
        </w:rPr>
        <w:t>˹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utu</w:t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 pu˺-ru-us-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0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24a. Unb3 Rs. 2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mallCaps/>
          <w:sz w:val="24"/>
          <w:lang w:val="it-IT"/>
        </w:rPr>
        <w:t>˹aš</w:t>
      </w:r>
      <w:r w:rsidRPr="00D65AE2">
        <w:rPr>
          <w:rFonts w:ascii="Times New Roman" w:hAnsi="Times New Roman" w:cs="Times New Roman"/>
          <w:sz w:val="24"/>
          <w:vertAlign w:val="superscript"/>
          <w:lang w:val="it-IT"/>
        </w:rPr>
        <w:t>?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 xml:space="preserve"> ri igi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šu</w:t>
      </w:r>
      <w:r w:rsidRPr="00D65AE2">
        <w:rPr>
          <w:rFonts w:ascii="Times New Roman" w:hAnsi="Times New Roman" w:cs="Times New Roman"/>
          <w:smallCaps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vertAlign w:val="superscript"/>
          <w:lang w:val="it-IT"/>
        </w:rPr>
        <w:t>?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x x 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nu giš</w:t>
      </w:r>
      <w:r w:rsidRPr="00D65AE2">
        <w:rPr>
          <w:rFonts w:ascii="Times New Roman" w:hAnsi="Times New Roman" w:cs="Times New Roman"/>
          <w:sz w:val="24"/>
          <w:vertAlign w:val="superscript"/>
          <w:lang w:val="it-IT"/>
        </w:rPr>
        <w:t>?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x x˺  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 xml:space="preserve">]  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1 Vs. 11ʹ</w:t>
      </w:r>
      <w:r w:rsidRPr="00D65AE2">
        <w:rPr>
          <w:rFonts w:ascii="Times New Roman" w:hAnsi="Times New Roman" w:cs="Times New Roman"/>
          <w:sz w:val="24"/>
          <w:lang w:val="it-IT"/>
        </w:rPr>
        <w:tab/>
        <w:t>(Spuren)</w:t>
      </w: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24b. Unb3 Rs. 3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mallCaps/>
          <w:sz w:val="24"/>
          <w:lang w:val="it-IT"/>
        </w:rPr>
        <w:t>˹gim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ga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ša na</w:t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 ina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˺ </w:t>
      </w:r>
      <w:r w:rsidRPr="00D65AE2">
        <w:rPr>
          <w:rFonts w:ascii="Times New Roman" w:hAnsi="Times New Roman" w:cs="Times New Roman"/>
          <w:i/>
          <w:sz w:val="24"/>
          <w:lang w:val="it-IT"/>
        </w:rPr>
        <w:t>im-ni-šú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utu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˹</w:t>
      </w:r>
      <w:r w:rsidRPr="00D65AE2">
        <w:rPr>
          <w:rFonts w:ascii="Times New Roman" w:hAnsi="Times New Roman" w:cs="Times New Roman"/>
          <w:i/>
          <w:sz w:val="24"/>
          <w:lang w:val="it-IT"/>
        </w:rPr>
        <w:t>im</w:t>
      </w:r>
      <w:r w:rsidRPr="00D65AE2">
        <w:rPr>
          <w:rFonts w:ascii="Times New Roman" w:hAnsi="Times New Roman" w:cs="Times New Roman"/>
          <w:sz w:val="24"/>
          <w:lang w:val="it-IT"/>
        </w:rPr>
        <w:t>˺</w:t>
      </w:r>
      <w:r w:rsidRPr="00D65AE2">
        <w:rPr>
          <w:rFonts w:ascii="Times New Roman" w:hAnsi="Times New Roman" w:cs="Times New Roman"/>
          <w:sz w:val="24"/>
          <w:vertAlign w:val="superscript"/>
          <w:lang w:val="it-IT"/>
        </w:rPr>
        <w:t>?</w:t>
      </w:r>
      <w:r w:rsidRPr="00D65AE2">
        <w:rPr>
          <w:rFonts w:ascii="Times New Roman" w:hAnsi="Times New Roman" w:cs="Times New Roman"/>
          <w:sz w:val="24"/>
          <w:lang w:val="it-IT"/>
        </w:rPr>
        <w:t>-[</w:t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lastRenderedPageBreak/>
        <w:t>25a. Unb3 Rs. 4ʹ</w:t>
      </w:r>
      <w:r w:rsidRPr="00D65AE2">
        <w:rPr>
          <w:rFonts w:ascii="Times New Roman" w:hAnsi="Times New Roman" w:cs="Times New Roman"/>
          <w:sz w:val="24"/>
          <w:lang w:val="it-IT"/>
        </w:rPr>
        <w:tab/>
        <w:t>˹lugal-e dumu diĝir-ra˺-na-ta gabu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vertAlign w:val="superscript"/>
          <w:lang w:val="it-IT"/>
        </w:rPr>
        <w:t>bu</w:t>
      </w:r>
      <w:r w:rsidRPr="00D65AE2">
        <w:rPr>
          <w:rFonts w:ascii="Times New Roman" w:hAnsi="Times New Roman" w:cs="Times New Roman"/>
          <w:sz w:val="24"/>
          <w:lang w:val="it-IT"/>
        </w:rPr>
        <w:t>-na-[</w:t>
      </w:r>
      <w:r w:rsidRPr="00D65AE2">
        <w:rPr>
          <w:rFonts w:ascii="Times New Roman" w:hAnsi="Times New Roman" w:cs="Times New Roman"/>
          <w:sz w:val="24"/>
          <w:lang w:val="it-IT"/>
        </w:rPr>
        <w:tab/>
        <w:t xml:space="preserve">] </w:t>
      </w: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 xml:space="preserve">25b. Unb3 Rs. 5ʹ </w:t>
      </w:r>
      <w:r w:rsidRPr="00D65AE2">
        <w:rPr>
          <w:rFonts w:ascii="Times New Roman" w:hAnsi="Times New Roman" w:cs="Times New Roman"/>
          <w:sz w:val="24"/>
          <w:lang w:val="it-IT"/>
        </w:rPr>
        <w:tab/>
        <w:t>˹</w:t>
      </w:r>
      <w:r w:rsidRPr="00D65AE2">
        <w:rPr>
          <w:rFonts w:ascii="Times New Roman" w:hAnsi="Times New Roman" w:cs="Times New Roman"/>
          <w:i/>
          <w:sz w:val="24"/>
          <w:lang w:val="it-IT"/>
        </w:rPr>
        <w:t>šá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lugal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i/>
          <w:sz w:val="24"/>
          <w:lang w:val="it-IT"/>
        </w:rPr>
        <w:t>mar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˺ 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diĝir</w:t>
      </w:r>
      <w:r w:rsidRPr="00D65AE2">
        <w:rPr>
          <w:rFonts w:ascii="Times New Roman" w:hAnsi="Times New Roman" w:cs="Times New Roman"/>
          <w:i/>
          <w:sz w:val="24"/>
          <w:lang w:val="it-IT"/>
        </w:rPr>
        <w:t>-šú ina šu-me-li-šú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26a. Unb3 Rs. 6ʹ</w:t>
      </w:r>
      <w:r w:rsidRPr="00D65AE2">
        <w:rPr>
          <w:rFonts w:ascii="Times New Roman" w:hAnsi="Times New Roman" w:cs="Times New Roman"/>
          <w:sz w:val="24"/>
          <w:lang w:val="it-IT"/>
        </w:rPr>
        <w:tab/>
        <w:t>˹</w:t>
      </w:r>
      <w:r w:rsidRPr="00D65AE2">
        <w:rPr>
          <w:rFonts w:ascii="Times New Roman" w:hAnsi="Times New Roman" w:cs="Times New Roman"/>
          <w:sz w:val="24"/>
          <w:vertAlign w:val="superscript"/>
          <w:lang w:val="it-IT"/>
        </w:rPr>
        <w:t>d</w:t>
      </w:r>
      <w:r w:rsidRPr="00D65AE2">
        <w:rPr>
          <w:rFonts w:ascii="Times New Roman" w:hAnsi="Times New Roman" w:cs="Times New Roman"/>
          <w:sz w:val="24"/>
          <w:lang w:val="it-IT"/>
        </w:rPr>
        <w:t>lamma silim˺</w:t>
      </w:r>
      <w:r w:rsidRPr="00D65AE2">
        <w:rPr>
          <w:rFonts w:ascii="Times New Roman" w:hAnsi="Times New Roman" w:cs="Times New Roman"/>
          <w:sz w:val="24"/>
          <w:vertAlign w:val="superscript"/>
          <w:lang w:val="it-IT"/>
        </w:rPr>
        <w:t>?</w:t>
      </w:r>
      <w:r w:rsidRPr="00D65AE2">
        <w:rPr>
          <w:rFonts w:ascii="Times New Roman" w:hAnsi="Times New Roman" w:cs="Times New Roman"/>
          <w:sz w:val="24"/>
          <w:lang w:val="it-IT"/>
        </w:rPr>
        <w:t>-a-ni-še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3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mu-un-na-an-gub a-˹x-x˺ [</w:t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 xml:space="preserve">26b. Unb3 Rs. 7ʹ 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la-mas-si aš-šu gim-ri-šu </w:t>
      </w:r>
      <w:r w:rsidRPr="00D65AE2">
        <w:rPr>
          <w:rFonts w:ascii="Times New Roman" w:hAnsi="Times New Roman" w:cs="Times New Roman"/>
          <w:sz w:val="24"/>
          <w:lang w:val="it-IT"/>
        </w:rPr>
        <w:t>˹</w:t>
      </w:r>
      <w:r w:rsidRPr="00D65AE2">
        <w:rPr>
          <w:rFonts w:ascii="Times New Roman" w:hAnsi="Times New Roman" w:cs="Times New Roman"/>
          <w:i/>
          <w:sz w:val="24"/>
          <w:lang w:val="it-IT"/>
        </w:rPr>
        <w:t>ka</w:t>
      </w:r>
      <w:r w:rsidRPr="00D65AE2">
        <w:rPr>
          <w:rFonts w:ascii="Times New Roman" w:hAnsi="Times New Roman" w:cs="Times New Roman"/>
          <w:sz w:val="24"/>
          <w:vertAlign w:val="superscript"/>
          <w:lang w:val="it-IT"/>
        </w:rPr>
        <w:t>?</w:t>
      </w:r>
      <w:r w:rsidRPr="00D65AE2">
        <w:rPr>
          <w:rFonts w:ascii="Times New Roman" w:hAnsi="Times New Roman" w:cs="Times New Roman"/>
          <w:sz w:val="24"/>
          <w:lang w:val="it-IT"/>
        </w:rPr>
        <w:t>˺</w:t>
      </w:r>
      <w:r w:rsidRPr="00D65AE2">
        <w:rPr>
          <w:rFonts w:ascii="Times New Roman" w:hAnsi="Times New Roman" w:cs="Times New Roman"/>
          <w:i/>
          <w:sz w:val="24"/>
          <w:lang w:val="it-IT"/>
        </w:rPr>
        <w:t>-la-ma ṣa-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i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>]</w:t>
      </w: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27a. Unb3 Rs. 8ʹ</w:t>
      </w:r>
      <w:r w:rsidRPr="00D65AE2">
        <w:rPr>
          <w:rFonts w:ascii="Times New Roman" w:hAnsi="Times New Roman" w:cs="Times New Roman"/>
          <w:sz w:val="24"/>
          <w:lang w:val="it-IT"/>
        </w:rPr>
        <w:tab/>
        <w:t>me silim me nam-til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3</w:t>
      </w:r>
      <w:r w:rsidRPr="00D65AE2">
        <w:rPr>
          <w:rFonts w:ascii="Times New Roman" w:hAnsi="Times New Roman" w:cs="Times New Roman"/>
          <w:sz w:val="24"/>
          <w:lang w:val="it-IT"/>
        </w:rPr>
        <w:t>-la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27b. Unb3 Rs. 9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i/>
          <w:sz w:val="24"/>
          <w:lang w:val="it-IT"/>
        </w:rPr>
        <w:t>pa-˹ra˺-aṣ šul-mì pa-ra-aṣ ba-lá-ṭ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i/>
          <w:sz w:val="24"/>
          <w:lang w:val="it-IT"/>
        </w:rPr>
        <w:t>ú</w:t>
      </w:r>
      <w:r w:rsidRPr="00D65AE2">
        <w:rPr>
          <w:rFonts w:ascii="Times New Roman" w:hAnsi="Times New Roman" w:cs="Times New Roman"/>
          <w:sz w:val="24"/>
          <w:vertAlign w:val="superscript"/>
          <w:lang w:val="it-IT"/>
        </w:rPr>
        <w:t>?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] </w:t>
      </w: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28a. Unb3 Rs. 10ʹ</w:t>
      </w:r>
      <w:r w:rsidRPr="00D65AE2">
        <w:rPr>
          <w:rFonts w:ascii="Times New Roman" w:hAnsi="Times New Roman" w:cs="Times New Roman"/>
          <w:sz w:val="24"/>
          <w:lang w:val="it-IT"/>
        </w:rPr>
        <w:tab/>
        <w:t>ka-silim ša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3</w:t>
      </w:r>
      <w:r>
        <w:rPr>
          <w:rFonts w:ascii="Times New Roman" w:hAnsi="Times New Roman" w:cs="Times New Roman"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sz w:val="24"/>
          <w:lang w:val="it-IT"/>
        </w:rPr>
        <w:t>hul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la | 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1 Rs. 1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[</w:t>
      </w:r>
      <w:r w:rsidRPr="00D65AE2">
        <w:rPr>
          <w:rFonts w:ascii="Times New Roman" w:hAnsi="Times New Roman" w:cs="Times New Roman"/>
          <w:sz w:val="24"/>
          <w:lang w:val="it-IT"/>
        </w:rPr>
        <w:tab/>
        <w:t>] ša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3</w:t>
      </w:r>
      <w:r>
        <w:rPr>
          <w:rFonts w:ascii="Times New Roman" w:hAnsi="Times New Roman" w:cs="Times New Roman"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28a. Unb3 Rs. 10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i/>
          <w:sz w:val="24"/>
          <w:lang w:val="it-IT"/>
        </w:rPr>
        <w:t>ina sa-li-mu ḫu-ud lìb-b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i/>
          <w:sz w:val="24"/>
          <w:lang w:val="it-IT"/>
        </w:rPr>
        <w:t>i</w:t>
      </w:r>
      <w:r w:rsidRPr="00D65AE2">
        <w:rPr>
          <w:rFonts w:ascii="Times New Roman" w:hAnsi="Times New Roman" w:cs="Times New Roman"/>
          <w:i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>]</w:t>
      </w: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i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i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i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 xml:space="preserve">29a. Unb3 Rs. 11ʹ </w:t>
      </w:r>
      <w:r w:rsidRPr="00D65AE2">
        <w:rPr>
          <w:rFonts w:ascii="Times New Roman" w:hAnsi="Times New Roman" w:cs="Times New Roman"/>
          <w:sz w:val="24"/>
          <w:lang w:val="it-IT"/>
        </w:rPr>
        <w:tab/>
        <w:t>enim-ĝar sa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6</w:t>
      </w:r>
      <w:r w:rsidRPr="00D65AE2">
        <w:rPr>
          <w:rFonts w:ascii="Times New Roman" w:hAnsi="Times New Roman" w:cs="Times New Roman"/>
          <w:sz w:val="24"/>
          <w:lang w:val="it-IT"/>
        </w:rPr>
        <w:t>-ga | [</w:t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1 Rs. 2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 xml:space="preserve">29b. Unb3 Rs. 11ʹ 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ina e-ger-re-e dam-qí 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i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>]</w:t>
      </w: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en-US"/>
        </w:rPr>
      </w:pPr>
      <w:r w:rsidRPr="00D65AE2">
        <w:rPr>
          <w:rFonts w:ascii="Times New Roman" w:hAnsi="Times New Roman" w:cs="Times New Roman"/>
          <w:sz w:val="24"/>
          <w:lang w:val="en-US"/>
        </w:rPr>
        <w:t>Nin1 Rs. 3ʹ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  <w:t>[</w:t>
      </w:r>
      <w:r w:rsidRPr="00D65AE2">
        <w:rPr>
          <w:rFonts w:ascii="Times New Roman" w:hAnsi="Times New Roman" w:cs="Times New Roman"/>
          <w:sz w:val="24"/>
          <w:lang w:val="en-US"/>
        </w:rPr>
        <w:tab/>
        <w:t xml:space="preserve">] </w:t>
      </w:r>
      <w:r w:rsidRPr="00D65AE2">
        <w:rPr>
          <w:rFonts w:ascii="Times New Roman" w:hAnsi="Times New Roman" w:cs="Times New Roman"/>
          <w:i/>
          <w:sz w:val="24"/>
          <w:lang w:val="en-US"/>
        </w:rPr>
        <w:t xml:space="preserve">dam-qí </w:t>
      </w:r>
      <w:r w:rsidRPr="00D65AE2">
        <w:rPr>
          <w:rFonts w:ascii="Times New Roman" w:hAnsi="Times New Roman" w:cs="Times New Roman"/>
          <w:sz w:val="24"/>
          <w:lang w:val="en-US"/>
        </w:rPr>
        <w:t>[</w:t>
      </w:r>
      <w:r w:rsidRPr="00D65AE2">
        <w:rPr>
          <w:rFonts w:ascii="Times New Roman" w:hAnsi="Times New Roman" w:cs="Times New Roman"/>
          <w:i/>
          <w:sz w:val="24"/>
          <w:lang w:val="en-US"/>
        </w:rPr>
        <w:tab/>
      </w:r>
      <w:r w:rsidRPr="00D65AE2">
        <w:rPr>
          <w:rFonts w:ascii="Times New Roman" w:hAnsi="Times New Roman" w:cs="Times New Roman"/>
          <w:i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>]</w:t>
      </w: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en-US"/>
        </w:rPr>
      </w:pP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en-US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30a. Unb3 Rs. 12ʹ</w:t>
      </w:r>
      <w:r w:rsidRPr="00D65AE2">
        <w:rPr>
          <w:rFonts w:ascii="Times New Roman" w:hAnsi="Times New Roman" w:cs="Times New Roman"/>
          <w:sz w:val="24"/>
        </w:rPr>
        <w:tab/>
        <w:t>ᵈutu ˹lugal˺ dumu diĝir-ra-na šu-a ḫe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>-en-da-ab-[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i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 xml:space="preserve">] 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Nin1 Rs. 4ʹ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  <w:t>[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  <w:t>] šu niĝ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 xml:space="preserve"> ḫe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>-en-da-a[b-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30b. Unb3 Rs. 13ʹ</w:t>
      </w:r>
      <w:r w:rsidRPr="00D65AE2">
        <w:rPr>
          <w:rFonts w:ascii="Times New Roman" w:hAnsi="Times New Roman" w:cs="Times New Roman"/>
          <w:sz w:val="24"/>
        </w:rPr>
        <w:tab/>
        <w:t>ᵈ</w:t>
      </w:r>
      <w:r w:rsidRPr="00D65AE2">
        <w:rPr>
          <w:rFonts w:ascii="Times New Roman" w:hAnsi="Times New Roman" w:cs="Times New Roman"/>
          <w:smallCaps/>
          <w:sz w:val="24"/>
        </w:rPr>
        <w:t>utu</w:t>
      </w:r>
      <w:r w:rsidRPr="00D65AE2">
        <w:rPr>
          <w:rFonts w:ascii="Times New Roman" w:hAnsi="Times New Roman" w:cs="Times New Roman"/>
          <w:sz w:val="24"/>
        </w:rPr>
        <w:t xml:space="preserve"> </w:t>
      </w:r>
      <w:r w:rsidRPr="00D65AE2">
        <w:rPr>
          <w:rFonts w:ascii="Times New Roman" w:hAnsi="Times New Roman" w:cs="Times New Roman"/>
          <w:smallCaps/>
          <w:sz w:val="24"/>
        </w:rPr>
        <w:t xml:space="preserve">lugal </w:t>
      </w:r>
      <w:r w:rsidRPr="00D65AE2">
        <w:rPr>
          <w:rFonts w:ascii="Times New Roman" w:hAnsi="Times New Roman" w:cs="Times New Roman"/>
          <w:i/>
          <w:sz w:val="24"/>
        </w:rPr>
        <w:t>mar</w:t>
      </w:r>
      <w:r w:rsidRPr="00D65AE2">
        <w:rPr>
          <w:rFonts w:ascii="Times New Roman" w:hAnsi="Times New Roman" w:cs="Times New Roman"/>
          <w:sz w:val="24"/>
        </w:rPr>
        <w:t xml:space="preserve"> </w:t>
      </w:r>
      <w:r w:rsidRPr="00D65AE2">
        <w:rPr>
          <w:rFonts w:ascii="Times New Roman" w:hAnsi="Times New Roman" w:cs="Times New Roman"/>
          <w:smallCaps/>
          <w:sz w:val="24"/>
        </w:rPr>
        <w:t>diĝir</w:t>
      </w:r>
      <w:r w:rsidRPr="00D65AE2">
        <w:rPr>
          <w:rFonts w:ascii="Times New Roman" w:hAnsi="Times New Roman" w:cs="Times New Roman"/>
          <w:i/>
          <w:sz w:val="24"/>
        </w:rPr>
        <w:t>-šú liq-˹bi˺ ša a-na qa-t</w:t>
      </w:r>
      <w:r w:rsidRPr="00D65AE2">
        <w:rPr>
          <w:rFonts w:ascii="Times New Roman" w:hAnsi="Times New Roman" w:cs="Times New Roman"/>
          <w:sz w:val="24"/>
        </w:rPr>
        <w:t>[</w:t>
      </w:r>
      <w:r w:rsidRPr="00D65AE2">
        <w:rPr>
          <w:rFonts w:ascii="Times New Roman" w:hAnsi="Times New Roman" w:cs="Times New Roman"/>
          <w:i/>
          <w:sz w:val="24"/>
        </w:rPr>
        <w:t>i</w:t>
      </w:r>
      <w:r w:rsidRPr="00D65AE2">
        <w:rPr>
          <w:rFonts w:ascii="Times New Roman" w:hAnsi="Times New Roman" w:cs="Times New Roman"/>
          <w:i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>]</w:t>
      </w: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Nin1 Rs. 5ʹ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  <w:t>[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  <w:t>] ˹</w:t>
      </w:r>
      <w:r w:rsidRPr="00D65AE2">
        <w:rPr>
          <w:rFonts w:ascii="Times New Roman" w:hAnsi="Times New Roman" w:cs="Times New Roman"/>
          <w:smallCaps/>
          <w:sz w:val="24"/>
        </w:rPr>
        <w:t>diĝir</w:t>
      </w:r>
      <w:r w:rsidRPr="00D65AE2">
        <w:rPr>
          <w:rFonts w:ascii="Times New Roman" w:hAnsi="Times New Roman" w:cs="Times New Roman"/>
          <w:i/>
          <w:sz w:val="24"/>
        </w:rPr>
        <w:t>-šú˺ liq-qá ša ana ru-qé-˹e˺-</w:t>
      </w:r>
      <w:r w:rsidRPr="00D65AE2">
        <w:rPr>
          <w:rFonts w:ascii="Times New Roman" w:hAnsi="Times New Roman" w:cs="Times New Roman"/>
          <w:sz w:val="24"/>
        </w:rPr>
        <w:t>[</w:t>
      </w:r>
      <w:r w:rsidRPr="00D65AE2">
        <w:rPr>
          <w:rFonts w:ascii="Times New Roman" w:hAnsi="Times New Roman" w:cs="Times New Roman"/>
          <w:i/>
          <w:sz w:val="24"/>
        </w:rPr>
        <w:t>ti</w:t>
      </w:r>
      <w:r w:rsidRPr="00D65AE2">
        <w:rPr>
          <w:rFonts w:ascii="Times New Roman" w:hAnsi="Times New Roman" w:cs="Times New Roman"/>
          <w:sz w:val="24"/>
        </w:rPr>
        <w:tab/>
        <w:t>]</w:t>
      </w:r>
    </w:p>
    <w:p w:rsidR="006204C5" w:rsidRPr="00D65AE2" w:rsidRDefault="006204C5" w:rsidP="006204C5">
      <w:pPr>
        <w:tabs>
          <w:tab w:val="left" w:pos="2515"/>
        </w:tabs>
        <w:spacing w:after="0" w:line="276" w:lineRule="auto"/>
        <w:ind w:left="284"/>
        <w:rPr>
          <w:rFonts w:ascii="Times New Roman" w:hAnsi="Times New Roman" w:cs="Times New Roman"/>
          <w:sz w:val="24"/>
        </w:rPr>
      </w:pPr>
    </w:p>
    <w:p w:rsidR="006204C5" w:rsidRPr="00D65AE2" w:rsidRDefault="006204C5" w:rsidP="006204C5">
      <w:pPr>
        <w:tabs>
          <w:tab w:val="left" w:pos="2515"/>
        </w:tabs>
        <w:spacing w:after="0" w:line="276" w:lineRule="auto"/>
        <w:ind w:left="284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ab/>
      </w: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31a. Unb3 Rs. 14ʹ</w:t>
      </w:r>
      <w:r w:rsidRPr="00D65AE2">
        <w:rPr>
          <w:rFonts w:ascii="Times New Roman" w:hAnsi="Times New Roman" w:cs="Times New Roman"/>
          <w:sz w:val="24"/>
        </w:rPr>
        <w:tab/>
        <w:t>en ki-gal kul-aba</w:t>
      </w:r>
      <w:r w:rsidRPr="00D65AE2">
        <w:rPr>
          <w:rFonts w:ascii="Times New Roman" w:hAnsi="Times New Roman" w:cs="Times New Roman"/>
          <w:sz w:val="24"/>
          <w:vertAlign w:val="subscript"/>
        </w:rPr>
        <w:t>4</w:t>
      </w:r>
      <w:r w:rsidRPr="00D65AE2">
        <w:rPr>
          <w:rFonts w:ascii="Times New Roman" w:hAnsi="Times New Roman" w:cs="Times New Roman"/>
          <w:sz w:val="24"/>
        </w:rPr>
        <w:t>˹</w:t>
      </w:r>
      <w:r w:rsidRPr="00D65AE2">
        <w:rPr>
          <w:rFonts w:ascii="Times New Roman" w:hAnsi="Times New Roman" w:cs="Times New Roman"/>
          <w:sz w:val="24"/>
          <w:vertAlign w:val="superscript"/>
        </w:rPr>
        <w:t>ki</w:t>
      </w:r>
      <w:r w:rsidRPr="00D65AE2">
        <w:rPr>
          <w:rFonts w:ascii="Times New Roman" w:hAnsi="Times New Roman" w:cs="Times New Roman"/>
          <w:sz w:val="24"/>
        </w:rPr>
        <w:t>˺-ke</w:t>
      </w:r>
      <w:r w:rsidRPr="00D65AE2">
        <w:rPr>
          <w:rFonts w:ascii="Times New Roman" w:hAnsi="Times New Roman" w:cs="Times New Roman"/>
          <w:sz w:val="24"/>
          <w:vertAlign w:val="subscript"/>
        </w:rPr>
        <w:t>4</w:t>
      </w:r>
      <w:r w:rsidRPr="00D65AE2">
        <w:rPr>
          <w:rFonts w:ascii="Times New Roman" w:hAnsi="Times New Roman" w:cs="Times New Roman"/>
          <w:sz w:val="24"/>
        </w:rPr>
        <w:t xml:space="preserve"> kalam-a-ni-še</w:t>
      </w:r>
      <w:r w:rsidRPr="00D65AE2">
        <w:rPr>
          <w:rFonts w:ascii="Times New Roman" w:hAnsi="Times New Roman" w:cs="Times New Roman"/>
          <w:sz w:val="24"/>
          <w:vertAlign w:val="subscript"/>
        </w:rPr>
        <w:t>3</w:t>
      </w:r>
      <w:r w:rsidRPr="00D65AE2">
        <w:rPr>
          <w:rFonts w:ascii="Times New Roman" w:hAnsi="Times New Roman" w:cs="Times New Roman"/>
          <w:sz w:val="24"/>
        </w:rPr>
        <w:t xml:space="preserve"> igi ga-[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  <w:t xml:space="preserve">] </w:t>
      </w: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1 Rs. 6ʹ-7ʹ</w:t>
      </w:r>
      <w:r w:rsidRPr="00D65AE2">
        <w:rPr>
          <w:rFonts w:ascii="Times New Roman" w:hAnsi="Times New Roman" w:cs="Times New Roman"/>
          <w:sz w:val="24"/>
          <w:lang w:val="it-IT"/>
        </w:rPr>
        <w:tab/>
        <w:t>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  <w:r w:rsidRPr="00D65AE2">
        <w:rPr>
          <w:rFonts w:ascii="Times New Roman" w:hAnsi="Times New Roman" w:cs="Times New Roman"/>
          <w:sz w:val="24"/>
          <w:vertAlign w:val="superscript"/>
          <w:lang w:val="it-IT"/>
        </w:rPr>
        <w:t>ki</w:t>
      </w:r>
      <w:r w:rsidRPr="00D65AE2">
        <w:rPr>
          <w:rFonts w:ascii="Times New Roman" w:hAnsi="Times New Roman" w:cs="Times New Roman"/>
          <w:sz w:val="24"/>
          <w:lang w:val="it-IT"/>
        </w:rPr>
        <w:t>-ke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4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saĝ-ĝa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a-ni-š[e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3</w:t>
      </w:r>
      <w:r w:rsidRPr="00D65AE2">
        <w:rPr>
          <w:rFonts w:ascii="Times New Roman" w:hAnsi="Times New Roman" w:cs="Times New Roman"/>
          <w:sz w:val="24"/>
          <w:lang w:val="it-IT"/>
        </w:rPr>
        <w:tab/>
        <w:t>] / [</w:t>
      </w:r>
      <w:r w:rsidRPr="00D65AE2">
        <w:rPr>
          <w:rFonts w:ascii="Times New Roman" w:hAnsi="Times New Roman" w:cs="Times New Roman"/>
          <w:sz w:val="24"/>
          <w:lang w:val="it-IT"/>
        </w:rPr>
        <w:tab/>
        <w:t>]-ga ḫe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ne-[</w:t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31b. Unb3 Rs. 15ʹ</w:t>
      </w:r>
      <w:r w:rsidRPr="00D65AE2">
        <w:rPr>
          <w:rFonts w:ascii="Times New Roman" w:hAnsi="Times New Roman" w:cs="Times New Roman"/>
          <w:sz w:val="24"/>
          <w:lang w:val="it-IT"/>
        </w:rPr>
        <w:tab/>
        <w:t>˹</w:t>
      </w:r>
      <w:r w:rsidRPr="00D65AE2">
        <w:rPr>
          <w:rFonts w:ascii="Times New Roman" w:hAnsi="Times New Roman" w:cs="Times New Roman"/>
          <w:i/>
          <w:sz w:val="24"/>
          <w:lang w:val="it-IT"/>
        </w:rPr>
        <w:t>be˺-el ša ki-gal-e šá kul-la-bi ka-a-</w:t>
      </w:r>
      <w:r w:rsidRPr="00D65AE2">
        <w:rPr>
          <w:rFonts w:ascii="Times New Roman" w:hAnsi="Times New Roman" w:cs="Times New Roman"/>
          <w:sz w:val="24"/>
          <w:lang w:val="it-IT"/>
        </w:rPr>
        <w:t>˹x˺ [</w:t>
      </w:r>
      <w:r w:rsidRPr="00D65AE2">
        <w:rPr>
          <w:rFonts w:ascii="Times New Roman" w:hAnsi="Times New Roman" w:cs="Times New Roman"/>
          <w:i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>]</w:t>
      </w: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1 Rs. 8ʹ-9ʹ</w:t>
      </w:r>
      <w:r w:rsidRPr="00D65AE2">
        <w:rPr>
          <w:rFonts w:ascii="Times New Roman" w:hAnsi="Times New Roman" w:cs="Times New Roman"/>
          <w:sz w:val="24"/>
          <w:lang w:val="it-IT"/>
        </w:rPr>
        <w:tab/>
        <w:t>[</w:t>
      </w:r>
      <w:r w:rsidRPr="00D65AE2">
        <w:rPr>
          <w:rFonts w:ascii="Times New Roman" w:hAnsi="Times New Roman" w:cs="Times New Roman"/>
          <w:sz w:val="24"/>
          <w:lang w:val="it-IT"/>
        </w:rPr>
        <w:tab/>
        <w:t xml:space="preserve">] </w:t>
      </w:r>
      <w:r w:rsidRPr="00D65AE2">
        <w:rPr>
          <w:rFonts w:ascii="Times New Roman" w:hAnsi="Times New Roman" w:cs="Times New Roman"/>
          <w:i/>
          <w:sz w:val="24"/>
          <w:lang w:val="it-IT"/>
        </w:rPr>
        <w:t>ra-bi-i šá kul-la-ba ka-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sz w:val="24"/>
          <w:lang w:val="it-IT"/>
        </w:rPr>
        <w:tab/>
        <w:t>] / [</w:t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-re-e 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ma</w:t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ga</w:t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ri</w:t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li n[i</w:t>
      </w:r>
      <w:r w:rsidRPr="00D65AE2">
        <w:rPr>
          <w:rFonts w:ascii="Times New Roman" w:hAnsi="Times New Roman" w:cs="Times New Roman"/>
          <w:sz w:val="24"/>
          <w:vertAlign w:val="superscript"/>
          <w:lang w:val="it-IT"/>
        </w:rPr>
        <w:t>?</w:t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</w:p>
    <w:p w:rsidR="006204C5" w:rsidRPr="00D65AE2" w:rsidRDefault="006204C5" w:rsidP="006204C5">
      <w:pPr>
        <w:spacing w:after="0" w:line="276" w:lineRule="auto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32a. Unb3 Rs. 16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it-IT"/>
        </w:rPr>
        <w:t>utu di-ku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5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maḫ | 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 xml:space="preserve">Nin1 Rs. 10ʹ </w:t>
      </w:r>
      <w:r w:rsidRPr="00D65AE2">
        <w:rPr>
          <w:rFonts w:ascii="Times New Roman" w:hAnsi="Times New Roman" w:cs="Times New Roman"/>
          <w:sz w:val="24"/>
        </w:rPr>
        <w:tab/>
        <w:t>[</w:t>
      </w:r>
      <w:r w:rsidRPr="00D65AE2">
        <w:rPr>
          <w:rFonts w:ascii="Times New Roman" w:hAnsi="Times New Roman" w:cs="Times New Roman"/>
          <w:sz w:val="24"/>
        </w:rPr>
        <w:tab/>
        <w:t>]-ku</w:t>
      </w:r>
      <w:r w:rsidRPr="00D65AE2">
        <w:rPr>
          <w:rFonts w:ascii="Times New Roman" w:hAnsi="Times New Roman" w:cs="Times New Roman"/>
          <w:sz w:val="24"/>
          <w:vertAlign w:val="subscript"/>
        </w:rPr>
        <w:t>5</w:t>
      </w:r>
      <w:r w:rsidRPr="00D65AE2">
        <w:rPr>
          <w:rFonts w:ascii="Times New Roman" w:hAnsi="Times New Roman" w:cs="Times New Roman"/>
          <w:sz w:val="24"/>
        </w:rPr>
        <w:t xml:space="preserve"> maḫ en gal [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en-US"/>
        </w:rPr>
      </w:pPr>
      <w:r w:rsidRPr="00D65AE2">
        <w:rPr>
          <w:rFonts w:ascii="Times New Roman" w:hAnsi="Times New Roman" w:cs="Times New Roman"/>
          <w:sz w:val="24"/>
          <w:lang w:val="en-US"/>
        </w:rPr>
        <w:t>Nin3 Rs. 1ʹ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  <w:t>[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  <w:t>] kur-˹kur˺-[r]a-[</w:t>
      </w:r>
      <w:r w:rsidRPr="00D65AE2">
        <w:rPr>
          <w:rFonts w:ascii="Times New Roman" w:hAnsi="Times New Roman" w:cs="Times New Roman"/>
          <w:sz w:val="24"/>
          <w:lang w:val="en-US"/>
        </w:rPr>
        <w:tab/>
        <w:t>]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</w:p>
    <w:p w:rsidR="006204C5" w:rsidRPr="00D65AE2" w:rsidRDefault="006204C5" w:rsidP="006204C5">
      <w:pPr>
        <w:spacing w:after="0" w:line="276" w:lineRule="auto"/>
        <w:rPr>
          <w:rFonts w:ascii="Times New Roman" w:hAnsi="Times New Roman" w:cs="Times New Roman"/>
          <w:sz w:val="24"/>
          <w:lang w:val="en-US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en-US"/>
        </w:rPr>
      </w:pPr>
      <w:r w:rsidRPr="00D65AE2">
        <w:rPr>
          <w:rFonts w:ascii="Times New Roman" w:hAnsi="Times New Roman" w:cs="Times New Roman"/>
          <w:sz w:val="24"/>
          <w:lang w:val="en-US"/>
        </w:rPr>
        <w:t>32b. Unb3 Rs. 17ʹ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mallCaps/>
          <w:sz w:val="24"/>
          <w:lang w:val="en-US"/>
        </w:rPr>
        <w:t>utu</w:t>
      </w:r>
      <w:r w:rsidRPr="00D65AE2">
        <w:rPr>
          <w:rFonts w:ascii="Times New Roman" w:hAnsi="Times New Roman" w:cs="Times New Roman"/>
          <w:sz w:val="24"/>
          <w:lang w:val="en-US"/>
        </w:rPr>
        <w:t xml:space="preserve"> </w:t>
      </w:r>
      <w:r w:rsidRPr="00D65AE2">
        <w:rPr>
          <w:rFonts w:ascii="Times New Roman" w:hAnsi="Times New Roman" w:cs="Times New Roman"/>
          <w:i/>
          <w:sz w:val="24"/>
          <w:lang w:val="en-US"/>
        </w:rPr>
        <w:t xml:space="preserve">da-a-a-nu ṣi-ri </w:t>
      </w:r>
      <w:r w:rsidRPr="00D65AE2">
        <w:rPr>
          <w:rFonts w:ascii="Times New Roman" w:hAnsi="Times New Roman" w:cs="Times New Roman"/>
          <w:smallCaps/>
          <w:sz w:val="24"/>
          <w:lang w:val="en-US"/>
        </w:rPr>
        <w:t>en</w:t>
      </w:r>
      <w:r w:rsidRPr="00D65AE2">
        <w:rPr>
          <w:rFonts w:ascii="Times New Roman" w:hAnsi="Times New Roman" w:cs="Times New Roman"/>
          <w:sz w:val="24"/>
          <w:lang w:val="en-US"/>
        </w:rPr>
        <w:t xml:space="preserve"> </w:t>
      </w:r>
      <w:r w:rsidRPr="00D65AE2">
        <w:rPr>
          <w:rFonts w:ascii="Times New Roman" w:hAnsi="Times New Roman" w:cs="Times New Roman"/>
          <w:smallCaps/>
          <w:sz w:val="24"/>
          <w:lang w:val="en-US"/>
        </w:rPr>
        <w:t>gal</w:t>
      </w:r>
      <w:r w:rsidRPr="00D65AE2">
        <w:rPr>
          <w:rFonts w:ascii="Times New Roman" w:hAnsi="Times New Roman" w:cs="Times New Roman"/>
          <w:i/>
          <w:sz w:val="24"/>
          <w:lang w:val="en-US"/>
        </w:rPr>
        <w:t>-ú ˹šá˺</w:t>
      </w:r>
      <w:r w:rsidRPr="00D65AE2">
        <w:rPr>
          <w:rFonts w:ascii="Times New Roman" w:hAnsi="Times New Roman" w:cs="Times New Roman"/>
          <w:sz w:val="24"/>
          <w:lang w:val="en-US"/>
        </w:rPr>
        <w:t xml:space="preserve"> [</w:t>
      </w:r>
      <w:r w:rsidRPr="00D65AE2">
        <w:rPr>
          <w:rFonts w:ascii="Times New Roman" w:hAnsi="Times New Roman" w:cs="Times New Roman"/>
          <w:i/>
          <w:sz w:val="24"/>
          <w:lang w:val="en-US"/>
        </w:rPr>
        <w:tab/>
      </w:r>
      <w:r w:rsidRPr="00D65AE2">
        <w:rPr>
          <w:rFonts w:ascii="Times New Roman" w:hAnsi="Times New Roman" w:cs="Times New Roman"/>
          <w:i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en-US"/>
        </w:rPr>
      </w:pPr>
      <w:r w:rsidRPr="00D65AE2">
        <w:rPr>
          <w:rFonts w:ascii="Times New Roman" w:hAnsi="Times New Roman" w:cs="Times New Roman"/>
          <w:sz w:val="24"/>
          <w:lang w:val="en-US"/>
        </w:rPr>
        <w:t xml:space="preserve">Nin1 Rs. 11ʹ </w:t>
      </w:r>
      <w:r w:rsidRPr="00D65AE2">
        <w:rPr>
          <w:rFonts w:ascii="Times New Roman" w:hAnsi="Times New Roman" w:cs="Times New Roman"/>
          <w:sz w:val="24"/>
          <w:lang w:val="en-US"/>
        </w:rPr>
        <w:tab/>
        <w:t>[</w:t>
      </w:r>
      <w:r w:rsidRPr="00D65AE2">
        <w:rPr>
          <w:rFonts w:ascii="Times New Roman" w:hAnsi="Times New Roman" w:cs="Times New Roman"/>
          <w:sz w:val="24"/>
          <w:lang w:val="en-US"/>
        </w:rPr>
        <w:tab/>
        <w:t xml:space="preserve">   ]</w:t>
      </w:r>
      <w:r w:rsidRPr="00D65AE2">
        <w:rPr>
          <w:rFonts w:ascii="Times New Roman" w:hAnsi="Times New Roman" w:cs="Times New Roman"/>
          <w:i/>
          <w:sz w:val="24"/>
          <w:lang w:val="en-US"/>
        </w:rPr>
        <w:t>-a-nu</w:t>
      </w:r>
      <w:r w:rsidRPr="00D65AE2">
        <w:rPr>
          <w:rFonts w:ascii="Times New Roman" w:hAnsi="Times New Roman" w:cs="Times New Roman"/>
          <w:sz w:val="24"/>
          <w:lang w:val="en-US"/>
        </w:rPr>
        <w:t xml:space="preserve"> </w:t>
      </w:r>
      <w:r w:rsidRPr="00D65AE2">
        <w:rPr>
          <w:rFonts w:ascii="Times New Roman" w:hAnsi="Times New Roman" w:cs="Times New Roman"/>
          <w:i/>
          <w:sz w:val="24"/>
          <w:lang w:val="en-US"/>
        </w:rPr>
        <w:t xml:space="preserve">ṣi-ru </w:t>
      </w:r>
      <w:r w:rsidRPr="00D65AE2">
        <w:rPr>
          <w:rFonts w:ascii="Times New Roman" w:hAnsi="Times New Roman" w:cs="Times New Roman"/>
          <w:smallCaps/>
          <w:sz w:val="24"/>
          <w:lang w:val="en-US"/>
        </w:rPr>
        <w:t>en</w:t>
      </w:r>
      <w:r w:rsidRPr="00D65AE2">
        <w:rPr>
          <w:rFonts w:ascii="Times New Roman" w:hAnsi="Times New Roman" w:cs="Times New Roman"/>
          <w:sz w:val="24"/>
          <w:lang w:val="en-US"/>
        </w:rPr>
        <w:t xml:space="preserve"> </w:t>
      </w:r>
      <w:r w:rsidRPr="00D65AE2">
        <w:rPr>
          <w:rFonts w:ascii="Times New Roman" w:hAnsi="Times New Roman" w:cs="Times New Roman"/>
          <w:smallCaps/>
          <w:sz w:val="24"/>
          <w:lang w:val="en-US"/>
        </w:rPr>
        <w:t>gal</w:t>
      </w:r>
      <w:r w:rsidRPr="00D65AE2">
        <w:rPr>
          <w:rFonts w:ascii="Times New Roman" w:hAnsi="Times New Roman" w:cs="Times New Roman"/>
          <w:i/>
          <w:sz w:val="24"/>
          <w:lang w:val="en-US"/>
        </w:rPr>
        <w:t xml:space="preserve">-ú </w:t>
      </w:r>
      <w:r w:rsidRPr="00D65AE2">
        <w:rPr>
          <w:rFonts w:ascii="Times New Roman" w:hAnsi="Times New Roman" w:cs="Times New Roman"/>
          <w:sz w:val="24"/>
          <w:lang w:val="en-US"/>
        </w:rPr>
        <w:t>[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3 Rs. 2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utu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da-a-a-˹nu ṣi-ru 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en gal</w:t>
      </w:r>
      <w:r w:rsidRPr="00D65AE2">
        <w:rPr>
          <w:rFonts w:ascii="Times New Roman" w:hAnsi="Times New Roman" w:cs="Times New Roman"/>
          <w:i/>
          <w:sz w:val="24"/>
          <w:lang w:val="it-IT"/>
        </w:rPr>
        <w:t>-ú˺ šá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i/>
          <w:sz w:val="24"/>
          <w:lang w:val="it-IT"/>
        </w:rPr>
        <w:t>ma-ta-a-ti at-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i/>
          <w:sz w:val="24"/>
          <w:lang w:val="it-IT"/>
        </w:rPr>
        <w:t>ta</w:t>
      </w:r>
      <w:r w:rsidRPr="00D65AE2">
        <w:rPr>
          <w:rFonts w:ascii="Times New Roman" w:hAnsi="Times New Roman" w:cs="Times New Roman"/>
          <w:sz w:val="24"/>
          <w:lang w:val="it-IT"/>
        </w:rPr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33a. Unb3 Rs. 18ʹ</w:t>
      </w:r>
      <w:r w:rsidRPr="00D65AE2">
        <w:rPr>
          <w:rFonts w:ascii="Times New Roman" w:hAnsi="Times New Roman" w:cs="Times New Roman"/>
          <w:sz w:val="24"/>
          <w:lang w:val="it-IT"/>
        </w:rPr>
        <w:tab/>
        <w:t>lugal niĝ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zi-ga | 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1 Rs. 12ʹ</w:t>
      </w:r>
      <w:r w:rsidRPr="00D65AE2">
        <w:rPr>
          <w:rFonts w:ascii="Times New Roman" w:hAnsi="Times New Roman" w:cs="Times New Roman"/>
          <w:sz w:val="24"/>
          <w:lang w:val="it-IT"/>
        </w:rPr>
        <w:tab/>
        <w:t>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-ĝa]l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ša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3</w:t>
      </w:r>
      <w:r w:rsidRPr="00D65AE2">
        <w:rPr>
          <w:rFonts w:ascii="Times New Roman" w:hAnsi="Times New Roman" w:cs="Times New Roman"/>
          <w:sz w:val="24"/>
          <w:lang w:val="it-IT"/>
        </w:rPr>
        <w:t>-la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su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3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i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3 Rs. 3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[lugal] niĝ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zi-ĝal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ša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3</w:t>
      </w:r>
      <w:r w:rsidRPr="00D65AE2">
        <w:rPr>
          <w:rFonts w:ascii="Times New Roman" w:hAnsi="Times New Roman" w:cs="Times New Roman"/>
          <w:sz w:val="24"/>
          <w:lang w:val="it-IT"/>
        </w:rPr>
        <w:t>-la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su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3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kalam-ma</w:t>
      </w:r>
      <w:r w:rsidRPr="00D65AE2">
        <w:rPr>
          <w:rFonts w:ascii="Times New Roman" w:hAnsi="Times New Roman" w:cs="Times New Roman"/>
          <w:sz w:val="24"/>
          <w:vertAlign w:val="superscript"/>
          <w:lang w:val="it-IT"/>
        </w:rPr>
        <w:t>!</w:t>
      </w:r>
      <w:r w:rsidRPr="00D65AE2">
        <w:rPr>
          <w:rFonts w:ascii="Times New Roman" w:hAnsi="Times New Roman" w:cs="Times New Roman"/>
          <w:sz w:val="24"/>
          <w:lang w:val="it-IT"/>
        </w:rPr>
        <w:t>(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ĝiš</w:t>
      </w:r>
      <w:r w:rsidRPr="00D65AE2">
        <w:rPr>
          <w:rFonts w:ascii="Times New Roman" w:hAnsi="Times New Roman" w:cs="Times New Roman"/>
          <w:sz w:val="24"/>
          <w:lang w:val="it-IT"/>
        </w:rPr>
        <w:t>)-[</w:t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 </w:t>
      </w:r>
    </w:p>
    <w:p w:rsidR="006204C5" w:rsidRPr="00D65AE2" w:rsidRDefault="006204C5" w:rsidP="006204C5">
      <w:pPr>
        <w:spacing w:after="0" w:line="276" w:lineRule="auto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33b. Unb3 Rs. 19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be-lì šik-na-ti 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zi</w:t>
      </w:r>
      <w:r w:rsidRPr="00D65AE2">
        <w:rPr>
          <w:rFonts w:ascii="Times New Roman" w:hAnsi="Times New Roman" w:cs="Times New Roman"/>
          <w:i/>
          <w:sz w:val="24"/>
          <w:lang w:val="it-IT"/>
        </w:rPr>
        <w:t>-tì rém-nu-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i/>
          <w:sz w:val="24"/>
          <w:lang w:val="it-IT"/>
        </w:rPr>
        <w:t>ú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1 Rs. 13ʹ</w:t>
      </w:r>
      <w:r w:rsidRPr="00D65AE2">
        <w:rPr>
          <w:rFonts w:ascii="Times New Roman" w:hAnsi="Times New Roman" w:cs="Times New Roman"/>
          <w:sz w:val="24"/>
          <w:lang w:val="it-IT"/>
        </w:rPr>
        <w:tab/>
        <w:t>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i/>
          <w:sz w:val="24"/>
          <w:lang w:val="it-IT"/>
        </w:rPr>
        <w:t>-á</w:t>
      </w:r>
      <w:r w:rsidRPr="00D65AE2">
        <w:rPr>
          <w:rFonts w:ascii="Times New Roman" w:hAnsi="Times New Roman" w:cs="Times New Roman"/>
          <w:sz w:val="24"/>
          <w:lang w:val="it-IT"/>
        </w:rPr>
        <w:t>]</w:t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t na-piš-tì re-me-nu-˹ú˺ 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3 Rs. 4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be-el šik-na-át 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zi</w:t>
      </w:r>
      <w:r w:rsidRPr="00D65AE2">
        <w:rPr>
          <w:rFonts w:ascii="Times New Roman" w:hAnsi="Times New Roman" w:cs="Times New Roman"/>
          <w:i/>
          <w:sz w:val="24"/>
          <w:lang w:val="it-IT"/>
        </w:rPr>
        <w:t>-tì re-me-nu-ú šá ma-ta-a-ti at-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i/>
          <w:sz w:val="24"/>
          <w:lang w:val="it-IT"/>
        </w:rPr>
        <w:t>ta</w:t>
      </w:r>
      <w:r w:rsidRPr="00D65AE2">
        <w:rPr>
          <w:rFonts w:ascii="Times New Roman" w:hAnsi="Times New Roman" w:cs="Times New Roman"/>
          <w:sz w:val="24"/>
          <w:lang w:val="it-IT"/>
        </w:rPr>
        <w:t>]</w:t>
      </w:r>
    </w:p>
    <w:p w:rsidR="006204C5" w:rsidRPr="00D65AE2" w:rsidRDefault="006204C5" w:rsidP="006204C5">
      <w:pPr>
        <w:spacing w:after="0" w:line="276" w:lineRule="auto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rPr>
          <w:rFonts w:ascii="Times New Roman" w:hAnsi="Times New Roman" w:cs="Times New Roman"/>
          <w:i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34a. Unb3 Rs. 20ʹ</w:t>
      </w:r>
      <w:r w:rsidRPr="00D65AE2">
        <w:rPr>
          <w:rFonts w:ascii="Times New Roman" w:hAnsi="Times New Roman" w:cs="Times New Roman"/>
          <w:sz w:val="24"/>
          <w:lang w:val="it-IT"/>
        </w:rPr>
        <w:tab/>
        <w:t>˹</w:t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it-IT"/>
        </w:rPr>
        <w:t>utu u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4</w:t>
      </w:r>
      <w:r w:rsidRPr="00D65AE2">
        <w:rPr>
          <w:rFonts w:ascii="Times New Roman" w:hAnsi="Times New Roman" w:cs="Times New Roman"/>
          <w:sz w:val="24"/>
          <w:lang w:val="it-IT"/>
        </w:rPr>
        <w:t>-da˺ [n]e-e lugal dumu diĝir-r[a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 xml:space="preserve">] 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Uru1 Rs. 1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[</w:t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it-IT"/>
        </w:rPr>
        <w:t>utu] ˹u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4</w:t>
      </w:r>
      <w:r w:rsidRPr="00D65AE2">
        <w:rPr>
          <w:rFonts w:ascii="Times New Roman" w:hAnsi="Times New Roman" w:cs="Times New Roman"/>
          <w:sz w:val="24"/>
          <w:lang w:val="it-IT"/>
        </w:rPr>
        <w:t>˺-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1 Rs. 14ʹ</w:t>
      </w:r>
      <w:r w:rsidRPr="00D65AE2">
        <w:rPr>
          <w:rFonts w:ascii="Times New Roman" w:hAnsi="Times New Roman" w:cs="Times New Roman"/>
          <w:sz w:val="24"/>
          <w:lang w:val="it-IT"/>
        </w:rPr>
        <w:tab/>
        <w:t>[</w:t>
      </w:r>
      <w:r w:rsidRPr="00D65AE2">
        <w:rPr>
          <w:rFonts w:ascii="Times New Roman" w:hAnsi="Times New Roman" w:cs="Times New Roman"/>
          <w:sz w:val="24"/>
          <w:lang w:val="it-IT"/>
        </w:rPr>
        <w:tab/>
        <w:t>]-e lugal-e dumu diĝir-ra-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3 Rs. 5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it-IT"/>
        </w:rPr>
        <w:t>utu u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4</w:t>
      </w:r>
      <w:r w:rsidRPr="00D65AE2">
        <w:rPr>
          <w:rFonts w:ascii="Times New Roman" w:hAnsi="Times New Roman" w:cs="Times New Roman"/>
          <w:sz w:val="24"/>
          <w:lang w:val="it-IT"/>
        </w:rPr>
        <w:t>-da ne-e lugal-e dumu diĝir-ra-na u-me-ni-sikil u-me-ni-[dadag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 xml:space="preserve">34b. Unb3 Rs. 21ʹ </w:t>
      </w:r>
      <w:r w:rsidRPr="00D65AE2">
        <w:rPr>
          <w:rFonts w:ascii="Times New Roman" w:hAnsi="Times New Roman" w:cs="Times New Roman"/>
          <w:sz w:val="24"/>
          <w:lang w:val="it-IT"/>
        </w:rPr>
        <w:tab/>
        <w:t>[</w:t>
      </w:r>
      <w:r w:rsidRPr="00D65AE2">
        <w:rPr>
          <w:rFonts w:ascii="Times New Roman" w:hAnsi="Times New Roman" w:cs="Times New Roman"/>
          <w:sz w:val="24"/>
          <w:lang w:val="it-IT"/>
        </w:rPr>
        <w:tab/>
        <w:t xml:space="preserve">     </w:t>
      </w:r>
      <w:r w:rsidRPr="00D65AE2">
        <w:rPr>
          <w:rFonts w:ascii="Times New Roman" w:hAnsi="Times New Roman" w:cs="Times New Roman"/>
          <w:i/>
          <w:sz w:val="24"/>
          <w:lang w:val="it-IT"/>
        </w:rPr>
        <w:t>-m</w:t>
      </w:r>
      <w:r w:rsidRPr="00D65AE2">
        <w:rPr>
          <w:rFonts w:ascii="Times New Roman" w:hAnsi="Times New Roman" w:cs="Times New Roman"/>
          <w:sz w:val="24"/>
          <w:lang w:val="it-IT"/>
        </w:rPr>
        <w:t>]</w:t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i an-né-e 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lugal</w:t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mallCaps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1 Rs. 15ʹ</w:t>
      </w:r>
      <w:r w:rsidRPr="00D65AE2">
        <w:rPr>
          <w:rFonts w:ascii="Times New Roman" w:hAnsi="Times New Roman" w:cs="Times New Roman"/>
          <w:sz w:val="24"/>
          <w:lang w:val="it-IT"/>
        </w:rPr>
        <w:tab/>
        <w:t>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 xml:space="preserve">] </w:t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an-ni-i 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lugal</w:t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 mar 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diĝir</w:t>
      </w:r>
      <w:r w:rsidRPr="00D65AE2">
        <w:rPr>
          <w:rFonts w:ascii="Times New Roman" w:hAnsi="Times New Roman" w:cs="Times New Roman"/>
          <w:i/>
          <w:smallCaps/>
          <w:sz w:val="24"/>
          <w:lang w:val="it-IT"/>
        </w:rPr>
        <w:t>-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[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ab/>
      </w:r>
      <w:r w:rsidRPr="00D65AE2">
        <w:rPr>
          <w:rFonts w:ascii="Times New Roman" w:hAnsi="Times New Roman" w:cs="Times New Roman"/>
          <w:smallCaps/>
          <w:sz w:val="24"/>
          <w:lang w:val="it-IT"/>
        </w:rPr>
        <w:tab/>
      </w:r>
      <w:r w:rsidRPr="00D65AE2">
        <w:rPr>
          <w:rFonts w:ascii="Times New Roman" w:hAnsi="Times New Roman" w:cs="Times New Roman"/>
          <w:smallCaps/>
          <w:sz w:val="24"/>
          <w:lang w:val="it-IT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3 Rs. 6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utu</w:t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 ina 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u</w:t>
      </w:r>
      <w:r w:rsidRPr="00D65AE2">
        <w:rPr>
          <w:rFonts w:ascii="Times New Roman" w:hAnsi="Times New Roman" w:cs="Times New Roman"/>
          <w:smallCaps/>
          <w:sz w:val="24"/>
          <w:vertAlign w:val="subscript"/>
          <w:lang w:val="it-IT"/>
        </w:rPr>
        <w:t>4</w:t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-mi an-ni-i šar-ri mar 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diĝir</w:t>
      </w:r>
      <w:r w:rsidRPr="00D65AE2">
        <w:rPr>
          <w:rFonts w:ascii="Times New Roman" w:hAnsi="Times New Roman" w:cs="Times New Roman"/>
          <w:i/>
          <w:sz w:val="24"/>
          <w:lang w:val="it-IT"/>
        </w:rPr>
        <w:t>-šú ul-lil-šú ub-bi-i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i/>
          <w:sz w:val="24"/>
          <w:lang w:val="it-IT"/>
        </w:rPr>
        <w:t>b-šú</w:t>
      </w:r>
      <w:r w:rsidRPr="00D65AE2">
        <w:rPr>
          <w:rFonts w:ascii="Times New Roman" w:hAnsi="Times New Roman" w:cs="Times New Roman"/>
          <w:sz w:val="24"/>
          <w:lang w:val="it-IT"/>
        </w:rPr>
        <w:t>]</w:t>
      </w:r>
    </w:p>
    <w:p w:rsidR="006204C5" w:rsidRPr="00D65AE2" w:rsidRDefault="006204C5" w:rsidP="006204C5">
      <w:pPr>
        <w:spacing w:after="0" w:line="276" w:lineRule="auto"/>
        <w:ind w:firstLine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35a. Unb3 Rs. 22ʹ</w:t>
      </w:r>
      <w:r w:rsidRPr="00D65AE2">
        <w:rPr>
          <w:rFonts w:ascii="Times New Roman" w:hAnsi="Times New Roman" w:cs="Times New Roman"/>
          <w:sz w:val="24"/>
          <w:lang w:val="it-IT"/>
        </w:rPr>
        <w:tab/>
        <w:t>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]-ma kuš-a-ni ĝ[a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</w:t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Uru1 Rs. 2ʹ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  <w:t>[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  <w:t>] ḫe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>-[en-zi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Nin1 Rs. 16ʹ</w:t>
      </w:r>
      <w:r w:rsidRPr="00D65AE2">
        <w:rPr>
          <w:rFonts w:ascii="Times New Roman" w:hAnsi="Times New Roman" w:cs="Times New Roman"/>
          <w:sz w:val="24"/>
        </w:rPr>
        <w:tab/>
        <w:t>[niĝ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>-nam] ˹ḫulu dim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>˺-ma kuš-na ĝal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>-la [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  <w:t>]</w:t>
      </w: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Nin3 Rs. 7ʹ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  <w:t>[niĝ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>]-nam ḫulu dim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>-ma kuš-na-ni ĝal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>-la bar-bi-ta ḫe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>-en-z[i]</w:t>
      </w: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i/>
          <w:sz w:val="24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i/>
          <w:sz w:val="24"/>
        </w:rPr>
      </w:pPr>
      <w:r w:rsidRPr="00D65AE2">
        <w:rPr>
          <w:rFonts w:ascii="Times New Roman" w:hAnsi="Times New Roman" w:cs="Times New Roman"/>
          <w:sz w:val="24"/>
        </w:rPr>
        <w:t>35b. Unb3 Rs. 23ʹ</w:t>
      </w:r>
      <w:r w:rsidRPr="00D65AE2">
        <w:rPr>
          <w:rFonts w:ascii="Times New Roman" w:hAnsi="Times New Roman" w:cs="Times New Roman"/>
          <w:sz w:val="24"/>
        </w:rPr>
        <w:tab/>
        <w:t>[</w:t>
      </w:r>
      <w:r w:rsidRPr="00D65AE2">
        <w:rPr>
          <w:rFonts w:ascii="Times New Roman" w:hAnsi="Times New Roman" w:cs="Times New Roman"/>
          <w:sz w:val="24"/>
        </w:rPr>
        <w:tab/>
        <w:t xml:space="preserve">       ]</w:t>
      </w:r>
      <w:r w:rsidRPr="00D65AE2">
        <w:rPr>
          <w:rFonts w:ascii="Times New Roman" w:hAnsi="Times New Roman" w:cs="Times New Roman"/>
          <w:i/>
          <w:sz w:val="24"/>
        </w:rPr>
        <w:t xml:space="preserve"> ˹</w:t>
      </w:r>
      <w:r w:rsidRPr="00D65AE2">
        <w:rPr>
          <w:rFonts w:ascii="Times New Roman" w:hAnsi="Times New Roman" w:cs="Times New Roman"/>
          <w:smallCaps/>
          <w:sz w:val="24"/>
        </w:rPr>
        <w:t>ḫulu˺</w:t>
      </w:r>
      <w:r w:rsidRPr="00D65AE2">
        <w:rPr>
          <w:rFonts w:ascii="Times New Roman" w:hAnsi="Times New Roman" w:cs="Times New Roman"/>
          <w:i/>
          <w:sz w:val="24"/>
        </w:rPr>
        <w:t>-tì šá ina zu-</w:t>
      </w:r>
      <w:r w:rsidRPr="00D65AE2">
        <w:rPr>
          <w:rFonts w:ascii="Times New Roman" w:hAnsi="Times New Roman" w:cs="Times New Roman"/>
          <w:sz w:val="24"/>
        </w:rPr>
        <w:t>[</w:t>
      </w:r>
      <w:r w:rsidRPr="00D65AE2">
        <w:rPr>
          <w:rFonts w:ascii="Times New Roman" w:hAnsi="Times New Roman" w:cs="Times New Roman"/>
          <w:i/>
          <w:sz w:val="24"/>
        </w:rPr>
        <w:tab/>
      </w:r>
      <w:r w:rsidRPr="00D65AE2">
        <w:rPr>
          <w:rFonts w:ascii="Times New Roman" w:hAnsi="Times New Roman" w:cs="Times New Roman"/>
          <w:i/>
          <w:sz w:val="24"/>
        </w:rPr>
        <w:tab/>
      </w:r>
      <w:r w:rsidRPr="00D65AE2">
        <w:rPr>
          <w:rFonts w:ascii="Times New Roman" w:hAnsi="Times New Roman" w:cs="Times New Roman"/>
          <w:i/>
          <w:sz w:val="24"/>
        </w:rPr>
        <w:tab/>
      </w:r>
      <w:r w:rsidRPr="00D65AE2">
        <w:rPr>
          <w:rFonts w:ascii="Times New Roman" w:hAnsi="Times New Roman" w:cs="Times New Roman"/>
          <w:i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Nin1 Rs. 17ʹ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i/>
          <w:sz w:val="24"/>
        </w:rPr>
        <w:t>mim-ma e-piš le-mut-ti šá ina zu-um-ri-šú ba-šu-˹ú˺</w:t>
      </w:r>
      <w:r w:rsidRPr="00D65AE2">
        <w:rPr>
          <w:rFonts w:ascii="Times New Roman" w:hAnsi="Times New Roman" w:cs="Times New Roman"/>
          <w:sz w:val="24"/>
        </w:rPr>
        <w:t xml:space="preserve"> [</w:t>
      </w:r>
      <w:r w:rsidRPr="00D65AE2">
        <w:rPr>
          <w:rFonts w:ascii="Times New Roman" w:hAnsi="Times New Roman" w:cs="Times New Roman"/>
          <w:i/>
          <w:sz w:val="24"/>
        </w:rPr>
        <w:tab/>
      </w:r>
      <w:r w:rsidRPr="00D65AE2">
        <w:rPr>
          <w:rFonts w:ascii="Times New Roman" w:hAnsi="Times New Roman" w:cs="Times New Roman"/>
          <w:i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>]</w:t>
      </w:r>
    </w:p>
    <w:p w:rsidR="006204C5" w:rsidRPr="00D65AE2" w:rsidRDefault="006204C5" w:rsidP="006204C5">
      <w:pPr>
        <w:spacing w:after="0" w:line="276" w:lineRule="auto"/>
        <w:ind w:firstLine="284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Nin3 Rs. 8ʹ-9ʹ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i/>
          <w:sz w:val="24"/>
        </w:rPr>
        <w:t>mim-ma</w:t>
      </w:r>
      <w:r w:rsidRPr="00D65AE2">
        <w:rPr>
          <w:rFonts w:ascii="Times New Roman" w:hAnsi="Times New Roman" w:cs="Times New Roman"/>
          <w:sz w:val="24"/>
          <w:vertAlign w:val="superscript"/>
        </w:rPr>
        <w:t>!</w:t>
      </w:r>
      <w:r w:rsidRPr="00D65AE2">
        <w:rPr>
          <w:rFonts w:ascii="Times New Roman" w:hAnsi="Times New Roman" w:cs="Times New Roman"/>
          <w:sz w:val="24"/>
        </w:rPr>
        <w:t>(</w:t>
      </w:r>
      <w:r w:rsidRPr="00D65AE2">
        <w:rPr>
          <w:rFonts w:ascii="Times New Roman" w:hAnsi="Times New Roman" w:cs="Times New Roman"/>
          <w:smallCaps/>
          <w:sz w:val="24"/>
        </w:rPr>
        <w:t>ĝiš</w:t>
      </w:r>
      <w:r w:rsidRPr="00D65AE2">
        <w:rPr>
          <w:rFonts w:ascii="Times New Roman" w:hAnsi="Times New Roman" w:cs="Times New Roman"/>
          <w:sz w:val="24"/>
        </w:rPr>
        <w:t>)</w:t>
      </w:r>
      <w:r w:rsidRPr="00D65AE2">
        <w:rPr>
          <w:rFonts w:ascii="Times New Roman" w:hAnsi="Times New Roman" w:cs="Times New Roman"/>
          <w:i/>
          <w:sz w:val="24"/>
        </w:rPr>
        <w:t xml:space="preserve"> e-piš le-mut-ti šá zu-um-ri-šú ba-šu-</w:t>
      </w:r>
      <w:r w:rsidRPr="00D65AE2">
        <w:rPr>
          <w:rFonts w:ascii="Times New Roman" w:hAnsi="Times New Roman" w:cs="Times New Roman"/>
          <w:sz w:val="24"/>
        </w:rPr>
        <w:t>[</w:t>
      </w:r>
      <w:r w:rsidRPr="00D65AE2">
        <w:rPr>
          <w:rFonts w:ascii="Times New Roman" w:hAnsi="Times New Roman" w:cs="Times New Roman"/>
          <w:i/>
          <w:sz w:val="24"/>
        </w:rPr>
        <w:t>ú</w:t>
      </w:r>
      <w:r w:rsidRPr="00D65AE2">
        <w:rPr>
          <w:rFonts w:ascii="Times New Roman" w:hAnsi="Times New Roman" w:cs="Times New Roman"/>
          <w:sz w:val="24"/>
        </w:rPr>
        <w:t>]</w:t>
      </w:r>
      <w:r w:rsidRPr="00D65AE2">
        <w:rPr>
          <w:rFonts w:ascii="Times New Roman" w:hAnsi="Times New Roman" w:cs="Times New Roman"/>
          <w:i/>
          <w:sz w:val="24"/>
        </w:rPr>
        <w:t xml:space="preserve"> / ina a-ḫa-a-ti li-in-na-si-</w:t>
      </w:r>
      <w:r w:rsidRPr="00D65AE2">
        <w:rPr>
          <w:rFonts w:ascii="Times New Roman" w:hAnsi="Times New Roman" w:cs="Times New Roman"/>
          <w:sz w:val="24"/>
        </w:rPr>
        <w:t>[</w:t>
      </w:r>
      <w:r w:rsidRPr="00D65AE2">
        <w:rPr>
          <w:rFonts w:ascii="Times New Roman" w:hAnsi="Times New Roman" w:cs="Times New Roman"/>
          <w:i/>
          <w:sz w:val="24"/>
        </w:rPr>
        <w:t>iḫ</w:t>
      </w:r>
      <w:r w:rsidRPr="00D65AE2">
        <w:rPr>
          <w:rFonts w:ascii="Times New Roman" w:hAnsi="Times New Roman" w:cs="Times New Roman"/>
          <w:sz w:val="24"/>
        </w:rPr>
        <w:t>]</w:t>
      </w:r>
    </w:p>
    <w:p w:rsidR="006204C5" w:rsidRPr="00D65AE2" w:rsidRDefault="006204C5" w:rsidP="006204C5">
      <w:pPr>
        <w:spacing w:after="0" w:line="276" w:lineRule="auto"/>
        <w:ind w:firstLine="284"/>
        <w:rPr>
          <w:rFonts w:ascii="Times New Roman" w:hAnsi="Times New Roman" w:cs="Times New Roman"/>
          <w:sz w:val="24"/>
        </w:rPr>
      </w:pPr>
    </w:p>
    <w:p w:rsidR="006204C5" w:rsidRPr="00D65AE2" w:rsidRDefault="006204C5" w:rsidP="006204C5">
      <w:pPr>
        <w:spacing w:after="0" w:line="276" w:lineRule="auto"/>
        <w:rPr>
          <w:rFonts w:ascii="Times New Roman" w:hAnsi="Times New Roman" w:cs="Times New Roman"/>
          <w:sz w:val="24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36. Unb3 Rs. 24ʹ</w:t>
      </w:r>
      <w:r w:rsidRPr="00D65AE2">
        <w:rPr>
          <w:rFonts w:ascii="Times New Roman" w:hAnsi="Times New Roman" w:cs="Times New Roman"/>
          <w:sz w:val="24"/>
        </w:rPr>
        <w:tab/>
        <w:t>(Spuren)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Uru1 Rs. 3ʹ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  <w:t>[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  <w:t xml:space="preserve">  ] u-me-ni-luḫ-[luḫ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Nin1 Rs. 18ʹ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  <w:vertAlign w:val="superscript"/>
        </w:rPr>
        <w:t>dug</w:t>
      </w:r>
      <w:r w:rsidRPr="00D65AE2">
        <w:rPr>
          <w:rFonts w:ascii="Times New Roman" w:hAnsi="Times New Roman" w:cs="Times New Roman"/>
          <w:sz w:val="24"/>
        </w:rPr>
        <w:t>bur-saman</w:t>
      </w:r>
      <w:r w:rsidRPr="00D65AE2">
        <w:rPr>
          <w:rFonts w:ascii="Times New Roman" w:hAnsi="Times New Roman" w:cs="Times New Roman"/>
          <w:sz w:val="24"/>
          <w:vertAlign w:val="subscript"/>
        </w:rPr>
        <w:t>4</w:t>
      </w:r>
      <w:r w:rsidRPr="00D65AE2">
        <w:rPr>
          <w:rFonts w:ascii="Times New Roman" w:hAnsi="Times New Roman" w:cs="Times New Roman"/>
          <w:sz w:val="24"/>
        </w:rPr>
        <w:t>-gen</w:t>
      </w:r>
      <w:r w:rsidRPr="00D65AE2">
        <w:rPr>
          <w:rFonts w:ascii="Times New Roman" w:hAnsi="Times New Roman" w:cs="Times New Roman"/>
          <w:sz w:val="24"/>
          <w:vertAlign w:val="subscript"/>
        </w:rPr>
        <w:t>7</w:t>
      </w:r>
      <w:r w:rsidRPr="00D65AE2">
        <w:rPr>
          <w:rFonts w:ascii="Times New Roman" w:hAnsi="Times New Roman" w:cs="Times New Roman"/>
          <w:sz w:val="24"/>
        </w:rPr>
        <w:t xml:space="preserve"> u-me-n[i-luḫ-luḫ]</w:t>
      </w:r>
    </w:p>
    <w:p w:rsidR="006204C5" w:rsidRPr="00D65AE2" w:rsidRDefault="006204C5" w:rsidP="006204C5">
      <w:pPr>
        <w:spacing w:after="0" w:line="276" w:lineRule="auto"/>
        <w:ind w:firstLine="284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Nin3 Rs. 10ʹ</w:t>
      </w:r>
      <w:r w:rsidRPr="00D65AE2">
        <w:rPr>
          <w:rFonts w:ascii="Times New Roman" w:hAnsi="Times New Roman" w:cs="Times New Roman"/>
          <w:sz w:val="24"/>
        </w:rPr>
        <w:tab/>
        <w:t>˹</w:t>
      </w:r>
      <w:r w:rsidRPr="00D65AE2">
        <w:rPr>
          <w:rFonts w:ascii="Times New Roman" w:hAnsi="Times New Roman" w:cs="Times New Roman"/>
          <w:sz w:val="24"/>
          <w:vertAlign w:val="superscript"/>
        </w:rPr>
        <w:t>dug˺</w:t>
      </w:r>
      <w:r w:rsidRPr="00D65AE2">
        <w:rPr>
          <w:rFonts w:ascii="Times New Roman" w:hAnsi="Times New Roman" w:cs="Times New Roman"/>
          <w:sz w:val="24"/>
        </w:rPr>
        <w:t>bur-saman</w:t>
      </w:r>
      <w:r w:rsidRPr="00D65AE2">
        <w:rPr>
          <w:rFonts w:ascii="Times New Roman" w:hAnsi="Times New Roman" w:cs="Times New Roman"/>
          <w:sz w:val="24"/>
          <w:vertAlign w:val="subscript"/>
        </w:rPr>
        <w:t>4</w:t>
      </w:r>
      <w:r w:rsidRPr="00D65AE2">
        <w:rPr>
          <w:rFonts w:ascii="Times New Roman" w:hAnsi="Times New Roman" w:cs="Times New Roman"/>
          <w:sz w:val="24"/>
        </w:rPr>
        <w:t>-gen</w:t>
      </w:r>
      <w:r w:rsidRPr="00D65AE2">
        <w:rPr>
          <w:rFonts w:ascii="Times New Roman" w:hAnsi="Times New Roman" w:cs="Times New Roman"/>
          <w:sz w:val="24"/>
          <w:vertAlign w:val="subscript"/>
        </w:rPr>
        <w:t>7</w:t>
      </w:r>
      <w:r w:rsidRPr="00D65AE2">
        <w:rPr>
          <w:rFonts w:ascii="Times New Roman" w:hAnsi="Times New Roman" w:cs="Times New Roman"/>
          <w:sz w:val="24"/>
        </w:rPr>
        <w:t xml:space="preserve"> u-me-ni-luḫ-[luḫ]</w:t>
      </w:r>
    </w:p>
    <w:p w:rsidR="006204C5" w:rsidRPr="00D65AE2" w:rsidRDefault="006204C5" w:rsidP="006204C5">
      <w:pPr>
        <w:spacing w:after="0" w:line="276" w:lineRule="auto"/>
        <w:rPr>
          <w:rFonts w:ascii="Times New Roman" w:hAnsi="Times New Roman" w:cs="Times New Roman"/>
          <w:sz w:val="24"/>
        </w:rPr>
      </w:pPr>
    </w:p>
    <w:p w:rsidR="006204C5" w:rsidRPr="00D65AE2" w:rsidRDefault="006204C5" w:rsidP="006204C5">
      <w:pPr>
        <w:spacing w:after="0" w:line="276" w:lineRule="auto"/>
        <w:rPr>
          <w:rFonts w:ascii="Times New Roman" w:hAnsi="Times New Roman" w:cs="Times New Roman"/>
          <w:sz w:val="24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37. Unb3 Rs. 25ʹ</w:t>
      </w:r>
      <w:r w:rsidRPr="00D65AE2">
        <w:rPr>
          <w:rFonts w:ascii="Times New Roman" w:hAnsi="Times New Roman" w:cs="Times New Roman"/>
          <w:sz w:val="24"/>
        </w:rPr>
        <w:tab/>
        <w:t>[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  <w:t xml:space="preserve">] </w:t>
      </w:r>
      <w:r w:rsidRPr="00D65AE2">
        <w:rPr>
          <w:rFonts w:ascii="Times New Roman" w:hAnsi="Times New Roman" w:cs="Times New Roman"/>
          <w:smallCaps/>
          <w:sz w:val="24"/>
        </w:rPr>
        <w:t>ur</w:t>
      </w:r>
      <w:r w:rsidRPr="00D65AE2">
        <w:rPr>
          <w:rFonts w:ascii="Times New Roman" w:hAnsi="Times New Roman" w:cs="Times New Roman"/>
          <w:sz w:val="24"/>
          <w:vertAlign w:val="superscript"/>
        </w:rPr>
        <w:t>?</w:t>
      </w:r>
      <w:r w:rsidRPr="00D65AE2">
        <w:rPr>
          <w:rFonts w:ascii="Times New Roman" w:hAnsi="Times New Roman" w:cs="Times New Roman"/>
          <w:sz w:val="24"/>
        </w:rPr>
        <w:t xml:space="preserve"> [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Uru1 Rs. 4ʹ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  <w:t>[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  <w:t>] u-me-ni-su-ub-s[u-ub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en-US"/>
        </w:rPr>
      </w:pPr>
      <w:r w:rsidRPr="00D65AE2">
        <w:rPr>
          <w:rFonts w:ascii="Times New Roman" w:hAnsi="Times New Roman" w:cs="Times New Roman"/>
          <w:sz w:val="24"/>
          <w:lang w:val="en-US"/>
        </w:rPr>
        <w:t xml:space="preserve">Nin1 Rs. 19ʹ 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vertAlign w:val="superscript"/>
          <w:lang w:val="en-US"/>
        </w:rPr>
        <w:t>dug</w:t>
      </w:r>
      <w:r w:rsidRPr="00D65AE2">
        <w:rPr>
          <w:rFonts w:ascii="Times New Roman" w:hAnsi="Times New Roman" w:cs="Times New Roman"/>
          <w:sz w:val="24"/>
          <w:lang w:val="en-US"/>
        </w:rPr>
        <w:t>bur-i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3</w:t>
      </w:r>
      <w:r w:rsidRPr="00D65AE2">
        <w:rPr>
          <w:rFonts w:ascii="Times New Roman" w:hAnsi="Times New Roman" w:cs="Times New Roman"/>
          <w:sz w:val="24"/>
          <w:lang w:val="en-US"/>
        </w:rPr>
        <w:t>-nun-na-gen</w:t>
      </w:r>
      <w:r w:rsidRPr="00D65AE2">
        <w:rPr>
          <w:rFonts w:ascii="Times New Roman" w:hAnsi="Times New Roman" w:cs="Times New Roman"/>
          <w:sz w:val="24"/>
          <w:vertAlign w:val="subscript"/>
          <w:lang w:val="en-US"/>
        </w:rPr>
        <w:t>7</w:t>
      </w:r>
      <w:r w:rsidRPr="00D65AE2">
        <w:rPr>
          <w:rFonts w:ascii="Times New Roman" w:hAnsi="Times New Roman" w:cs="Times New Roman"/>
          <w:sz w:val="24"/>
          <w:lang w:val="en-US"/>
        </w:rPr>
        <w:t xml:space="preserve"> u-me-ni-s[u</w:t>
      </w:r>
      <w:r w:rsidRPr="00D65AE2">
        <w:rPr>
          <w:rFonts w:ascii="Times New Roman" w:hAnsi="Times New Roman" w:cs="Times New Roman"/>
          <w:sz w:val="24"/>
          <w:lang w:val="en-US"/>
        </w:rPr>
        <w:tab/>
      </w:r>
      <w:r w:rsidRPr="00D65AE2">
        <w:rPr>
          <w:rFonts w:ascii="Times New Roman" w:hAnsi="Times New Roman" w:cs="Times New Roman"/>
          <w:sz w:val="24"/>
          <w:lang w:val="en-US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lastRenderedPageBreak/>
        <w:t>Nin3 Rs. 11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vertAlign w:val="superscript"/>
          <w:lang w:val="it-IT"/>
        </w:rPr>
        <w:t>dug</w:t>
      </w:r>
      <w:r w:rsidRPr="00D65AE2">
        <w:rPr>
          <w:rFonts w:ascii="Times New Roman" w:hAnsi="Times New Roman" w:cs="Times New Roman"/>
          <w:sz w:val="24"/>
          <w:lang w:val="it-IT"/>
        </w:rPr>
        <w:t>bur-i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3</w:t>
      </w:r>
      <w:r w:rsidRPr="00D65AE2">
        <w:rPr>
          <w:rFonts w:ascii="Times New Roman" w:hAnsi="Times New Roman" w:cs="Times New Roman"/>
          <w:sz w:val="24"/>
          <w:lang w:val="it-IT"/>
        </w:rPr>
        <w:t>-nun-na-gen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7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u-me-ni-su-ub-su-[ub]</w:t>
      </w:r>
    </w:p>
    <w:p w:rsidR="006204C5" w:rsidRPr="00D65AE2" w:rsidRDefault="006204C5" w:rsidP="006204C5">
      <w:pPr>
        <w:spacing w:after="0" w:line="276" w:lineRule="auto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38a. Unb3 Rs. 26ʹ</w:t>
      </w:r>
      <w:r w:rsidRPr="00D65AE2">
        <w:rPr>
          <w:rFonts w:ascii="Times New Roman" w:hAnsi="Times New Roman" w:cs="Times New Roman"/>
          <w:sz w:val="24"/>
          <w:lang w:val="it-IT"/>
        </w:rPr>
        <w:tab/>
        <w:t>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 xml:space="preserve">] 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˹ki</w:t>
      </w:r>
      <w:r w:rsidRPr="00D65AE2">
        <w:rPr>
          <w:rFonts w:ascii="Times New Roman" w:hAnsi="Times New Roman" w:cs="Times New Roman"/>
          <w:sz w:val="24"/>
          <w:vertAlign w:val="superscript"/>
          <w:lang w:val="it-IT"/>
        </w:rPr>
        <w:t>?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x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˺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[</w:t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Uru1 Rs. 5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 xml:space="preserve">         -t]a ḫe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en-ta-su-[ub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1 Rs. 20ʹ</w:t>
      </w:r>
      <w:r w:rsidRPr="00D65AE2">
        <w:rPr>
          <w:rFonts w:ascii="Times New Roman" w:hAnsi="Times New Roman" w:cs="Times New Roman"/>
          <w:sz w:val="24"/>
          <w:lang w:val="it-IT"/>
        </w:rPr>
        <w:tab/>
        <w:t>zabar-gen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7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niĝ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su-ub-ta ḫe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em-ta-s[u-ub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3 Rs. 12ʹ</w:t>
      </w:r>
      <w:r w:rsidRPr="00D65AE2">
        <w:rPr>
          <w:rFonts w:ascii="Times New Roman" w:hAnsi="Times New Roman" w:cs="Times New Roman"/>
          <w:sz w:val="24"/>
          <w:lang w:val="it-IT"/>
        </w:rPr>
        <w:tab/>
        <w:t>zabar-gen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7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  <w:r>
        <w:rPr>
          <w:rFonts w:ascii="Times New Roman" w:hAnsi="Times New Roman" w:cs="Times New Roman"/>
          <w:sz w:val="24"/>
          <w:lang w:val="it-IT"/>
        </w:rPr>
        <w:t>ni</w:t>
      </w:r>
      <w:r w:rsidRPr="004F5638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su-ub-ta ḫe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em-˹ta˺-su-[ub]</w:t>
      </w:r>
    </w:p>
    <w:p w:rsidR="006204C5" w:rsidRPr="00D65AE2" w:rsidRDefault="006204C5" w:rsidP="006204C5">
      <w:pPr>
        <w:spacing w:after="0" w:line="276" w:lineRule="auto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38b. Unb3 Rs. 27ʹ</w:t>
      </w:r>
      <w:r w:rsidRPr="00D65AE2">
        <w:rPr>
          <w:rFonts w:ascii="Times New Roman" w:hAnsi="Times New Roman" w:cs="Times New Roman"/>
          <w:sz w:val="24"/>
        </w:rPr>
        <w:tab/>
        <w:t>(Spuren)</w:t>
      </w: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3 Rs. 13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i/>
          <w:sz w:val="24"/>
          <w:lang w:val="it-IT"/>
        </w:rPr>
        <w:t>ki-ma qé-e ma-aš-ši lim-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i/>
          <w:sz w:val="24"/>
          <w:lang w:val="it-IT"/>
        </w:rPr>
        <w:t>ta</w:t>
      </w:r>
      <w:r w:rsidRPr="00D65AE2">
        <w:rPr>
          <w:rFonts w:ascii="Times New Roman" w:hAnsi="Times New Roman" w:cs="Times New Roman"/>
          <w:sz w:val="24"/>
          <w:lang w:val="it-IT"/>
        </w:rPr>
        <w:t>]</w:t>
      </w:r>
      <w:r w:rsidRPr="00D65AE2">
        <w:rPr>
          <w:rFonts w:ascii="Times New Roman" w:hAnsi="Times New Roman" w:cs="Times New Roman"/>
          <w:i/>
          <w:sz w:val="24"/>
          <w:lang w:val="it-IT"/>
        </w:rPr>
        <w:t>-ši-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i/>
          <w:sz w:val="24"/>
          <w:lang w:val="it-IT"/>
        </w:rPr>
        <w:t>iš</w:t>
      </w:r>
      <w:r w:rsidRPr="00D65AE2">
        <w:rPr>
          <w:rFonts w:ascii="Times New Roman" w:hAnsi="Times New Roman" w:cs="Times New Roman"/>
          <w:sz w:val="24"/>
          <w:lang w:val="it-IT"/>
        </w:rPr>
        <w:t>]</w:t>
      </w: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39a. Uru1 Rs. 6ʹ</w:t>
      </w:r>
      <w:r w:rsidRPr="00D65AE2">
        <w:rPr>
          <w:rFonts w:ascii="Times New Roman" w:hAnsi="Times New Roman" w:cs="Times New Roman"/>
          <w:sz w:val="24"/>
        </w:rPr>
        <w:tab/>
        <w:t>[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  <w:t>] mu-un-du</w:t>
      </w:r>
      <w:r w:rsidRPr="00D65AE2">
        <w:rPr>
          <w:rFonts w:ascii="Times New Roman" w:hAnsi="Times New Roman" w:cs="Times New Roman"/>
          <w:sz w:val="24"/>
          <w:vertAlign w:val="subscript"/>
        </w:rPr>
        <w:t>8</w:t>
      </w:r>
      <w:r w:rsidRPr="00D65AE2">
        <w:rPr>
          <w:rFonts w:ascii="Times New Roman" w:hAnsi="Times New Roman" w:cs="Times New Roman"/>
          <w:sz w:val="24"/>
        </w:rPr>
        <w:t>-a-[</w:t>
      </w:r>
      <w:r w:rsidRPr="00D65AE2">
        <w:rPr>
          <w:rFonts w:ascii="Times New Roman" w:hAnsi="Times New Roman" w:cs="Times New Roman"/>
          <w:sz w:val="24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1 Rs. 21ʹ</w:t>
      </w:r>
      <w:r w:rsidRPr="00D65AE2">
        <w:rPr>
          <w:rFonts w:ascii="Times New Roman" w:hAnsi="Times New Roman" w:cs="Times New Roman"/>
          <w:sz w:val="24"/>
          <w:lang w:val="it-IT"/>
        </w:rPr>
        <w:tab/>
        <w:t>nam-la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a-ni du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8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-a-ab : 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i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3 Rs. 14ʹ</w:t>
      </w:r>
      <w:r w:rsidRPr="00D65AE2">
        <w:rPr>
          <w:rFonts w:ascii="Times New Roman" w:hAnsi="Times New Roman" w:cs="Times New Roman"/>
          <w:sz w:val="24"/>
          <w:lang w:val="it-IT"/>
        </w:rPr>
        <w:tab/>
        <w:t>nam-la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a-ni ˹du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8</w:t>
      </w:r>
      <w:r w:rsidRPr="00D65AE2">
        <w:rPr>
          <w:rFonts w:ascii="Times New Roman" w:hAnsi="Times New Roman" w:cs="Times New Roman"/>
          <w:sz w:val="24"/>
          <w:lang w:val="it-IT"/>
        </w:rPr>
        <w:t>-a˺-[ab]</w:t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 </w:t>
      </w:r>
    </w:p>
    <w:p w:rsidR="006204C5" w:rsidRPr="00D65AE2" w:rsidRDefault="006204C5" w:rsidP="006204C5">
      <w:pPr>
        <w:spacing w:after="0" w:line="276" w:lineRule="auto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39b. Uru1 Rs. 6ʹ</w:t>
      </w:r>
      <w:r w:rsidRPr="00D65AE2">
        <w:rPr>
          <w:rFonts w:ascii="Times New Roman" w:hAnsi="Times New Roman" w:cs="Times New Roman"/>
          <w:sz w:val="24"/>
          <w:lang w:val="it-IT"/>
        </w:rPr>
        <w:tab/>
        <w:t>[</w:t>
      </w:r>
      <w:r w:rsidRPr="00D65AE2">
        <w:rPr>
          <w:rFonts w:ascii="Times New Roman" w:hAnsi="Times New Roman" w:cs="Times New Roman"/>
          <w:i/>
          <w:sz w:val="24"/>
          <w:lang w:val="it-IT"/>
        </w:rPr>
        <w:t>i’-i</w:t>
      </w:r>
      <w:r w:rsidRPr="00D65AE2">
        <w:rPr>
          <w:rFonts w:ascii="Times New Roman" w:hAnsi="Times New Roman" w:cs="Times New Roman"/>
          <w:sz w:val="24"/>
          <w:lang w:val="it-IT"/>
        </w:rPr>
        <w:t>]</w:t>
      </w:r>
      <w:r w:rsidRPr="00D65AE2">
        <w:rPr>
          <w:rFonts w:ascii="Times New Roman" w:hAnsi="Times New Roman" w:cs="Times New Roman"/>
          <w:i/>
          <w:sz w:val="24"/>
          <w:lang w:val="it-IT"/>
        </w:rPr>
        <w:t>l-ta-šú pu-ṭur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1 Rs. 21ʹ</w:t>
      </w:r>
      <w:r w:rsidRPr="00D65AE2">
        <w:rPr>
          <w:rFonts w:ascii="Times New Roman" w:hAnsi="Times New Roman" w:cs="Times New Roman"/>
          <w:sz w:val="24"/>
          <w:lang w:val="it-IT"/>
        </w:rPr>
        <w:tab/>
        <w:t xml:space="preserve">: </w:t>
      </w:r>
      <w:r w:rsidRPr="00D65AE2">
        <w:rPr>
          <w:rFonts w:ascii="Times New Roman" w:hAnsi="Times New Roman" w:cs="Times New Roman"/>
          <w:i/>
          <w:sz w:val="24"/>
          <w:lang w:val="it-IT"/>
        </w:rPr>
        <w:t>i’-il-ta-šú pu-ṭu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i/>
          <w:sz w:val="24"/>
          <w:lang w:val="it-IT"/>
        </w:rPr>
        <w:t>r-ma</w:t>
      </w:r>
      <w:r w:rsidRPr="00D65AE2">
        <w:rPr>
          <w:rFonts w:ascii="Times New Roman" w:hAnsi="Times New Roman" w:cs="Times New Roman"/>
          <w:sz w:val="24"/>
          <w:lang w:val="it-IT"/>
        </w:rPr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3 Rs. 15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i/>
          <w:sz w:val="24"/>
          <w:lang w:val="it-IT"/>
        </w:rPr>
        <w:t>i’-il-ta-šú pu-ṭu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i/>
          <w:sz w:val="24"/>
          <w:lang w:val="it-IT"/>
        </w:rPr>
        <w:t>r-ma</w:t>
      </w:r>
      <w:r w:rsidRPr="00D65AE2">
        <w:rPr>
          <w:rFonts w:ascii="Times New Roman" w:hAnsi="Times New Roman" w:cs="Times New Roman"/>
          <w:sz w:val="24"/>
          <w:lang w:val="it-IT"/>
        </w:rPr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40a. Uru1 Rs. 7ʹ</w:t>
      </w:r>
      <w:r w:rsidRPr="00D65AE2">
        <w:rPr>
          <w:rFonts w:ascii="Times New Roman" w:hAnsi="Times New Roman" w:cs="Times New Roman"/>
          <w:sz w:val="24"/>
          <w:lang w:val="it-IT"/>
        </w:rPr>
        <w:tab/>
        <w:t>[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]-la nam-maḫ-zu ḫe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be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{-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diš</w:t>
      </w:r>
      <w:r w:rsidRPr="00D65AE2">
        <w:rPr>
          <w:rFonts w:ascii="Times New Roman" w:hAnsi="Times New Roman" w:cs="Times New Roman"/>
          <w:sz w:val="24"/>
          <w:lang w:val="it-IT"/>
        </w:rPr>
        <w:t>}-e[b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1 Rs. 22ʹ</w:t>
      </w:r>
      <w:r w:rsidRPr="00D65AE2">
        <w:rPr>
          <w:rFonts w:ascii="Times New Roman" w:hAnsi="Times New Roman" w:cs="Times New Roman"/>
          <w:sz w:val="24"/>
          <w:lang w:val="it-IT"/>
        </w:rPr>
        <w:tab/>
        <w:t>en-e u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4</w:t>
      </w:r>
      <w:r w:rsidRPr="00D65AE2">
        <w:rPr>
          <w:rFonts w:ascii="Times New Roman" w:hAnsi="Times New Roman" w:cs="Times New Roman"/>
          <w:sz w:val="24"/>
          <w:lang w:val="it-IT"/>
        </w:rPr>
        <w:t>-da al-til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3</w:t>
      </w:r>
      <w:r w:rsidRPr="00D65AE2">
        <w:rPr>
          <w:rFonts w:ascii="Times New Roman" w:hAnsi="Times New Roman" w:cs="Times New Roman"/>
          <w:sz w:val="24"/>
          <w:lang w:val="it-IT"/>
        </w:rPr>
        <w:t>-la nam-maḫ-zu ḫe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eb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[be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] 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3 Rs. 16ʹ</w:t>
      </w:r>
      <w:r w:rsidRPr="00D65AE2">
        <w:rPr>
          <w:rFonts w:ascii="Times New Roman" w:hAnsi="Times New Roman" w:cs="Times New Roman"/>
          <w:sz w:val="24"/>
          <w:lang w:val="it-IT"/>
        </w:rPr>
        <w:tab/>
        <w:t>en u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4</w:t>
      </w:r>
      <w:r w:rsidRPr="00D65AE2">
        <w:rPr>
          <w:rFonts w:ascii="Times New Roman" w:hAnsi="Times New Roman" w:cs="Times New Roman"/>
          <w:sz w:val="24"/>
          <w:lang w:val="it-IT"/>
        </w:rPr>
        <w:t>-da</w:t>
      </w:r>
      <w:r w:rsidRPr="00D65AE2">
        <w:rPr>
          <w:rFonts w:ascii="Times New Roman" w:hAnsi="Times New Roman" w:cs="Times New Roman"/>
          <w:sz w:val="24"/>
          <w:vertAlign w:val="superscript"/>
          <w:lang w:val="it-IT"/>
        </w:rPr>
        <w:t>!</w:t>
      </w:r>
      <w:r w:rsidRPr="00D65AE2">
        <w:rPr>
          <w:rFonts w:ascii="Times New Roman" w:hAnsi="Times New Roman" w:cs="Times New Roman"/>
          <w:sz w:val="24"/>
          <w:lang w:val="it-IT"/>
        </w:rPr>
        <w:t>(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iš</w:t>
      </w:r>
      <w:r w:rsidRPr="00D65AE2">
        <w:rPr>
          <w:rFonts w:ascii="Times New Roman" w:hAnsi="Times New Roman" w:cs="Times New Roman"/>
          <w:sz w:val="24"/>
          <w:lang w:val="it-IT"/>
        </w:rPr>
        <w:t>) al-til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3</w:t>
      </w:r>
      <w:r w:rsidRPr="00D65AE2">
        <w:rPr>
          <w:rFonts w:ascii="Times New Roman" w:hAnsi="Times New Roman" w:cs="Times New Roman"/>
          <w:sz w:val="24"/>
          <w:lang w:val="it-IT"/>
        </w:rPr>
        <w:t>-la nam-˹maḫ-zu ḫe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˺-[eb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>-be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] </w:t>
      </w: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40b. Nin1 Rs. 23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a-di 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u</w:t>
      </w:r>
      <w:r w:rsidRPr="00D65AE2">
        <w:rPr>
          <w:rFonts w:ascii="Times New Roman" w:hAnsi="Times New Roman" w:cs="Times New Roman"/>
          <w:smallCaps/>
          <w:sz w:val="24"/>
          <w:vertAlign w:val="subscript"/>
          <w:lang w:val="it-IT"/>
        </w:rPr>
        <w:t>4</w:t>
      </w:r>
      <w:r w:rsidRPr="00D65AE2">
        <w:rPr>
          <w:rFonts w:ascii="Times New Roman" w:hAnsi="Times New Roman" w:cs="Times New Roman"/>
          <w:i/>
          <w:sz w:val="24"/>
          <w:lang w:val="it-IT"/>
        </w:rPr>
        <w:t>-um bal-ṭu nar-bi-ka liq-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i/>
          <w:sz w:val="24"/>
          <w:lang w:val="it-IT"/>
        </w:rPr>
        <w:t>bi</w:t>
      </w:r>
      <w:r w:rsidRPr="00D65AE2">
        <w:rPr>
          <w:rFonts w:ascii="Times New Roman" w:hAnsi="Times New Roman" w:cs="Times New Roman"/>
          <w:sz w:val="24"/>
          <w:lang w:val="it-IT"/>
        </w:rPr>
        <w:t>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3 Rs. 17ʹ</w:t>
      </w:r>
      <w:r w:rsidRPr="00D65AE2">
        <w:rPr>
          <w:rFonts w:ascii="Times New Roman" w:hAnsi="Times New Roman" w:cs="Times New Roman"/>
          <w:sz w:val="24"/>
          <w:lang w:val="it-IT"/>
        </w:rPr>
        <w:tab/>
        <w:t>˹</w:t>
      </w:r>
      <w:r w:rsidRPr="00D65AE2">
        <w:rPr>
          <w:rFonts w:ascii="Times New Roman" w:hAnsi="Times New Roman" w:cs="Times New Roman"/>
          <w:i/>
          <w:sz w:val="24"/>
          <w:lang w:val="it-IT"/>
        </w:rPr>
        <w:t xml:space="preserve">a˺-di 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u</w:t>
      </w:r>
      <w:r w:rsidRPr="00D65AE2">
        <w:rPr>
          <w:rFonts w:ascii="Times New Roman" w:hAnsi="Times New Roman" w:cs="Times New Roman"/>
          <w:smallCaps/>
          <w:sz w:val="24"/>
          <w:vertAlign w:val="subscript"/>
          <w:lang w:val="it-IT"/>
        </w:rPr>
        <w:t>4</w:t>
      </w:r>
      <w:r w:rsidRPr="00D65AE2">
        <w:rPr>
          <w:rFonts w:ascii="Times New Roman" w:hAnsi="Times New Roman" w:cs="Times New Roman"/>
          <w:i/>
          <w:sz w:val="24"/>
          <w:lang w:val="it-IT"/>
        </w:rPr>
        <w:t>-um ba-al-ṭ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i/>
          <w:sz w:val="24"/>
          <w:lang w:val="it-IT"/>
        </w:rPr>
        <w:t>u</w:t>
      </w:r>
      <w:r w:rsidRPr="00D65AE2">
        <w:rPr>
          <w:rFonts w:ascii="Times New Roman" w:hAnsi="Times New Roman" w:cs="Times New Roman"/>
          <w:i/>
          <w:sz w:val="24"/>
          <w:lang w:val="it-IT"/>
        </w:rPr>
        <w:tab/>
      </w:r>
      <w:r w:rsidRPr="00D65AE2">
        <w:rPr>
          <w:rFonts w:ascii="Times New Roman" w:hAnsi="Times New Roman" w:cs="Times New Roman"/>
          <w:i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>]</w:t>
      </w: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ind w:left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40.1.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 xml:space="preserve"> </w:t>
      </w:r>
      <w:r w:rsidRPr="00D65AE2">
        <w:rPr>
          <w:rFonts w:ascii="Times New Roman" w:hAnsi="Times New Roman" w:cs="Times New Roman"/>
          <w:b/>
          <w:sz w:val="24"/>
          <w:szCs w:val="24"/>
          <w:lang w:val="it-IT"/>
        </w:rPr>
        <w:t>Unb1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 xml:space="preserve"> R. 1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ab/>
        <w:t>˹x˺ diĝir lu</w:t>
      </w:r>
      <w:r w:rsidRPr="00D65AE2">
        <w:rPr>
          <w:rFonts w:ascii="Times New Roman" w:hAnsi="Times New Roman" w:cs="Times New Roman"/>
          <w:sz w:val="24"/>
          <w:szCs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>-lu</w:t>
      </w:r>
      <w:r w:rsidRPr="00D65AE2">
        <w:rPr>
          <w:rFonts w:ascii="Times New Roman" w:hAnsi="Times New Roman" w:cs="Times New Roman"/>
          <w:sz w:val="24"/>
          <w:szCs w:val="24"/>
          <w:vertAlign w:val="subscript"/>
          <w:lang w:val="it-IT"/>
        </w:rPr>
        <w:t>7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>-ba [x] ˹x x zu</w:t>
      </w:r>
      <w:r w:rsidRPr="00D65AE2">
        <w:rPr>
          <w:rFonts w:ascii="Times New Roman" w:hAnsi="Times New Roman" w:cs="Times New Roman"/>
          <w:sz w:val="24"/>
          <w:szCs w:val="24"/>
          <w:vertAlign w:val="superscript"/>
          <w:lang w:val="it-IT"/>
        </w:rPr>
        <w:t>?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 xml:space="preserve"> me-teš</w:t>
      </w:r>
      <w:r w:rsidRPr="00D65AE2">
        <w:rPr>
          <w:rFonts w:ascii="Times New Roman" w:hAnsi="Times New Roman" w:cs="Times New Roman"/>
          <w:sz w:val="24"/>
          <w:szCs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 xml:space="preserve"> ḫu˺-mu-un-i-i </w:t>
      </w:r>
    </w:p>
    <w:p w:rsidR="006204C5" w:rsidRPr="00D65AE2" w:rsidRDefault="006204C5" w:rsidP="006204C5">
      <w:pPr>
        <w:spacing w:after="0" w:line="276" w:lineRule="auto"/>
        <w:jc w:val="both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65AE2">
        <w:rPr>
          <w:rFonts w:ascii="Times New Roman" w:hAnsi="Times New Roman" w:cs="Times New Roman"/>
          <w:sz w:val="24"/>
        </w:rPr>
        <w:t>40.2.</w:t>
      </w:r>
      <w:r w:rsidRPr="00D65AE2">
        <w:rPr>
          <w:rFonts w:ascii="Times New Roman" w:hAnsi="Times New Roman" w:cs="Times New Roman"/>
          <w:sz w:val="24"/>
          <w:szCs w:val="24"/>
        </w:rPr>
        <w:t xml:space="preserve"> </w:t>
      </w:r>
      <w:r w:rsidRPr="00D65AE2">
        <w:rPr>
          <w:rFonts w:ascii="Times New Roman" w:hAnsi="Times New Roman" w:cs="Times New Roman"/>
          <w:b/>
          <w:sz w:val="24"/>
          <w:szCs w:val="24"/>
        </w:rPr>
        <w:t>Unb1</w:t>
      </w:r>
      <w:r w:rsidRPr="00D65AE2">
        <w:rPr>
          <w:rFonts w:ascii="Times New Roman" w:hAnsi="Times New Roman" w:cs="Times New Roman"/>
          <w:sz w:val="24"/>
          <w:szCs w:val="24"/>
        </w:rPr>
        <w:t xml:space="preserve"> R. 2</w:t>
      </w:r>
      <w:r w:rsidRPr="00D65AE2">
        <w:rPr>
          <w:rFonts w:ascii="Times New Roman" w:hAnsi="Times New Roman" w:cs="Times New Roman"/>
          <w:sz w:val="24"/>
          <w:szCs w:val="24"/>
        </w:rPr>
        <w:tab/>
        <w:t>lu</w:t>
      </w:r>
      <w:r w:rsidRPr="00D65AE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  <w:szCs w:val="24"/>
        </w:rPr>
        <w:t>-lu</w:t>
      </w:r>
      <w:r w:rsidRPr="00D65AE2">
        <w:rPr>
          <w:rFonts w:ascii="Times New Roman" w:hAnsi="Times New Roman" w:cs="Times New Roman"/>
          <w:sz w:val="24"/>
          <w:szCs w:val="24"/>
          <w:vertAlign w:val="subscript"/>
        </w:rPr>
        <w:t>7</w:t>
      </w:r>
      <w:r w:rsidRPr="00D65AE2">
        <w:rPr>
          <w:rFonts w:ascii="Times New Roman" w:hAnsi="Times New Roman" w:cs="Times New Roman"/>
          <w:sz w:val="24"/>
          <w:szCs w:val="24"/>
        </w:rPr>
        <w:t>-bi ˹ka˺-tar-zu ḫe</w:t>
      </w:r>
      <w:r w:rsidRPr="00D65AE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  <w:szCs w:val="24"/>
        </w:rPr>
        <w:t xml:space="preserve">-en-si-il-e </w:t>
      </w:r>
    </w:p>
    <w:p w:rsidR="006204C5" w:rsidRPr="00D65AE2" w:rsidRDefault="006204C5" w:rsidP="006204C5">
      <w:pPr>
        <w:spacing w:after="0" w:line="276" w:lineRule="auto"/>
        <w:jc w:val="both"/>
        <w:rPr>
          <w:rFonts w:ascii="Times New Roman" w:hAnsi="Times New Roman" w:cs="Times New Roman"/>
          <w:sz w:val="24"/>
        </w:rPr>
      </w:pPr>
    </w:p>
    <w:p w:rsidR="006204C5" w:rsidRPr="00D65AE2" w:rsidRDefault="006204C5" w:rsidP="006204C5">
      <w:pPr>
        <w:spacing w:after="0" w:line="276" w:lineRule="auto"/>
        <w:jc w:val="both"/>
        <w:rPr>
          <w:rFonts w:ascii="Times New Roman" w:hAnsi="Times New Roman" w:cs="Times New Roman"/>
          <w:sz w:val="24"/>
        </w:rPr>
      </w:pPr>
    </w:p>
    <w:p w:rsidR="006204C5" w:rsidRPr="00D65AE2" w:rsidRDefault="006204C5" w:rsidP="006204C5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65AE2">
        <w:rPr>
          <w:rFonts w:ascii="Times New Roman" w:hAnsi="Times New Roman" w:cs="Times New Roman"/>
          <w:sz w:val="24"/>
        </w:rPr>
        <w:t xml:space="preserve">41. </w:t>
      </w:r>
      <w:r w:rsidRPr="00D65AE2">
        <w:rPr>
          <w:rFonts w:ascii="Times New Roman" w:hAnsi="Times New Roman" w:cs="Times New Roman"/>
          <w:b/>
          <w:sz w:val="24"/>
          <w:szCs w:val="24"/>
        </w:rPr>
        <w:t>Unb1</w:t>
      </w:r>
      <w:r w:rsidRPr="00D65AE2">
        <w:rPr>
          <w:rFonts w:ascii="Times New Roman" w:hAnsi="Times New Roman" w:cs="Times New Roman"/>
          <w:sz w:val="24"/>
          <w:szCs w:val="24"/>
        </w:rPr>
        <w:t xml:space="preserve"> R. 3</w:t>
      </w:r>
      <w:r w:rsidRPr="00D65AE2">
        <w:rPr>
          <w:rFonts w:ascii="Times New Roman" w:hAnsi="Times New Roman" w:cs="Times New Roman"/>
          <w:sz w:val="24"/>
          <w:szCs w:val="24"/>
        </w:rPr>
        <w:tab/>
      </w:r>
      <w:r w:rsidRPr="00D65AE2">
        <w:rPr>
          <w:rFonts w:ascii="Times New Roman" w:hAnsi="Times New Roman" w:cs="Times New Roman"/>
          <w:sz w:val="24"/>
          <w:szCs w:val="24"/>
        </w:rPr>
        <w:tab/>
        <w:t>ĝa</w:t>
      </w:r>
      <w:r w:rsidRPr="00D65AE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  <w:szCs w:val="24"/>
        </w:rPr>
        <w:t xml:space="preserve">-˹e </w:t>
      </w:r>
      <w:r w:rsidRPr="00D65AE2">
        <w:rPr>
          <w:rFonts w:ascii="Times New Roman" w:hAnsi="Times New Roman" w:cs="Times New Roman"/>
          <w:sz w:val="24"/>
          <w:szCs w:val="24"/>
          <w:vertAlign w:val="superscript"/>
        </w:rPr>
        <w:t>lu</w:t>
      </w:r>
      <w:r w:rsidRPr="00D65AE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  <w:szCs w:val="24"/>
        </w:rPr>
        <w:t>mu</w:t>
      </w:r>
      <w:r w:rsidRPr="00D65AE2">
        <w:rPr>
          <w:rFonts w:ascii="Times New Roman" w:hAnsi="Times New Roman" w:cs="Times New Roman"/>
          <w:sz w:val="24"/>
          <w:szCs w:val="24"/>
          <w:vertAlign w:val="subscript"/>
        </w:rPr>
        <w:t>7</w:t>
      </w:r>
      <w:r w:rsidRPr="00D65AE2">
        <w:rPr>
          <w:rFonts w:ascii="Times New Roman" w:hAnsi="Times New Roman" w:cs="Times New Roman"/>
          <w:sz w:val="24"/>
          <w:szCs w:val="24"/>
        </w:rPr>
        <w:t>˺-mu</w:t>
      </w:r>
      <w:r w:rsidRPr="00D65AE2">
        <w:rPr>
          <w:rFonts w:ascii="Times New Roman" w:hAnsi="Times New Roman" w:cs="Times New Roman"/>
          <w:sz w:val="24"/>
          <w:szCs w:val="24"/>
          <w:vertAlign w:val="subscript"/>
        </w:rPr>
        <w:t>7</w:t>
      </w:r>
      <w:r w:rsidRPr="00D65AE2">
        <w:rPr>
          <w:rFonts w:ascii="Times New Roman" w:hAnsi="Times New Roman" w:cs="Times New Roman"/>
          <w:sz w:val="24"/>
          <w:szCs w:val="24"/>
        </w:rPr>
        <w:t xml:space="preserve"> urdu</w:t>
      </w:r>
      <w:r w:rsidRPr="00D65AE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  <w:szCs w:val="24"/>
        </w:rPr>
        <w:t>-zu ka-tar-zu ga-an-si-i[l-e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Uru1 Rs. 8ʹ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  <w:t>[</w:t>
      </w:r>
      <w:r w:rsidRPr="00D65AE2">
        <w:rPr>
          <w:rFonts w:ascii="Times New Roman" w:hAnsi="Times New Roman" w:cs="Times New Roman"/>
          <w:sz w:val="24"/>
        </w:rPr>
        <w:tab/>
        <w:t xml:space="preserve">     m]u</w:t>
      </w:r>
      <w:r w:rsidRPr="00D65AE2">
        <w:rPr>
          <w:rFonts w:ascii="Times New Roman" w:hAnsi="Times New Roman" w:cs="Times New Roman"/>
          <w:sz w:val="24"/>
          <w:vertAlign w:val="subscript"/>
        </w:rPr>
        <w:t>7</w:t>
      </w:r>
      <w:r w:rsidRPr="00D65AE2">
        <w:rPr>
          <w:rFonts w:ascii="Times New Roman" w:hAnsi="Times New Roman" w:cs="Times New Roman"/>
          <w:sz w:val="24"/>
        </w:rPr>
        <w:t>-mu</w:t>
      </w:r>
      <w:r w:rsidRPr="00D65AE2">
        <w:rPr>
          <w:rFonts w:ascii="Times New Roman" w:hAnsi="Times New Roman" w:cs="Times New Roman"/>
          <w:sz w:val="24"/>
          <w:vertAlign w:val="subscript"/>
        </w:rPr>
        <w:t>7</w:t>
      </w:r>
      <w:r w:rsidRPr="00D65AE2">
        <w:rPr>
          <w:rFonts w:ascii="Times New Roman" w:hAnsi="Times New Roman" w:cs="Times New Roman"/>
          <w:sz w:val="24"/>
        </w:rPr>
        <w:t xml:space="preserve"> urdu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>-zu ka-tar-zu u ga-an-[</w:t>
      </w:r>
      <w:r w:rsidRPr="00D65AE2">
        <w:rPr>
          <w:rFonts w:ascii="Times New Roman" w:hAnsi="Times New Roman" w:cs="Times New Roman"/>
          <w:sz w:val="24"/>
        </w:rPr>
        <w:tab/>
        <w:t xml:space="preserve">] 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Nin1 Rs. 25ʹ</w:t>
      </w:r>
      <w:r w:rsidRPr="00D65AE2">
        <w:rPr>
          <w:rFonts w:ascii="Times New Roman" w:hAnsi="Times New Roman" w:cs="Times New Roman"/>
          <w:sz w:val="24"/>
        </w:rPr>
        <w:tab/>
        <w:t>u</w:t>
      </w:r>
      <w:r w:rsidRPr="00D65AE2">
        <w:rPr>
          <w:rFonts w:ascii="Times New Roman" w:hAnsi="Times New Roman" w:cs="Times New Roman"/>
          <w:sz w:val="24"/>
          <w:vertAlign w:val="subscript"/>
        </w:rPr>
        <w:t>3</w:t>
      </w:r>
      <w:r w:rsidRPr="00D65AE2">
        <w:rPr>
          <w:rFonts w:ascii="Times New Roman" w:hAnsi="Times New Roman" w:cs="Times New Roman"/>
          <w:sz w:val="24"/>
        </w:rPr>
        <w:t xml:space="preserve"> ĝa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 xml:space="preserve">-e </w:t>
      </w:r>
      <w:r w:rsidRPr="00D65AE2">
        <w:rPr>
          <w:rFonts w:ascii="Times New Roman" w:hAnsi="Times New Roman" w:cs="Times New Roman"/>
          <w:bCs/>
          <w:sz w:val="24"/>
          <w:szCs w:val="24"/>
          <w:vertAlign w:val="superscript"/>
        </w:rPr>
        <w:t>lu</w:t>
      </w:r>
      <w:r w:rsidRPr="00D65AE2">
        <w:rPr>
          <w:rFonts w:ascii="Times New Roman" w:hAnsi="Times New Roman" w:cs="Times New Roman"/>
          <w:bCs/>
          <w:sz w:val="24"/>
          <w:szCs w:val="24"/>
          <w:vertAlign w:val="subscript"/>
        </w:rPr>
        <w:t>2</w:t>
      </w:r>
      <w:r w:rsidRPr="00D65AE2">
        <w:rPr>
          <w:rFonts w:ascii="Times New Roman" w:hAnsi="Times New Roman" w:cs="Times New Roman"/>
          <w:bCs/>
          <w:sz w:val="24"/>
          <w:szCs w:val="24"/>
        </w:rPr>
        <w:t>mu</w:t>
      </w:r>
      <w:r w:rsidRPr="00D65AE2">
        <w:rPr>
          <w:rFonts w:ascii="Times New Roman" w:hAnsi="Times New Roman" w:cs="Times New Roman"/>
          <w:bCs/>
          <w:sz w:val="24"/>
          <w:szCs w:val="24"/>
          <w:vertAlign w:val="subscript"/>
        </w:rPr>
        <w:t>7</w:t>
      </w:r>
      <w:r w:rsidRPr="00D65AE2">
        <w:rPr>
          <w:rFonts w:ascii="Times New Roman" w:hAnsi="Times New Roman" w:cs="Times New Roman"/>
          <w:bCs/>
          <w:sz w:val="24"/>
          <w:szCs w:val="24"/>
        </w:rPr>
        <w:t>-mu</w:t>
      </w:r>
      <w:r w:rsidRPr="00D65AE2">
        <w:rPr>
          <w:rFonts w:ascii="Times New Roman" w:hAnsi="Times New Roman" w:cs="Times New Roman"/>
          <w:bCs/>
          <w:sz w:val="24"/>
          <w:szCs w:val="24"/>
          <w:vertAlign w:val="subscript"/>
        </w:rPr>
        <w:t>7</w:t>
      </w:r>
      <w:r w:rsidRPr="00D65AE2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D65AE2">
        <w:rPr>
          <w:rFonts w:ascii="Times New Roman" w:hAnsi="Times New Roman" w:cs="Times New Roman"/>
          <w:sz w:val="24"/>
        </w:rPr>
        <w:t>urdu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>-zu ka-tar-zu ga-an-si-i[l-e]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Nin3 Rs. 18ʹ</w:t>
      </w:r>
      <w:r w:rsidRPr="00D65AE2">
        <w:rPr>
          <w:rFonts w:ascii="Times New Roman" w:hAnsi="Times New Roman" w:cs="Times New Roman"/>
          <w:sz w:val="24"/>
          <w:lang w:val="it-IT"/>
        </w:rPr>
        <w:tab/>
        <w:t>[u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3</w:t>
      </w:r>
      <w:r w:rsidRPr="00D65AE2">
        <w:rPr>
          <w:rFonts w:ascii="Times New Roman" w:hAnsi="Times New Roman" w:cs="Times New Roman"/>
          <w:sz w:val="24"/>
          <w:lang w:val="it-IT"/>
        </w:rPr>
        <w:t>] ĝa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-e </w:t>
      </w:r>
      <w:r w:rsidRPr="00D65AE2">
        <w:rPr>
          <w:rFonts w:ascii="Times New Roman" w:hAnsi="Times New Roman" w:cs="Times New Roman"/>
          <w:sz w:val="24"/>
          <w:vertAlign w:val="superscript"/>
          <w:lang w:val="it-IT"/>
        </w:rPr>
        <w:t>l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sz w:val="24"/>
          <w:vertAlign w:val="superscript"/>
          <w:lang w:val="it-IT"/>
        </w:rPr>
        <w:t>u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0"/>
        <w:rPr>
          <w:rFonts w:ascii="Times New Roman" w:hAnsi="Times New Roman" w:cs="Times New Roman"/>
          <w:i/>
          <w:sz w:val="24"/>
          <w:lang w:val="it-IT"/>
        </w:rPr>
      </w:pPr>
      <w:r w:rsidRPr="00D65AE2">
        <w:rPr>
          <w:rFonts w:ascii="Times New Roman" w:hAnsi="Times New Roman" w:cs="Times New Roman"/>
          <w:i/>
          <w:sz w:val="24"/>
          <w:lang w:val="it-IT"/>
        </w:rPr>
        <w:t>Nin1: Trennlinie</w:t>
      </w:r>
    </w:p>
    <w:p w:rsidR="006204C5" w:rsidRPr="00D65AE2" w:rsidRDefault="006204C5" w:rsidP="006204C5">
      <w:pPr>
        <w:pStyle w:val="Listenabsatz"/>
        <w:spacing w:after="0"/>
        <w:ind w:left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pStyle w:val="Listenabsatz"/>
        <w:spacing w:after="0"/>
        <w:ind w:left="284" w:hanging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42. Uru1 Rs. 9ʹ</w:t>
      </w:r>
      <w:r w:rsidRPr="00D65AE2">
        <w:rPr>
          <w:rFonts w:ascii="Times New Roman" w:hAnsi="Times New Roman" w:cs="Times New Roman"/>
          <w:sz w:val="24"/>
          <w:lang w:val="it-IT"/>
        </w:rPr>
        <w:tab/>
        <w:t>[</w:t>
      </w:r>
      <w:r w:rsidRPr="00D65AE2">
        <w:rPr>
          <w:rFonts w:ascii="Times New Roman" w:hAnsi="Times New Roman" w:cs="Times New Roman"/>
          <w:sz w:val="24"/>
          <w:lang w:val="it-IT"/>
        </w:rPr>
        <w:tab/>
        <w:t xml:space="preserve">    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lang w:val="it-IT"/>
        </w:rPr>
        <w:tab/>
        <w:t>si]škur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para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10</w:t>
      </w:r>
      <w:r w:rsidRPr="00D65AE2">
        <w:rPr>
          <w:rFonts w:ascii="Times New Roman" w:hAnsi="Times New Roman" w:cs="Times New Roman"/>
          <w:sz w:val="24"/>
          <w:lang w:val="it-IT"/>
        </w:rPr>
        <w:t>-si-ga-ke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4</w:t>
      </w:r>
    </w:p>
    <w:p w:rsidR="006204C5" w:rsidRPr="00D65AE2" w:rsidRDefault="006204C5" w:rsidP="006204C5">
      <w:pPr>
        <w:pStyle w:val="Listenabsatz"/>
        <w:spacing w:after="0"/>
        <w:ind w:left="284" w:hanging="284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ab/>
        <w:t>Nin1 Rs. 26ʹ</w:t>
      </w:r>
      <w:r w:rsidRPr="00D65AE2">
        <w:rPr>
          <w:rFonts w:ascii="Times New Roman" w:hAnsi="Times New Roman" w:cs="Times New Roman"/>
          <w:sz w:val="24"/>
          <w:lang w:val="it-IT"/>
        </w:rPr>
        <w:tab/>
        <w:t xml:space="preserve">˹ki </w:t>
      </w:r>
      <w:r w:rsidRPr="00D65AE2">
        <w:rPr>
          <w:rFonts w:ascii="Times New Roman" w:hAnsi="Times New Roman" w:cs="Times New Roman"/>
          <w:sz w:val="24"/>
        </w:rPr>
        <w:t>ᵈ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utu˺-[kam x (x)] 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62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mu-šid-bi-im para</w:t>
      </w:r>
      <w:r w:rsidRPr="00D65AE2">
        <w:rPr>
          <w:rFonts w:ascii="Times New Roman" w:hAnsi="Times New Roman" w:cs="Times New Roman"/>
          <w:sz w:val="24"/>
          <w:vertAlign w:val="subscript"/>
          <w:lang w:val="it-IT"/>
        </w:rPr>
        <w:t>10</w:t>
      </w:r>
      <w:r w:rsidRPr="00D65AE2">
        <w:rPr>
          <w:rFonts w:ascii="Times New Roman" w:hAnsi="Times New Roman" w:cs="Times New Roman"/>
          <w:sz w:val="24"/>
          <w:lang w:val="it-IT"/>
        </w:rPr>
        <w:t>-si-ga-ka[m]</w:t>
      </w:r>
    </w:p>
    <w:p w:rsidR="006204C5" w:rsidRPr="00D65AE2" w:rsidRDefault="006204C5" w:rsidP="006204C5">
      <w:pPr>
        <w:pStyle w:val="Listenabsatz"/>
        <w:spacing w:after="0"/>
        <w:ind w:left="284" w:hanging="284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pStyle w:val="Listenabsatz"/>
        <w:spacing w:after="0"/>
        <w:ind w:left="0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43. Nin1 Rs. 27ʹ</w:t>
      </w:r>
      <w:r w:rsidRPr="00D65AE2">
        <w:rPr>
          <w:rFonts w:ascii="Times New Roman" w:hAnsi="Times New Roman" w:cs="Times New Roman"/>
          <w:sz w:val="24"/>
          <w:lang w:val="it-IT"/>
        </w:rPr>
        <w:tab/>
      </w:r>
      <w:r w:rsidRPr="00D65AE2">
        <w:rPr>
          <w:rFonts w:ascii="Times New Roman" w:hAnsi="Times New Roman" w:cs="Times New Roman"/>
          <w:smallCaps/>
          <w:sz w:val="24"/>
          <w:lang w:val="it-IT"/>
        </w:rPr>
        <w:t>en</w:t>
      </w:r>
      <w:r w:rsidRPr="00D65AE2">
        <w:rPr>
          <w:rFonts w:ascii="Times New Roman" w:hAnsi="Times New Roman" w:cs="Times New Roman"/>
          <w:smallCaps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sz w:val="24"/>
          <w:vertAlign w:val="superscript"/>
          <w:lang w:val="it-IT"/>
        </w:rPr>
        <w:t>d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utu lugal an</w:t>
      </w:r>
      <w:r w:rsidRPr="00D65AE2">
        <w:rPr>
          <w:rFonts w:ascii="Times New Roman" w:hAnsi="Times New Roman" w:cs="Times New Roman"/>
          <w:i/>
          <w:sz w:val="24"/>
          <w:lang w:val="it-IT"/>
        </w:rPr>
        <w:t>-e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i/>
          <w:sz w:val="24"/>
          <w:lang w:val="it-IT"/>
        </w:rPr>
        <w:t>u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ki</w:t>
      </w:r>
      <w:r w:rsidRPr="00D65AE2">
        <w:rPr>
          <w:rFonts w:ascii="Times New Roman" w:hAnsi="Times New Roman" w:cs="Times New Roman"/>
          <w:i/>
          <w:sz w:val="24"/>
          <w:lang w:val="it-IT"/>
        </w:rPr>
        <w:t>-t</w:t>
      </w:r>
      <w:r w:rsidRPr="00D65AE2">
        <w:rPr>
          <w:rFonts w:ascii="Times New Roman" w:hAnsi="Times New Roman" w:cs="Times New Roman"/>
          <w:sz w:val="24"/>
          <w:lang w:val="it-IT"/>
        </w:rPr>
        <w:t>]</w:t>
      </w:r>
      <w:r w:rsidRPr="00D65AE2">
        <w:rPr>
          <w:rFonts w:ascii="Times New Roman" w:hAnsi="Times New Roman" w:cs="Times New Roman"/>
          <w:i/>
          <w:sz w:val="24"/>
          <w:lang w:val="it-IT"/>
        </w:rPr>
        <w:t>ì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en niĝ</w:t>
      </w:r>
      <w:r w:rsidRPr="00D65AE2">
        <w:rPr>
          <w:rFonts w:ascii="Times New Roman" w:hAnsi="Times New Roman" w:cs="Times New Roman"/>
          <w:smallCaps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.zi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i/>
          <w:sz w:val="24"/>
          <w:lang w:val="it-IT"/>
        </w:rPr>
        <w:t>u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niĝ</w:t>
      </w:r>
      <w:r w:rsidRPr="00D65AE2">
        <w:rPr>
          <w:rFonts w:ascii="Times New Roman" w:hAnsi="Times New Roman" w:cs="Times New Roman"/>
          <w:smallCaps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.si.sa</w:t>
      </w:r>
      <w:r w:rsidRPr="00D65AE2">
        <w:rPr>
          <w:rFonts w:ascii="Times New Roman" w:hAnsi="Times New Roman" w:cs="Times New Roman"/>
          <w:smallCaps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i/>
          <w:sz w:val="24"/>
          <w:lang w:val="it-IT"/>
        </w:rPr>
        <w:t>muš-te-šer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an.ta.meš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i/>
          <w:sz w:val="24"/>
          <w:lang w:val="it-IT"/>
        </w:rPr>
        <w:t>u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ki.ta.meš</w:t>
      </w:r>
    </w:p>
    <w:p w:rsidR="006204C5" w:rsidRPr="00D65AE2" w:rsidRDefault="006204C5" w:rsidP="006204C5">
      <w:pPr>
        <w:pStyle w:val="Listenabsatz"/>
        <w:spacing w:after="0"/>
        <w:ind w:left="0"/>
        <w:rPr>
          <w:rFonts w:ascii="Times New Roman" w:hAnsi="Times New Roman" w:cs="Times New Roman"/>
          <w:i/>
          <w:sz w:val="24"/>
          <w:lang w:val="it-IT"/>
        </w:rPr>
      </w:pPr>
      <w:r w:rsidRPr="00D65AE2">
        <w:rPr>
          <w:rFonts w:ascii="Times New Roman" w:hAnsi="Times New Roman" w:cs="Times New Roman"/>
          <w:i/>
          <w:sz w:val="24"/>
          <w:lang w:val="it-IT"/>
        </w:rPr>
        <w:lastRenderedPageBreak/>
        <w:t>Nin1: Trennlinie</w:t>
      </w:r>
    </w:p>
    <w:p w:rsidR="006204C5" w:rsidRPr="00D65AE2" w:rsidRDefault="006204C5" w:rsidP="006204C5">
      <w:pPr>
        <w:spacing w:after="0" w:line="276" w:lineRule="auto"/>
        <w:jc w:val="both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jc w:val="both"/>
        <w:rPr>
          <w:rFonts w:ascii="Times New Roman" w:hAnsi="Times New Roman" w:cs="Times New Roman"/>
          <w:sz w:val="24"/>
          <w:lang w:val="it-IT"/>
        </w:rPr>
      </w:pPr>
    </w:p>
    <w:p w:rsidR="006204C5" w:rsidRPr="00D65AE2" w:rsidRDefault="006204C5" w:rsidP="006204C5">
      <w:pPr>
        <w:spacing w:after="0" w:line="276" w:lineRule="auto"/>
        <w:jc w:val="both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43.1. Uru1 Rs. 10ʹ</w:t>
      </w:r>
      <w:r w:rsidRPr="00D65AE2">
        <w:rPr>
          <w:rFonts w:ascii="Times New Roman" w:hAnsi="Times New Roman" w:cs="Times New Roman"/>
          <w:sz w:val="24"/>
          <w:lang w:val="it-IT"/>
        </w:rPr>
        <w:tab/>
        <w:t>[</w:t>
      </w:r>
      <w:r w:rsidRPr="00D65AE2">
        <w:rPr>
          <w:rFonts w:ascii="Times New Roman" w:hAnsi="Times New Roman" w:cs="Times New Roman"/>
          <w:sz w:val="24"/>
          <w:lang w:val="it-IT"/>
        </w:rPr>
        <w:tab/>
        <w:t>] ˹x˺ 4</w:t>
      </w:r>
      <w:r w:rsidRPr="00D65AE2">
        <w:rPr>
          <w:rFonts w:ascii="Times New Roman" w:hAnsi="Times New Roman" w:cs="Times New Roman"/>
          <w:i/>
          <w:sz w:val="24"/>
          <w:lang w:val="it-IT"/>
        </w:rPr>
        <w:t>-u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i/>
          <w:sz w:val="24"/>
          <w:lang w:val="it-IT"/>
        </w:rPr>
        <w:t>pir-su</w:t>
      </w:r>
    </w:p>
    <w:p w:rsidR="006204C5" w:rsidRPr="00D65AE2" w:rsidRDefault="006204C5" w:rsidP="006204C5">
      <w:pPr>
        <w:pStyle w:val="Listenabsatz"/>
        <w:ind w:left="0"/>
        <w:jc w:val="both"/>
        <w:rPr>
          <w:rFonts w:ascii="Times New Roman" w:hAnsi="Times New Roman" w:cs="Times New Roman"/>
          <w:i/>
          <w:sz w:val="24"/>
        </w:rPr>
      </w:pPr>
      <w:r w:rsidRPr="00D65AE2">
        <w:rPr>
          <w:rFonts w:ascii="Times New Roman" w:hAnsi="Times New Roman" w:cs="Times New Roman"/>
          <w:i/>
          <w:sz w:val="24"/>
        </w:rPr>
        <w:t>Uru1: Ende der Trennlinien</w:t>
      </w:r>
    </w:p>
    <w:p w:rsidR="006204C5" w:rsidRPr="00D65AE2" w:rsidRDefault="006204C5" w:rsidP="006204C5">
      <w:pPr>
        <w:pStyle w:val="Listenabsatz"/>
        <w:spacing w:after="0"/>
        <w:ind w:left="0"/>
        <w:jc w:val="both"/>
        <w:rPr>
          <w:rFonts w:ascii="Times New Roman" w:hAnsi="Times New Roman" w:cs="Times New Roman"/>
          <w:sz w:val="24"/>
        </w:rPr>
      </w:pPr>
    </w:p>
    <w:p w:rsidR="006204C5" w:rsidRPr="00D65AE2" w:rsidRDefault="006204C5" w:rsidP="006204C5">
      <w:pPr>
        <w:spacing w:after="0" w:line="276" w:lineRule="auto"/>
        <w:jc w:val="both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43.2. Uru1 Rs. 11ʹ</w:t>
      </w:r>
      <w:r w:rsidRPr="00D65AE2">
        <w:rPr>
          <w:rFonts w:ascii="Times New Roman" w:hAnsi="Times New Roman" w:cs="Times New Roman"/>
          <w:sz w:val="24"/>
        </w:rPr>
        <w:tab/>
        <w:t>[en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 xml:space="preserve"> ku</w:t>
      </w:r>
      <w:r w:rsidRPr="00D65AE2">
        <w:rPr>
          <w:rFonts w:ascii="Times New Roman" w:hAnsi="Times New Roman" w:cs="Times New Roman"/>
          <w:sz w:val="24"/>
          <w:vertAlign w:val="subscript"/>
        </w:rPr>
        <w:t>6</w:t>
      </w:r>
      <w:r w:rsidRPr="00D65AE2">
        <w:rPr>
          <w:rFonts w:ascii="Times New Roman" w:hAnsi="Times New Roman" w:cs="Times New Roman"/>
          <w:sz w:val="24"/>
        </w:rPr>
        <w:t>] ˹a˺-ab-ba ki sikil-ta m[u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>-a]</w:t>
      </w:r>
    </w:p>
    <w:p w:rsidR="006204C5" w:rsidRPr="00D65AE2" w:rsidRDefault="006204C5" w:rsidP="006204C5">
      <w:pPr>
        <w:pStyle w:val="Listenabsatz"/>
        <w:spacing w:after="0"/>
        <w:ind w:left="0"/>
        <w:jc w:val="both"/>
        <w:rPr>
          <w:rFonts w:ascii="Times New Roman" w:hAnsi="Times New Roman" w:cs="Times New Roman"/>
          <w:sz w:val="24"/>
        </w:rPr>
      </w:pPr>
    </w:p>
    <w:p w:rsidR="006204C5" w:rsidRPr="00D65AE2" w:rsidRDefault="006204C5" w:rsidP="006204C5">
      <w:pPr>
        <w:pStyle w:val="Listenabsatz"/>
        <w:spacing w:after="0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:rsidR="006204C5" w:rsidRPr="00D65AE2" w:rsidRDefault="006204C5" w:rsidP="006204C5">
      <w:pPr>
        <w:spacing w:after="0" w:line="276" w:lineRule="auto"/>
        <w:ind w:left="-76"/>
        <w:rPr>
          <w:rFonts w:ascii="Times New Roman" w:hAnsi="Times New Roman" w:cs="Times New Roman"/>
          <w:i/>
          <w:sz w:val="24"/>
          <w:szCs w:val="24"/>
        </w:rPr>
      </w:pPr>
      <w:r w:rsidRPr="00D65AE2">
        <w:rPr>
          <w:rFonts w:ascii="Times New Roman" w:hAnsi="Times New Roman" w:cs="Times New Roman"/>
          <w:i/>
          <w:sz w:val="24"/>
          <w:szCs w:val="24"/>
        </w:rPr>
        <w:t>Kolophon Nin1</w:t>
      </w:r>
    </w:p>
    <w:p w:rsidR="006204C5" w:rsidRPr="00D65AE2" w:rsidRDefault="006204C5" w:rsidP="00582C71">
      <w:pPr>
        <w:pStyle w:val="Listenabsatz"/>
        <w:numPr>
          <w:ilvl w:val="0"/>
          <w:numId w:val="3"/>
        </w:numPr>
        <w:spacing w:after="160"/>
        <w:rPr>
          <w:rFonts w:ascii="Times New Roman" w:hAnsi="Times New Roman" w:cs="Times New Roman"/>
          <w:i/>
          <w:sz w:val="24"/>
          <w:szCs w:val="24"/>
        </w:rPr>
      </w:pPr>
      <w:r w:rsidRPr="00D65AE2">
        <w:rPr>
          <w:rFonts w:ascii="Times New Roman" w:hAnsi="Times New Roman" w:cs="Times New Roman"/>
          <w:sz w:val="24"/>
          <w:szCs w:val="24"/>
        </w:rPr>
        <w:t>Nin1 Rs. 36</w:t>
      </w:r>
      <w:r w:rsidRPr="00D65AE2">
        <w:rPr>
          <w:rFonts w:ascii="Times New Roman" w:hAnsi="Times New Roman" w:cs="Times New Roman"/>
          <w:sz w:val="24"/>
          <w:szCs w:val="24"/>
        </w:rPr>
        <w:tab/>
      </w:r>
      <w:r w:rsidRPr="00D65AE2">
        <w:rPr>
          <w:rFonts w:ascii="Times New Roman" w:hAnsi="Times New Roman" w:cs="Times New Roman"/>
          <w:smallCaps/>
          <w:sz w:val="24"/>
          <w:szCs w:val="24"/>
        </w:rPr>
        <w:t>e</w:t>
      </w:r>
      <w:r w:rsidRPr="00D65AE2">
        <w:rPr>
          <w:rFonts w:ascii="Times New Roman" w:hAnsi="Times New Roman" w:cs="Times New Roman"/>
          <w:smallCaps/>
          <w:sz w:val="24"/>
          <w:szCs w:val="24"/>
          <w:vertAlign w:val="subscript"/>
        </w:rPr>
        <w:t>2</w:t>
      </w:r>
      <w:r w:rsidRPr="00D65AE2">
        <w:rPr>
          <w:rFonts w:ascii="Times New Roman" w:hAnsi="Times New Roman" w:cs="Times New Roman"/>
          <w:smallCaps/>
          <w:sz w:val="24"/>
          <w:szCs w:val="24"/>
        </w:rPr>
        <w:t>.gal</w:t>
      </w:r>
      <w:r w:rsidRPr="00D65AE2">
        <w:rPr>
          <w:rFonts w:ascii="Times New Roman" w:hAnsi="Times New Roman" w:cs="Times New Roman"/>
          <w:sz w:val="24"/>
          <w:szCs w:val="24"/>
        </w:rPr>
        <w:t xml:space="preserve"> [</w:t>
      </w:r>
      <w:r w:rsidRPr="00D65AE2">
        <w:rPr>
          <w:rFonts w:ascii="Times New Roman" w:hAnsi="Times New Roman" w:cs="Times New Roman"/>
          <w:sz w:val="24"/>
          <w:szCs w:val="24"/>
          <w:vertAlign w:val="superscript"/>
        </w:rPr>
        <w:t>I</w:t>
      </w:r>
      <w:r w:rsidRPr="00D65AE2">
        <w:rPr>
          <w:rFonts w:ascii="Times New Roman" w:hAnsi="Times New Roman" w:cs="Times New Roman"/>
          <w:smallCaps/>
          <w:sz w:val="24"/>
          <w:szCs w:val="24"/>
        </w:rPr>
        <w:t>an.šar</w:t>
      </w:r>
      <w:r w:rsidRPr="00D65AE2">
        <w:rPr>
          <w:rFonts w:ascii="Times New Roman" w:hAnsi="Times New Roman" w:cs="Times New Roman"/>
          <w:smallCaps/>
          <w:sz w:val="24"/>
          <w:szCs w:val="24"/>
          <w:vertAlign w:val="subscript"/>
        </w:rPr>
        <w:t>2</w:t>
      </w:r>
      <w:r w:rsidRPr="00D65AE2">
        <w:rPr>
          <w:rFonts w:ascii="Times New Roman" w:hAnsi="Times New Roman" w:cs="Times New Roman"/>
          <w:i/>
          <w:sz w:val="24"/>
          <w:szCs w:val="24"/>
        </w:rPr>
        <w:t>.</w:t>
      </w:r>
      <w:r w:rsidRPr="00D65AE2">
        <w:rPr>
          <w:rFonts w:ascii="Times New Roman" w:hAnsi="Times New Roman" w:cs="Times New Roman"/>
          <w:smallCaps/>
          <w:sz w:val="24"/>
          <w:szCs w:val="24"/>
        </w:rPr>
        <w:t>du</w:t>
      </w:r>
      <w:r w:rsidRPr="00D65AE2">
        <w:rPr>
          <w:rFonts w:ascii="Times New Roman" w:hAnsi="Times New Roman" w:cs="Times New Roman"/>
          <w:smallCaps/>
          <w:sz w:val="24"/>
          <w:szCs w:val="24"/>
          <w:vertAlign w:val="subscript"/>
        </w:rPr>
        <w:t>3</w:t>
      </w:r>
      <w:r w:rsidRPr="00D65AE2">
        <w:rPr>
          <w:rFonts w:ascii="Times New Roman" w:hAnsi="Times New Roman" w:cs="Times New Roman"/>
          <w:smallCaps/>
          <w:sz w:val="24"/>
          <w:szCs w:val="24"/>
        </w:rPr>
        <w:t>]</w:t>
      </w:r>
      <w:r w:rsidRPr="00D65AE2">
        <w:rPr>
          <w:rFonts w:ascii="Times New Roman" w:hAnsi="Times New Roman" w:cs="Times New Roman"/>
          <w:i/>
          <w:sz w:val="24"/>
          <w:szCs w:val="24"/>
        </w:rPr>
        <w:t>.</w:t>
      </w:r>
      <w:r w:rsidRPr="00D65AE2">
        <w:rPr>
          <w:rFonts w:ascii="Times New Roman" w:hAnsi="Times New Roman" w:cs="Times New Roman"/>
          <w:smallCaps/>
          <w:sz w:val="24"/>
          <w:szCs w:val="24"/>
        </w:rPr>
        <w:t>a</w:t>
      </w:r>
      <w:r w:rsidRPr="00D65AE2">
        <w:rPr>
          <w:rFonts w:ascii="Times New Roman" w:hAnsi="Times New Roman" w:cs="Times New Roman"/>
          <w:sz w:val="24"/>
          <w:szCs w:val="24"/>
        </w:rPr>
        <w:t xml:space="preserve"> </w:t>
      </w:r>
      <w:r w:rsidRPr="00D65AE2">
        <w:rPr>
          <w:rFonts w:ascii="Times New Roman" w:hAnsi="Times New Roman" w:cs="Times New Roman"/>
          <w:smallCaps/>
          <w:sz w:val="24"/>
          <w:szCs w:val="24"/>
        </w:rPr>
        <w:t>lugal</w:t>
      </w:r>
      <w:r w:rsidRPr="00D65AE2">
        <w:rPr>
          <w:rFonts w:ascii="Times New Roman" w:hAnsi="Times New Roman" w:cs="Times New Roman"/>
          <w:i/>
          <w:sz w:val="24"/>
          <w:szCs w:val="24"/>
        </w:rPr>
        <w:t>-šú</w:t>
      </w:r>
      <w:r w:rsidRPr="00D65AE2">
        <w:rPr>
          <w:rFonts w:ascii="Times New Roman" w:hAnsi="Times New Roman" w:cs="Times New Roman"/>
          <w:smallCaps/>
          <w:sz w:val="24"/>
          <w:szCs w:val="24"/>
        </w:rPr>
        <w:t xml:space="preserve"> lugal</w:t>
      </w:r>
      <w:r w:rsidRPr="00D65AE2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D65AE2">
        <w:rPr>
          <w:rFonts w:ascii="Times New Roman" w:hAnsi="Times New Roman" w:cs="Times New Roman"/>
          <w:smallCaps/>
          <w:sz w:val="24"/>
          <w:szCs w:val="24"/>
        </w:rPr>
        <w:t>kur an.šar</w:t>
      </w:r>
      <w:r w:rsidRPr="00D65AE2">
        <w:rPr>
          <w:rFonts w:ascii="Times New Roman" w:hAnsi="Times New Roman" w:cs="Times New Roman"/>
          <w:smallCaps/>
          <w:sz w:val="24"/>
          <w:szCs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  <w:szCs w:val="24"/>
          <w:vertAlign w:val="superscript"/>
        </w:rPr>
        <w:t>ki</w:t>
      </w:r>
    </w:p>
    <w:p w:rsidR="006204C5" w:rsidRPr="00D65AE2" w:rsidRDefault="006204C5" w:rsidP="00582C71">
      <w:pPr>
        <w:pStyle w:val="Listenabsatz"/>
        <w:numPr>
          <w:ilvl w:val="0"/>
          <w:numId w:val="3"/>
        </w:numPr>
        <w:spacing w:after="160"/>
        <w:ind w:left="357" w:hanging="357"/>
        <w:rPr>
          <w:rFonts w:ascii="Times New Roman" w:hAnsi="Times New Roman" w:cs="Times New Roman"/>
          <w:sz w:val="24"/>
          <w:szCs w:val="24"/>
          <w:lang w:val="en-US"/>
        </w:rPr>
      </w:pPr>
      <w:r w:rsidRPr="00D65AE2">
        <w:rPr>
          <w:rFonts w:ascii="Times New Roman" w:hAnsi="Times New Roman" w:cs="Times New Roman"/>
          <w:sz w:val="24"/>
          <w:szCs w:val="24"/>
          <w:lang w:val="en-US"/>
        </w:rPr>
        <w:t>Nin1 Rs. 37</w:t>
      </w:r>
      <w:r w:rsidRPr="00D65AE2">
        <w:rPr>
          <w:rFonts w:ascii="Times New Roman" w:hAnsi="Times New Roman" w:cs="Times New Roman"/>
          <w:sz w:val="24"/>
          <w:szCs w:val="24"/>
          <w:lang w:val="en-US"/>
        </w:rPr>
        <w:tab/>
      </w:r>
      <w:r w:rsidRPr="00D65AE2">
        <w:rPr>
          <w:rFonts w:ascii="Times New Roman" w:hAnsi="Times New Roman" w:cs="Times New Roman"/>
          <w:i/>
          <w:sz w:val="24"/>
          <w:szCs w:val="24"/>
          <w:lang w:val="en-US"/>
        </w:rPr>
        <w:t>ša a-n</w:t>
      </w:r>
      <w:r w:rsidRPr="00D65AE2">
        <w:rPr>
          <w:rFonts w:ascii="Times New Roman" w:hAnsi="Times New Roman" w:cs="Times New Roman"/>
          <w:sz w:val="24"/>
          <w:szCs w:val="24"/>
          <w:lang w:val="en-US"/>
        </w:rPr>
        <w:t>[</w:t>
      </w:r>
      <w:r w:rsidRPr="00D65AE2">
        <w:rPr>
          <w:rFonts w:ascii="Times New Roman" w:hAnsi="Times New Roman" w:cs="Times New Roman"/>
          <w:i/>
          <w:sz w:val="24"/>
          <w:szCs w:val="24"/>
          <w:lang w:val="en-US"/>
        </w:rPr>
        <w:t>a</w:t>
      </w:r>
      <w:r w:rsidRPr="00D65AE2">
        <w:rPr>
          <w:rFonts w:ascii="Times New Roman" w:hAnsi="Times New Roman" w:cs="Times New Roman"/>
          <w:smallCaps/>
          <w:sz w:val="24"/>
          <w:szCs w:val="24"/>
          <w:lang w:val="en-US"/>
        </w:rPr>
        <w:t xml:space="preserve"> an.šar</w:t>
      </w:r>
      <w:r w:rsidRPr="00D65AE2">
        <w:rPr>
          <w:rFonts w:ascii="Times New Roman" w:hAnsi="Times New Roman" w:cs="Times New Roman"/>
          <w:smallCaps/>
          <w:sz w:val="24"/>
          <w:szCs w:val="24"/>
          <w:vertAlign w:val="subscript"/>
          <w:lang w:val="en-US"/>
        </w:rPr>
        <w:t>2</w:t>
      </w:r>
      <w:r w:rsidRPr="00D65AE2">
        <w:rPr>
          <w:rFonts w:ascii="Times New Roman" w:hAnsi="Times New Roman" w:cs="Times New Roman"/>
          <w:sz w:val="24"/>
          <w:szCs w:val="24"/>
          <w:lang w:val="en-US"/>
        </w:rPr>
        <w:t>]</w:t>
      </w:r>
      <w:r w:rsidRPr="00D65AE2">
        <w:rPr>
          <w:rFonts w:ascii="Times New Roman" w:hAnsi="Times New Roman" w:cs="Times New Roman"/>
          <w:i/>
          <w:sz w:val="24"/>
          <w:szCs w:val="24"/>
          <w:lang w:val="en-US"/>
        </w:rPr>
        <w:t xml:space="preserve"> ˹ù˺ </w:t>
      </w:r>
      <w:r w:rsidRPr="00D65AE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d</w:t>
      </w:r>
      <w:r w:rsidRPr="00D65AE2">
        <w:rPr>
          <w:rFonts w:ascii="Times New Roman" w:hAnsi="Times New Roman" w:cs="Times New Roman"/>
          <w:i/>
          <w:sz w:val="24"/>
          <w:szCs w:val="24"/>
          <w:lang w:val="en-US"/>
        </w:rPr>
        <w:t>nin-líl tak-lu</w:t>
      </w:r>
      <w:r w:rsidRPr="00D65AE2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</w:p>
    <w:p w:rsidR="006204C5" w:rsidRPr="00D65AE2" w:rsidRDefault="006204C5" w:rsidP="00582C71">
      <w:pPr>
        <w:pStyle w:val="Listenabsatz"/>
        <w:numPr>
          <w:ilvl w:val="0"/>
          <w:numId w:val="3"/>
        </w:numPr>
        <w:spacing w:after="160"/>
        <w:ind w:left="357" w:hanging="357"/>
        <w:rPr>
          <w:rFonts w:ascii="Times New Roman" w:hAnsi="Times New Roman" w:cs="Times New Roman"/>
          <w:sz w:val="24"/>
          <w:szCs w:val="24"/>
          <w:lang w:val="en-US"/>
        </w:rPr>
      </w:pPr>
      <w:r w:rsidRPr="00D65AE2">
        <w:rPr>
          <w:rFonts w:ascii="Times New Roman" w:hAnsi="Times New Roman" w:cs="Times New Roman"/>
          <w:sz w:val="24"/>
          <w:szCs w:val="24"/>
          <w:lang w:val="en-US"/>
        </w:rPr>
        <w:t>Nin1 Rs. 38</w:t>
      </w:r>
      <w:r w:rsidRPr="00D65AE2">
        <w:rPr>
          <w:rFonts w:ascii="Times New Roman" w:hAnsi="Times New Roman" w:cs="Times New Roman"/>
          <w:sz w:val="24"/>
          <w:szCs w:val="24"/>
          <w:lang w:val="en-US"/>
        </w:rPr>
        <w:tab/>
      </w:r>
      <w:r w:rsidRPr="00D65AE2">
        <w:rPr>
          <w:rFonts w:ascii="Times New Roman" w:hAnsi="Times New Roman" w:cs="Times New Roman"/>
          <w:i/>
          <w:sz w:val="24"/>
          <w:szCs w:val="24"/>
          <w:lang w:val="en-US"/>
        </w:rPr>
        <w:t>ša</w:t>
      </w:r>
      <w:r w:rsidRPr="00D65AE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65AE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d</w:t>
      </w:r>
      <w:r w:rsidRPr="00D65AE2">
        <w:rPr>
          <w:rFonts w:ascii="Times New Roman" w:hAnsi="Times New Roman" w:cs="Times New Roman"/>
          <w:sz w:val="24"/>
          <w:szCs w:val="24"/>
          <w:lang w:val="en-US"/>
        </w:rPr>
        <w:t>[</w:t>
      </w:r>
      <w:r w:rsidRPr="00D65AE2">
        <w:rPr>
          <w:rFonts w:ascii="Times New Roman" w:hAnsi="Times New Roman" w:cs="Times New Roman"/>
          <w:smallCaps/>
          <w:sz w:val="24"/>
          <w:szCs w:val="24"/>
          <w:lang w:val="en-US"/>
        </w:rPr>
        <w:t>ag</w:t>
      </w:r>
      <w:r w:rsidRPr="00D65AE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65AE2">
        <w:rPr>
          <w:rFonts w:ascii="Times New Roman" w:hAnsi="Times New Roman" w:cs="Times New Roman"/>
          <w:i/>
          <w:sz w:val="24"/>
          <w:szCs w:val="24"/>
          <w:lang w:val="en-US"/>
        </w:rPr>
        <w:t>ù</w:t>
      </w:r>
      <w:r w:rsidRPr="00D65AE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65AE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d</w:t>
      </w:r>
      <w:r w:rsidRPr="00D65AE2">
        <w:rPr>
          <w:rFonts w:ascii="Times New Roman" w:hAnsi="Times New Roman" w:cs="Times New Roman"/>
          <w:i/>
          <w:sz w:val="24"/>
          <w:szCs w:val="24"/>
          <w:lang w:val="en-US"/>
        </w:rPr>
        <w:t>ta</w:t>
      </w:r>
      <w:r w:rsidRPr="00D65AE2">
        <w:rPr>
          <w:rFonts w:ascii="Times New Roman" w:hAnsi="Times New Roman" w:cs="Times New Roman"/>
          <w:sz w:val="24"/>
          <w:szCs w:val="24"/>
          <w:lang w:val="en-US"/>
        </w:rPr>
        <w:t>]</w:t>
      </w:r>
      <w:r w:rsidRPr="00D65AE2">
        <w:rPr>
          <w:rFonts w:ascii="Times New Roman" w:hAnsi="Times New Roman" w:cs="Times New Roman"/>
          <w:i/>
          <w:sz w:val="24"/>
          <w:szCs w:val="24"/>
          <w:lang w:val="en-US"/>
        </w:rPr>
        <w:t>š-me-tu</w:t>
      </w:r>
      <w:r w:rsidRPr="00D65AE2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Pr="00D65AE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65AE2">
        <w:rPr>
          <w:rFonts w:ascii="Times New Roman" w:hAnsi="Times New Roman" w:cs="Times New Roman"/>
          <w:smallCaps/>
          <w:sz w:val="24"/>
          <w:szCs w:val="24"/>
          <w:lang w:val="en-US"/>
        </w:rPr>
        <w:t>ĝeštu</w:t>
      </w:r>
      <w:r w:rsidRPr="00D65AE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II</w:t>
      </w:r>
      <w:r w:rsidRPr="00D65AE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65AE2">
        <w:rPr>
          <w:rFonts w:ascii="Times New Roman" w:hAnsi="Times New Roman" w:cs="Times New Roman"/>
          <w:smallCaps/>
          <w:sz w:val="24"/>
          <w:szCs w:val="24"/>
          <w:lang w:val="en-US"/>
        </w:rPr>
        <w:t>daĝal</w:t>
      </w:r>
      <w:r w:rsidRPr="00D65AE2">
        <w:rPr>
          <w:rFonts w:ascii="Times New Roman" w:hAnsi="Times New Roman" w:cs="Times New Roman"/>
          <w:i/>
          <w:sz w:val="24"/>
          <w:szCs w:val="24"/>
          <w:lang w:val="en-US"/>
        </w:rPr>
        <w:t>-tu</w:t>
      </w:r>
      <w:r w:rsidRPr="00D65AE2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Pr="00D65AE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65AE2">
        <w:rPr>
          <w:rFonts w:ascii="Times New Roman" w:hAnsi="Times New Roman" w:cs="Times New Roman"/>
          <w:i/>
          <w:sz w:val="24"/>
          <w:szCs w:val="24"/>
          <w:lang w:val="en-US"/>
        </w:rPr>
        <w:t>iš-ru-ku-uš</w:t>
      </w:r>
    </w:p>
    <w:p w:rsidR="006204C5" w:rsidRPr="00D65AE2" w:rsidRDefault="006204C5" w:rsidP="00582C71">
      <w:pPr>
        <w:pStyle w:val="Listenabsatz"/>
        <w:numPr>
          <w:ilvl w:val="0"/>
          <w:numId w:val="3"/>
        </w:numPr>
        <w:spacing w:after="160"/>
        <w:ind w:left="357" w:hanging="357"/>
        <w:rPr>
          <w:rFonts w:ascii="Times New Roman" w:hAnsi="Times New Roman" w:cs="Times New Roman"/>
          <w:sz w:val="24"/>
          <w:szCs w:val="24"/>
          <w:lang w:val="en-US"/>
        </w:rPr>
      </w:pPr>
      <w:r w:rsidRPr="00D65AE2">
        <w:rPr>
          <w:rFonts w:ascii="Times New Roman" w:hAnsi="Times New Roman" w:cs="Times New Roman"/>
          <w:sz w:val="24"/>
          <w:szCs w:val="24"/>
          <w:lang w:val="en-US"/>
        </w:rPr>
        <w:t>Nin1 Rs. 39</w:t>
      </w:r>
      <w:r w:rsidRPr="00D65AE2">
        <w:rPr>
          <w:rFonts w:ascii="Times New Roman" w:hAnsi="Times New Roman" w:cs="Times New Roman"/>
          <w:sz w:val="24"/>
          <w:szCs w:val="24"/>
          <w:lang w:val="en-US"/>
        </w:rPr>
        <w:tab/>
      </w:r>
      <w:r w:rsidRPr="00D65AE2">
        <w:rPr>
          <w:rFonts w:ascii="Times New Roman" w:hAnsi="Times New Roman" w:cs="Times New Roman"/>
          <w:i/>
          <w:sz w:val="24"/>
          <w:szCs w:val="24"/>
          <w:lang w:val="en-US"/>
        </w:rPr>
        <w:t>i-ḫ</w:t>
      </w:r>
      <w:r w:rsidRPr="00D65AE2">
        <w:rPr>
          <w:rFonts w:ascii="Times New Roman" w:hAnsi="Times New Roman" w:cs="Times New Roman"/>
          <w:sz w:val="24"/>
          <w:szCs w:val="24"/>
          <w:lang w:val="en-US"/>
        </w:rPr>
        <w:t>[</w:t>
      </w:r>
      <w:r w:rsidRPr="00D65AE2">
        <w:rPr>
          <w:rFonts w:ascii="Times New Roman" w:hAnsi="Times New Roman" w:cs="Times New Roman"/>
          <w:i/>
          <w:sz w:val="24"/>
          <w:szCs w:val="24"/>
          <w:lang w:val="en-US"/>
        </w:rPr>
        <w:t xml:space="preserve">u-uz-zu </w:t>
      </w:r>
      <w:r w:rsidRPr="00D65AE2">
        <w:rPr>
          <w:rFonts w:ascii="Times New Roman" w:hAnsi="Times New Roman" w:cs="Times New Roman"/>
          <w:smallCaps/>
          <w:sz w:val="24"/>
          <w:szCs w:val="24"/>
          <w:lang w:val="en-US"/>
        </w:rPr>
        <w:t>igi</w:t>
      </w:r>
      <w:r w:rsidRPr="00D65AE2">
        <w:rPr>
          <w:rFonts w:ascii="Times New Roman" w:hAnsi="Times New Roman" w:cs="Times New Roman"/>
          <w:smallCaps/>
          <w:sz w:val="24"/>
          <w:szCs w:val="24"/>
          <w:vertAlign w:val="superscript"/>
          <w:lang w:val="en-US"/>
        </w:rPr>
        <w:t>II</w:t>
      </w:r>
      <w:r w:rsidRPr="00D65AE2">
        <w:rPr>
          <w:rFonts w:ascii="Times New Roman" w:hAnsi="Times New Roman" w:cs="Times New Roman"/>
          <w:sz w:val="24"/>
          <w:szCs w:val="24"/>
          <w:lang w:val="en-US"/>
        </w:rPr>
        <w:t xml:space="preserve">] </w:t>
      </w:r>
      <w:r w:rsidRPr="00D65AE2">
        <w:rPr>
          <w:rFonts w:ascii="Times New Roman" w:hAnsi="Times New Roman" w:cs="Times New Roman"/>
          <w:i/>
          <w:sz w:val="24"/>
          <w:szCs w:val="24"/>
          <w:lang w:val="en-US"/>
        </w:rPr>
        <w:t>na-mir-tu</w:t>
      </w:r>
      <w:r w:rsidRPr="00D65AE2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4</w:t>
      </w:r>
      <w:r w:rsidRPr="00D65AE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65AE2">
        <w:rPr>
          <w:rFonts w:ascii="Times New Roman" w:hAnsi="Times New Roman" w:cs="Times New Roman"/>
          <w:i/>
          <w:sz w:val="24"/>
          <w:szCs w:val="24"/>
          <w:lang w:val="en-US"/>
        </w:rPr>
        <w:t>ni-siq ṭup-šar-ru-ti</w:t>
      </w:r>
    </w:p>
    <w:p w:rsidR="006204C5" w:rsidRPr="00D65AE2" w:rsidRDefault="006204C5" w:rsidP="00582C71">
      <w:pPr>
        <w:pStyle w:val="Listenabsatz"/>
        <w:numPr>
          <w:ilvl w:val="0"/>
          <w:numId w:val="3"/>
        </w:numPr>
        <w:spacing w:after="160"/>
        <w:ind w:left="357" w:hanging="357"/>
        <w:rPr>
          <w:rFonts w:ascii="Times New Roman" w:hAnsi="Times New Roman" w:cs="Times New Roman"/>
          <w:sz w:val="24"/>
          <w:szCs w:val="24"/>
          <w:lang w:val="it-IT"/>
        </w:rPr>
      </w:pPr>
      <w:r w:rsidRPr="00D65AE2">
        <w:rPr>
          <w:rFonts w:ascii="Times New Roman" w:hAnsi="Times New Roman" w:cs="Times New Roman"/>
          <w:sz w:val="24"/>
          <w:szCs w:val="24"/>
          <w:lang w:val="it-IT"/>
        </w:rPr>
        <w:t>Nin1 Rs. 40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ab/>
      </w:r>
      <w:r w:rsidRPr="00D65AE2">
        <w:rPr>
          <w:rFonts w:ascii="Times New Roman" w:hAnsi="Times New Roman" w:cs="Times New Roman"/>
          <w:i/>
          <w:sz w:val="24"/>
          <w:szCs w:val="24"/>
          <w:lang w:val="it-IT"/>
        </w:rPr>
        <w:t>ša ina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 xml:space="preserve"> [</w:t>
      </w:r>
      <w:r w:rsidRPr="00D65AE2">
        <w:rPr>
          <w:rFonts w:ascii="Times New Roman" w:hAnsi="Times New Roman" w:cs="Times New Roman"/>
          <w:smallCaps/>
          <w:sz w:val="24"/>
          <w:szCs w:val="24"/>
          <w:lang w:val="it-IT"/>
        </w:rPr>
        <w:t>lugal.meš]</w:t>
      </w:r>
      <w:r w:rsidRPr="00D65AE2">
        <w:rPr>
          <w:rFonts w:ascii="Times New Roman" w:hAnsi="Times New Roman" w:cs="Times New Roman"/>
          <w:i/>
          <w:sz w:val="24"/>
          <w:szCs w:val="24"/>
          <w:lang w:val="it-IT"/>
        </w:rPr>
        <w:t>-ni a-lik maḫ-ri-ia</w:t>
      </w:r>
    </w:p>
    <w:p w:rsidR="006204C5" w:rsidRPr="00D65AE2" w:rsidRDefault="006204C5" w:rsidP="00582C71">
      <w:pPr>
        <w:pStyle w:val="Listenabsatz"/>
        <w:numPr>
          <w:ilvl w:val="0"/>
          <w:numId w:val="3"/>
        </w:numPr>
        <w:spacing w:after="160"/>
        <w:ind w:left="357" w:hanging="357"/>
        <w:rPr>
          <w:rFonts w:ascii="Times New Roman" w:hAnsi="Times New Roman" w:cs="Times New Roman"/>
          <w:sz w:val="24"/>
          <w:szCs w:val="24"/>
          <w:lang w:val="it-IT"/>
        </w:rPr>
      </w:pPr>
      <w:r w:rsidRPr="00D65AE2">
        <w:rPr>
          <w:rFonts w:ascii="Times New Roman" w:hAnsi="Times New Roman" w:cs="Times New Roman"/>
          <w:sz w:val="24"/>
          <w:szCs w:val="24"/>
          <w:lang w:val="it-IT"/>
        </w:rPr>
        <w:t>Nin1 Rs. 41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ab/>
      </w:r>
      <w:r w:rsidRPr="00D65AE2">
        <w:rPr>
          <w:rFonts w:ascii="Times New Roman" w:hAnsi="Times New Roman" w:cs="Times New Roman"/>
          <w:i/>
          <w:sz w:val="24"/>
          <w:szCs w:val="24"/>
          <w:lang w:val="it-IT"/>
        </w:rPr>
        <w:t>mim-ma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 xml:space="preserve"> </w:t>
      </w:r>
      <w:r w:rsidRPr="00D65AE2">
        <w:rPr>
          <w:rFonts w:ascii="Times New Roman" w:hAnsi="Times New Roman" w:cs="Times New Roman"/>
          <w:i/>
          <w:sz w:val="24"/>
          <w:szCs w:val="24"/>
          <w:lang w:val="it-IT"/>
        </w:rPr>
        <w:t xml:space="preserve">šip-ru ˹šu˺-a-tu la i-ḫu-zu </w:t>
      </w:r>
    </w:p>
    <w:p w:rsidR="006204C5" w:rsidRPr="00D65AE2" w:rsidRDefault="006204C5" w:rsidP="00582C71">
      <w:pPr>
        <w:pStyle w:val="Listenabsatz"/>
        <w:numPr>
          <w:ilvl w:val="0"/>
          <w:numId w:val="3"/>
        </w:numPr>
        <w:spacing w:after="160"/>
        <w:ind w:left="357" w:hanging="357"/>
        <w:rPr>
          <w:rFonts w:ascii="Times New Roman" w:hAnsi="Times New Roman" w:cs="Times New Roman"/>
          <w:sz w:val="24"/>
          <w:szCs w:val="24"/>
          <w:lang w:val="it-IT"/>
        </w:rPr>
      </w:pPr>
      <w:r w:rsidRPr="00D65AE2">
        <w:rPr>
          <w:rFonts w:ascii="Times New Roman" w:hAnsi="Times New Roman" w:cs="Times New Roman"/>
          <w:sz w:val="24"/>
          <w:szCs w:val="24"/>
          <w:lang w:val="it-IT"/>
        </w:rPr>
        <w:t>Nin1 Rs. 42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ab/>
      </w:r>
      <w:r w:rsidRPr="00D65AE2">
        <w:rPr>
          <w:rFonts w:ascii="Times New Roman" w:hAnsi="Times New Roman" w:cs="Times New Roman"/>
          <w:i/>
          <w:sz w:val="24"/>
          <w:szCs w:val="24"/>
          <w:lang w:val="it-IT"/>
        </w:rPr>
        <w:t xml:space="preserve">né-me-eq </w:t>
      </w:r>
      <w:r w:rsidRPr="00D65AE2">
        <w:rPr>
          <w:rFonts w:ascii="Times New Roman" w:hAnsi="Times New Roman" w:cs="Times New Roman"/>
          <w:sz w:val="24"/>
          <w:szCs w:val="24"/>
          <w:vertAlign w:val="superscript"/>
          <w:lang w:val="it-IT"/>
        </w:rPr>
        <w:t>d</w:t>
      </w:r>
      <w:r w:rsidRPr="00D65AE2">
        <w:rPr>
          <w:rFonts w:ascii="Times New Roman" w:hAnsi="Times New Roman" w:cs="Times New Roman"/>
          <w:smallCaps/>
          <w:sz w:val="24"/>
          <w:szCs w:val="24"/>
          <w:lang w:val="it-IT"/>
        </w:rPr>
        <w:t>ag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 xml:space="preserve"> </w:t>
      </w:r>
      <w:r w:rsidRPr="00D65AE2">
        <w:rPr>
          <w:rFonts w:ascii="Times New Roman" w:hAnsi="Times New Roman" w:cs="Times New Roman"/>
          <w:i/>
          <w:sz w:val="24"/>
          <w:szCs w:val="24"/>
          <w:lang w:val="it-IT"/>
        </w:rPr>
        <w:t>ti-kip sa-an-tak-ki ma-la ba-áš-mu</w:t>
      </w:r>
    </w:p>
    <w:p w:rsidR="006204C5" w:rsidRPr="00D65AE2" w:rsidRDefault="006204C5" w:rsidP="00582C71">
      <w:pPr>
        <w:pStyle w:val="Listenabsatz"/>
        <w:numPr>
          <w:ilvl w:val="0"/>
          <w:numId w:val="3"/>
        </w:numPr>
        <w:spacing w:after="160"/>
        <w:ind w:left="357" w:hanging="357"/>
        <w:rPr>
          <w:rFonts w:ascii="Times New Roman" w:hAnsi="Times New Roman" w:cs="Times New Roman"/>
          <w:sz w:val="24"/>
          <w:szCs w:val="24"/>
        </w:rPr>
      </w:pPr>
      <w:r w:rsidRPr="00D65AE2">
        <w:rPr>
          <w:rFonts w:ascii="Times New Roman" w:hAnsi="Times New Roman" w:cs="Times New Roman"/>
          <w:sz w:val="24"/>
          <w:szCs w:val="24"/>
        </w:rPr>
        <w:t>Nin9 Rs. 43</w:t>
      </w:r>
      <w:r w:rsidRPr="00D65AE2">
        <w:rPr>
          <w:rFonts w:ascii="Times New Roman" w:hAnsi="Times New Roman" w:cs="Times New Roman"/>
          <w:sz w:val="24"/>
          <w:szCs w:val="24"/>
        </w:rPr>
        <w:tab/>
      </w:r>
      <w:r w:rsidRPr="00D65AE2">
        <w:rPr>
          <w:rFonts w:ascii="Times New Roman" w:hAnsi="Times New Roman" w:cs="Times New Roman"/>
          <w:i/>
          <w:sz w:val="24"/>
          <w:szCs w:val="24"/>
        </w:rPr>
        <w:t>ina ṭup-pa-a-</w:t>
      </w:r>
      <w:r w:rsidRPr="00D65AE2">
        <w:rPr>
          <w:rFonts w:ascii="Times New Roman" w:hAnsi="Times New Roman" w:cs="Times New Roman"/>
          <w:sz w:val="24"/>
          <w:szCs w:val="24"/>
        </w:rPr>
        <w:t>[</w:t>
      </w:r>
      <w:r w:rsidRPr="00D65AE2">
        <w:rPr>
          <w:rFonts w:ascii="Times New Roman" w:hAnsi="Times New Roman" w:cs="Times New Roman"/>
          <w:i/>
          <w:sz w:val="24"/>
          <w:szCs w:val="24"/>
        </w:rPr>
        <w:t>ni</w:t>
      </w:r>
      <w:r w:rsidRPr="00D65AE2">
        <w:rPr>
          <w:rFonts w:ascii="Times New Roman" w:hAnsi="Times New Roman" w:cs="Times New Roman"/>
          <w:sz w:val="24"/>
          <w:szCs w:val="24"/>
        </w:rPr>
        <w:t>]</w:t>
      </w:r>
      <w:r w:rsidRPr="00D65AE2">
        <w:rPr>
          <w:rFonts w:ascii="Times New Roman" w:hAnsi="Times New Roman" w:cs="Times New Roman"/>
          <w:i/>
          <w:sz w:val="24"/>
          <w:szCs w:val="24"/>
        </w:rPr>
        <w:t xml:space="preserve"> áš-ṭur as-niq ab-re-e-ma</w:t>
      </w:r>
    </w:p>
    <w:p w:rsidR="006204C5" w:rsidRPr="00D65AE2" w:rsidRDefault="006204C5" w:rsidP="00582C71">
      <w:pPr>
        <w:pStyle w:val="Listenabsatz"/>
        <w:numPr>
          <w:ilvl w:val="0"/>
          <w:numId w:val="3"/>
        </w:numPr>
        <w:spacing w:after="160"/>
        <w:ind w:left="357" w:hanging="357"/>
        <w:rPr>
          <w:rFonts w:ascii="Times New Roman" w:hAnsi="Times New Roman" w:cs="Times New Roman"/>
          <w:sz w:val="24"/>
          <w:szCs w:val="24"/>
          <w:lang w:val="it-IT"/>
        </w:rPr>
      </w:pPr>
      <w:r w:rsidRPr="00D65AE2">
        <w:rPr>
          <w:rFonts w:ascii="Times New Roman" w:hAnsi="Times New Roman" w:cs="Times New Roman"/>
          <w:sz w:val="24"/>
          <w:szCs w:val="24"/>
          <w:lang w:val="it-IT"/>
        </w:rPr>
        <w:t>Nin9 Rs. 44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ab/>
      </w:r>
      <w:r w:rsidRPr="00D65AE2">
        <w:rPr>
          <w:rFonts w:ascii="Times New Roman" w:hAnsi="Times New Roman" w:cs="Times New Roman"/>
          <w:i/>
          <w:sz w:val="24"/>
          <w:szCs w:val="24"/>
          <w:lang w:val="it-IT"/>
        </w:rPr>
        <w:t>a-na ta-mar-t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>[</w:t>
      </w:r>
      <w:r w:rsidRPr="00D65AE2">
        <w:rPr>
          <w:rFonts w:ascii="Times New Roman" w:hAnsi="Times New Roman" w:cs="Times New Roman"/>
          <w:i/>
          <w:sz w:val="24"/>
          <w:szCs w:val="24"/>
          <w:lang w:val="it-IT"/>
        </w:rPr>
        <w:t>i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 xml:space="preserve">] </w:t>
      </w:r>
      <w:r w:rsidRPr="00D65AE2">
        <w:rPr>
          <w:rFonts w:ascii="Times New Roman" w:hAnsi="Times New Roman" w:cs="Times New Roman"/>
          <w:i/>
          <w:sz w:val="24"/>
          <w:szCs w:val="24"/>
          <w:lang w:val="it-IT"/>
        </w:rPr>
        <w:t xml:space="preserve">ši-ta-as-si-ia qé-reb </w:t>
      </w:r>
      <w:r w:rsidRPr="00D65AE2">
        <w:rPr>
          <w:rFonts w:ascii="Times New Roman" w:hAnsi="Times New Roman" w:cs="Times New Roman"/>
          <w:smallCaps/>
          <w:sz w:val="24"/>
          <w:szCs w:val="24"/>
          <w:lang w:val="it-IT"/>
        </w:rPr>
        <w:t>e</w:t>
      </w:r>
      <w:r w:rsidRPr="00D65AE2">
        <w:rPr>
          <w:rFonts w:ascii="Times New Roman" w:hAnsi="Times New Roman" w:cs="Times New Roman"/>
          <w:smallCaps/>
          <w:sz w:val="24"/>
          <w:szCs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mallCaps/>
          <w:sz w:val="24"/>
          <w:szCs w:val="24"/>
          <w:lang w:val="it-IT"/>
        </w:rPr>
        <w:t>.gal</w:t>
      </w:r>
      <w:r w:rsidRPr="00D65AE2">
        <w:rPr>
          <w:rFonts w:ascii="Times New Roman" w:hAnsi="Times New Roman" w:cs="Times New Roman"/>
          <w:i/>
          <w:sz w:val="24"/>
          <w:szCs w:val="24"/>
          <w:lang w:val="it-IT"/>
        </w:rPr>
        <w:t>-ia ú-kin</w:t>
      </w:r>
    </w:p>
    <w:p w:rsidR="006204C5" w:rsidRPr="00D65AE2" w:rsidRDefault="006204C5" w:rsidP="00582C71">
      <w:pPr>
        <w:pStyle w:val="Listenabsatz"/>
        <w:numPr>
          <w:ilvl w:val="0"/>
          <w:numId w:val="3"/>
        </w:numPr>
        <w:spacing w:after="160"/>
        <w:ind w:left="357" w:hanging="357"/>
        <w:rPr>
          <w:rFonts w:ascii="Times New Roman" w:hAnsi="Times New Roman" w:cs="Times New Roman"/>
          <w:sz w:val="24"/>
          <w:szCs w:val="24"/>
          <w:lang w:val="it-IT"/>
        </w:rPr>
      </w:pPr>
      <w:r w:rsidRPr="00D65AE2">
        <w:rPr>
          <w:rFonts w:ascii="Times New Roman" w:hAnsi="Times New Roman" w:cs="Times New Roman"/>
          <w:sz w:val="24"/>
          <w:szCs w:val="24"/>
          <w:lang w:val="it-IT"/>
        </w:rPr>
        <w:t>Nin9 Rs. 45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ab/>
      </w:r>
      <w:r w:rsidRPr="00D65AE2">
        <w:rPr>
          <w:rFonts w:ascii="Times New Roman" w:hAnsi="Times New Roman" w:cs="Times New Roman"/>
          <w:smallCaps/>
          <w:sz w:val="24"/>
          <w:szCs w:val="24"/>
          <w:lang w:val="it-IT"/>
        </w:rPr>
        <w:t>nir.ĝal</w:t>
      </w:r>
      <w:r w:rsidRPr="00D65AE2">
        <w:rPr>
          <w:rFonts w:ascii="Times New Roman" w:hAnsi="Times New Roman" w:cs="Times New Roman"/>
          <w:smallCaps/>
          <w:sz w:val="24"/>
          <w:szCs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mallCaps/>
          <w:sz w:val="24"/>
          <w:szCs w:val="24"/>
          <w:lang w:val="it-IT"/>
        </w:rPr>
        <w:t>.˹zu˺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 xml:space="preserve"> [</w:t>
      </w:r>
      <w:r w:rsidRPr="00D65AE2">
        <w:rPr>
          <w:rFonts w:ascii="Times New Roman" w:hAnsi="Times New Roman" w:cs="Times New Roman"/>
          <w:smallCaps/>
          <w:sz w:val="24"/>
          <w:szCs w:val="24"/>
          <w:lang w:val="it-IT"/>
        </w:rPr>
        <w:t>nu] ur lugal diĝir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>.</w:t>
      </w:r>
      <w:r w:rsidRPr="00D65AE2">
        <w:rPr>
          <w:rFonts w:ascii="Times New Roman" w:hAnsi="Times New Roman" w:cs="Times New Roman"/>
          <w:smallCaps/>
          <w:sz w:val="24"/>
          <w:szCs w:val="24"/>
          <w:lang w:val="it-IT"/>
        </w:rPr>
        <w:t>meš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 xml:space="preserve"> </w:t>
      </w:r>
      <w:r w:rsidRPr="00D65AE2">
        <w:rPr>
          <w:rFonts w:ascii="Times New Roman" w:hAnsi="Times New Roman" w:cs="Times New Roman"/>
          <w:smallCaps/>
          <w:sz w:val="24"/>
          <w:szCs w:val="24"/>
          <w:lang w:val="it-IT"/>
        </w:rPr>
        <w:t>an.šar</w:t>
      </w:r>
      <w:r w:rsidRPr="00D65AE2">
        <w:rPr>
          <w:rFonts w:ascii="Times New Roman" w:hAnsi="Times New Roman" w:cs="Times New Roman"/>
          <w:smallCaps/>
          <w:sz w:val="24"/>
          <w:szCs w:val="24"/>
          <w:vertAlign w:val="subscript"/>
          <w:lang w:val="it-IT"/>
        </w:rPr>
        <w:t>2</w:t>
      </w:r>
    </w:p>
    <w:p w:rsidR="006204C5" w:rsidRPr="00D65AE2" w:rsidRDefault="006204C5" w:rsidP="00582C71">
      <w:pPr>
        <w:pStyle w:val="Listenabsatz"/>
        <w:numPr>
          <w:ilvl w:val="0"/>
          <w:numId w:val="3"/>
        </w:numPr>
        <w:spacing w:after="160"/>
        <w:rPr>
          <w:rFonts w:ascii="Times New Roman" w:hAnsi="Times New Roman" w:cs="Times New Roman"/>
          <w:sz w:val="24"/>
          <w:szCs w:val="24"/>
          <w:lang w:val="it-IT"/>
        </w:rPr>
      </w:pPr>
      <w:r w:rsidRPr="00D65AE2">
        <w:rPr>
          <w:rFonts w:ascii="Times New Roman" w:hAnsi="Times New Roman" w:cs="Times New Roman"/>
          <w:sz w:val="24"/>
          <w:szCs w:val="24"/>
          <w:lang w:val="it-IT"/>
        </w:rPr>
        <w:t>Nin1 Rs. 46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ab/>
        <w:t>˹</w:t>
      </w:r>
      <w:r w:rsidRPr="00D65AE2">
        <w:rPr>
          <w:rFonts w:ascii="Times New Roman" w:hAnsi="Times New Roman" w:cs="Times New Roman"/>
          <w:i/>
          <w:sz w:val="24"/>
          <w:szCs w:val="24"/>
          <w:lang w:val="it-IT"/>
        </w:rPr>
        <w:t>man-nu˺ ša ˹</w:t>
      </w:r>
      <w:r w:rsidRPr="00D65AE2">
        <w:rPr>
          <w:rFonts w:ascii="Times New Roman" w:hAnsi="Times New Roman" w:cs="Times New Roman"/>
          <w:smallCaps/>
          <w:sz w:val="24"/>
          <w:szCs w:val="24"/>
          <w:lang w:val="it-IT"/>
        </w:rPr>
        <w:t>tum</w:t>
      </w:r>
      <w:r w:rsidRPr="00D65AE2">
        <w:rPr>
          <w:rFonts w:ascii="Times New Roman" w:hAnsi="Times New Roman" w:cs="Times New Roman"/>
          <w:smallCaps/>
          <w:sz w:val="24"/>
          <w:szCs w:val="24"/>
          <w:vertAlign w:val="subscript"/>
          <w:lang w:val="it-IT"/>
        </w:rPr>
        <w:t>3</w:t>
      </w:r>
      <w:r w:rsidRPr="00D65AE2">
        <w:rPr>
          <w:rFonts w:ascii="Times New Roman" w:hAnsi="Times New Roman" w:cs="Times New Roman"/>
          <w:i/>
          <w:sz w:val="24"/>
          <w:szCs w:val="24"/>
          <w:lang w:val="it-IT"/>
        </w:rPr>
        <w:t xml:space="preserve"> ù˺ lu-u šum-šú it-ti šum-ia i-šaṭ-ṭa-ru</w:t>
      </w:r>
    </w:p>
    <w:p w:rsidR="006204C5" w:rsidRPr="00D65AE2" w:rsidRDefault="006204C5" w:rsidP="00582C71">
      <w:pPr>
        <w:pStyle w:val="Listenabsatz"/>
        <w:numPr>
          <w:ilvl w:val="0"/>
          <w:numId w:val="3"/>
        </w:numPr>
        <w:spacing w:after="0"/>
        <w:rPr>
          <w:rFonts w:ascii="Times New Roman" w:hAnsi="Times New Roman" w:cs="Times New Roman"/>
          <w:sz w:val="24"/>
          <w:szCs w:val="24"/>
          <w:lang w:val="it-IT"/>
        </w:rPr>
      </w:pPr>
      <w:r w:rsidRPr="00D65AE2">
        <w:rPr>
          <w:rFonts w:ascii="Times New Roman" w:hAnsi="Times New Roman" w:cs="Times New Roman"/>
          <w:sz w:val="24"/>
          <w:szCs w:val="24"/>
          <w:lang w:val="it-IT"/>
        </w:rPr>
        <w:t>Nin1 Rs. 47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ab/>
      </w:r>
      <w:r w:rsidRPr="00D65AE2">
        <w:rPr>
          <w:rFonts w:ascii="Times New Roman" w:hAnsi="Times New Roman" w:cs="Times New Roman"/>
          <w:smallCaps/>
          <w:sz w:val="24"/>
          <w:szCs w:val="24"/>
          <w:lang w:val="it-IT"/>
        </w:rPr>
        <w:t>an.šar</w:t>
      </w:r>
      <w:r w:rsidRPr="00D65AE2">
        <w:rPr>
          <w:rFonts w:ascii="Times New Roman" w:hAnsi="Times New Roman" w:cs="Times New Roman"/>
          <w:smallCaps/>
          <w:sz w:val="24"/>
          <w:szCs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mallCaps/>
          <w:sz w:val="24"/>
          <w:szCs w:val="24"/>
          <w:lang w:val="it-IT"/>
        </w:rPr>
        <w:t xml:space="preserve"> </w:t>
      </w:r>
      <w:r w:rsidRPr="00D65AE2">
        <w:rPr>
          <w:rFonts w:ascii="Times New Roman" w:hAnsi="Times New Roman" w:cs="Times New Roman"/>
          <w:i/>
          <w:sz w:val="24"/>
          <w:szCs w:val="24"/>
          <w:lang w:val="it-IT"/>
        </w:rPr>
        <w:t>ù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 xml:space="preserve"> </w:t>
      </w:r>
      <w:r w:rsidRPr="00D65AE2">
        <w:rPr>
          <w:rFonts w:ascii="Times New Roman" w:hAnsi="Times New Roman" w:cs="Times New Roman"/>
          <w:sz w:val="24"/>
          <w:szCs w:val="24"/>
          <w:vertAlign w:val="superscript"/>
          <w:lang w:val="it-IT"/>
        </w:rPr>
        <w:t>d</w:t>
      </w:r>
      <w:r w:rsidRPr="00D65AE2">
        <w:rPr>
          <w:rFonts w:ascii="Times New Roman" w:hAnsi="Times New Roman" w:cs="Times New Roman"/>
          <w:i/>
          <w:sz w:val="24"/>
          <w:szCs w:val="24"/>
          <w:lang w:val="it-IT"/>
        </w:rPr>
        <w:t>nin-líl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 xml:space="preserve"> </w:t>
      </w:r>
      <w:r w:rsidRPr="00D65AE2">
        <w:rPr>
          <w:rFonts w:ascii="Times New Roman" w:hAnsi="Times New Roman" w:cs="Times New Roman"/>
          <w:i/>
          <w:sz w:val="24"/>
          <w:szCs w:val="24"/>
          <w:lang w:val="it-IT"/>
        </w:rPr>
        <w:t>ag-giš ez-zi-iš lis-kip-pu-šú-ma</w:t>
      </w:r>
    </w:p>
    <w:p w:rsidR="006204C5" w:rsidRPr="00D65AE2" w:rsidRDefault="006204C5" w:rsidP="00582C71">
      <w:pPr>
        <w:pStyle w:val="Listenabsatz"/>
        <w:numPr>
          <w:ilvl w:val="0"/>
          <w:numId w:val="3"/>
        </w:numPr>
        <w:spacing w:after="0"/>
        <w:rPr>
          <w:rFonts w:ascii="Times New Roman" w:hAnsi="Times New Roman" w:cs="Times New Roman"/>
          <w:sz w:val="24"/>
          <w:szCs w:val="24"/>
          <w:lang w:val="it-IT"/>
        </w:rPr>
      </w:pPr>
      <w:r w:rsidRPr="00D65AE2">
        <w:rPr>
          <w:rFonts w:ascii="Times New Roman" w:hAnsi="Times New Roman" w:cs="Times New Roman"/>
          <w:sz w:val="24"/>
          <w:szCs w:val="24"/>
          <w:lang w:val="it-IT"/>
        </w:rPr>
        <w:t>Nin1 Rs. 48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ab/>
      </w:r>
      <w:r w:rsidRPr="00D65AE2">
        <w:rPr>
          <w:rFonts w:ascii="Times New Roman" w:hAnsi="Times New Roman" w:cs="Times New Roman"/>
          <w:i/>
          <w:sz w:val="24"/>
          <w:szCs w:val="24"/>
          <w:lang w:val="it-IT"/>
        </w:rPr>
        <w:t>šum-šú zer-šú ina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 xml:space="preserve"> </w:t>
      </w:r>
      <w:r w:rsidRPr="00D65AE2">
        <w:rPr>
          <w:rFonts w:ascii="Times New Roman" w:hAnsi="Times New Roman" w:cs="Times New Roman"/>
          <w:smallCaps/>
          <w:sz w:val="24"/>
          <w:szCs w:val="24"/>
          <w:lang w:val="it-IT"/>
        </w:rPr>
        <w:t>kur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 xml:space="preserve"> </w:t>
      </w:r>
      <w:r w:rsidRPr="00D65AE2">
        <w:rPr>
          <w:rFonts w:ascii="Times New Roman" w:hAnsi="Times New Roman" w:cs="Times New Roman"/>
          <w:i/>
          <w:sz w:val="24"/>
          <w:szCs w:val="24"/>
          <w:lang w:val="it-IT"/>
        </w:rPr>
        <w:t>li-ḫal-li-qu</w:t>
      </w:r>
    </w:p>
    <w:p w:rsidR="006204C5" w:rsidRPr="00D65AE2" w:rsidRDefault="006204C5" w:rsidP="006204C5">
      <w:pPr>
        <w:pStyle w:val="Listenabsatz"/>
        <w:ind w:left="360"/>
        <w:jc w:val="both"/>
        <w:rPr>
          <w:rFonts w:ascii="Times New Roman" w:hAnsi="Times New Roman" w:cs="Times New Roman"/>
          <w:sz w:val="24"/>
          <w:szCs w:val="24"/>
          <w:lang w:val="it-IT"/>
        </w:rPr>
      </w:pPr>
    </w:p>
    <w:p w:rsidR="006204C5" w:rsidRPr="00D65AE2" w:rsidRDefault="006204C5" w:rsidP="006204C5">
      <w:pPr>
        <w:pStyle w:val="Listenabsatz"/>
        <w:ind w:left="360"/>
        <w:jc w:val="both"/>
        <w:rPr>
          <w:rFonts w:ascii="Times New Roman" w:hAnsi="Times New Roman" w:cs="Times New Roman"/>
          <w:sz w:val="24"/>
          <w:szCs w:val="24"/>
          <w:lang w:val="it-IT"/>
        </w:rPr>
      </w:pPr>
    </w:p>
    <w:p w:rsidR="006204C5" w:rsidRPr="00D65AE2" w:rsidRDefault="006204C5" w:rsidP="006204C5">
      <w:pPr>
        <w:pStyle w:val="Listenabsatz"/>
        <w:ind w:left="0"/>
        <w:jc w:val="both"/>
        <w:rPr>
          <w:rFonts w:ascii="Times New Roman" w:hAnsi="Times New Roman" w:cs="Times New Roman"/>
          <w:i/>
          <w:sz w:val="24"/>
          <w:szCs w:val="24"/>
          <w:lang w:val="it-IT"/>
        </w:rPr>
      </w:pPr>
      <w:r w:rsidRPr="00D65AE2">
        <w:rPr>
          <w:rFonts w:ascii="Times New Roman" w:hAnsi="Times New Roman" w:cs="Times New Roman"/>
          <w:i/>
          <w:sz w:val="24"/>
          <w:szCs w:val="24"/>
          <w:lang w:val="it-IT"/>
        </w:rPr>
        <w:t>Kolophon Nin2</w:t>
      </w:r>
    </w:p>
    <w:p w:rsidR="006204C5" w:rsidRPr="00D65AE2" w:rsidRDefault="006204C5" w:rsidP="006204C5">
      <w:pPr>
        <w:pStyle w:val="Listenabsatz"/>
        <w:spacing w:after="0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  <w:lang w:val="it-IT"/>
        </w:rPr>
      </w:pPr>
      <w:r w:rsidRPr="00D65AE2">
        <w:rPr>
          <w:rFonts w:ascii="Times New Roman" w:hAnsi="Times New Roman" w:cs="Times New Roman"/>
          <w:sz w:val="24"/>
          <w:szCs w:val="24"/>
          <w:lang w:val="it-IT"/>
        </w:rPr>
        <w:t>1. Nin2 Rs. 1ʹ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ab/>
        <w:t>[</w:t>
      </w:r>
      <w:r w:rsidRPr="00D65AE2">
        <w:rPr>
          <w:rFonts w:ascii="Times New Roman" w:hAnsi="Times New Roman" w:cs="Times New Roman"/>
          <w:smallCaps/>
          <w:sz w:val="24"/>
          <w:szCs w:val="24"/>
          <w:lang w:val="it-IT"/>
        </w:rPr>
        <w:t>e</w:t>
      </w:r>
      <w:r w:rsidRPr="00D65AE2">
        <w:rPr>
          <w:rFonts w:ascii="Times New Roman" w:hAnsi="Times New Roman" w:cs="Times New Roman"/>
          <w:smallCaps/>
          <w:sz w:val="24"/>
          <w:szCs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mallCaps/>
          <w:sz w:val="24"/>
          <w:szCs w:val="24"/>
          <w:lang w:val="it-IT"/>
        </w:rPr>
        <w:t>.gal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>] ˹</w:t>
      </w:r>
      <w:r w:rsidRPr="00D65AE2">
        <w:rPr>
          <w:rFonts w:ascii="Times New Roman" w:hAnsi="Times New Roman" w:cs="Times New Roman"/>
          <w:sz w:val="24"/>
          <w:szCs w:val="24"/>
          <w:vertAlign w:val="superscript"/>
          <w:lang w:val="it-IT"/>
        </w:rPr>
        <w:t>d</w:t>
      </w:r>
      <w:r w:rsidRPr="00D65AE2">
        <w:rPr>
          <w:rFonts w:ascii="Times New Roman" w:hAnsi="Times New Roman" w:cs="Times New Roman"/>
          <w:smallCaps/>
          <w:sz w:val="24"/>
          <w:szCs w:val="24"/>
          <w:lang w:val="it-IT"/>
        </w:rPr>
        <w:t>aš.šur.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>˺</w:t>
      </w:r>
      <w:r w:rsidRPr="00D65AE2">
        <w:rPr>
          <w:rFonts w:ascii="Times New Roman" w:hAnsi="Times New Roman" w:cs="Times New Roman"/>
          <w:sz w:val="24"/>
          <w:szCs w:val="24"/>
          <w:vertAlign w:val="superscript"/>
          <w:lang w:val="it-IT"/>
        </w:rPr>
        <w:t xml:space="preserve">? 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>[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  <w:lang w:val="it-IT"/>
        </w:rPr>
      </w:pPr>
      <w:r w:rsidRPr="00D65AE2">
        <w:rPr>
          <w:rFonts w:ascii="Times New Roman" w:hAnsi="Times New Roman" w:cs="Times New Roman"/>
          <w:sz w:val="24"/>
          <w:szCs w:val="24"/>
          <w:lang w:val="it-IT"/>
        </w:rPr>
        <w:t>2. Nin2 Rs. 2ʹ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ab/>
        <w:t>[</w:t>
      </w:r>
      <w:r w:rsidRPr="00D65AE2">
        <w:rPr>
          <w:rFonts w:ascii="Times New Roman" w:hAnsi="Times New Roman" w:cs="Times New Roman"/>
          <w:smallCaps/>
          <w:sz w:val="24"/>
          <w:szCs w:val="24"/>
          <w:lang w:val="it-IT"/>
        </w:rPr>
        <w:t>ĝeštu</w:t>
      </w:r>
      <w:r w:rsidRPr="00D65AE2">
        <w:rPr>
          <w:rFonts w:ascii="Times New Roman" w:hAnsi="Times New Roman" w:cs="Times New Roman"/>
          <w:smallCaps/>
          <w:sz w:val="24"/>
          <w:szCs w:val="24"/>
          <w:vertAlign w:val="superscript"/>
          <w:lang w:val="it-IT"/>
        </w:rPr>
        <w:t>II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 xml:space="preserve">] </w:t>
      </w:r>
      <w:r w:rsidRPr="00D65AE2">
        <w:rPr>
          <w:rFonts w:ascii="Times New Roman" w:hAnsi="Times New Roman" w:cs="Times New Roman"/>
          <w:smallCaps/>
          <w:sz w:val="24"/>
          <w:szCs w:val="24"/>
          <w:lang w:val="it-IT"/>
        </w:rPr>
        <w:t>daĝal</w:t>
      </w:r>
      <w:r w:rsidRPr="00D65AE2">
        <w:rPr>
          <w:rFonts w:ascii="Times New Roman" w:hAnsi="Times New Roman" w:cs="Times New Roman"/>
          <w:i/>
          <w:sz w:val="24"/>
          <w:szCs w:val="24"/>
          <w:lang w:val="it-IT"/>
        </w:rPr>
        <w:t>-tú ú-sak-li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>[</w:t>
      </w:r>
      <w:r w:rsidRPr="00D65AE2">
        <w:rPr>
          <w:rFonts w:ascii="Times New Roman" w:hAnsi="Times New Roman" w:cs="Times New Roman"/>
          <w:i/>
          <w:sz w:val="24"/>
          <w:szCs w:val="24"/>
          <w:lang w:val="it-IT"/>
        </w:rPr>
        <w:t>l-u-šu</w:t>
      </w:r>
      <w:r w:rsidRPr="00D65AE2">
        <w:rPr>
          <w:rFonts w:ascii="Times New Roman" w:hAnsi="Times New Roman" w:cs="Times New Roman"/>
          <w:i/>
          <w:sz w:val="24"/>
          <w:szCs w:val="24"/>
          <w:lang w:val="it-IT"/>
        </w:rPr>
        <w:tab/>
      </w:r>
      <w:r w:rsidRPr="00D65AE2">
        <w:rPr>
          <w:rFonts w:ascii="Times New Roman" w:hAnsi="Times New Roman" w:cs="Times New Roman"/>
          <w:i/>
          <w:sz w:val="24"/>
          <w:szCs w:val="24"/>
          <w:lang w:val="it-IT"/>
        </w:rPr>
        <w:tab/>
      </w:r>
      <w:r w:rsidRPr="00D65AE2">
        <w:rPr>
          <w:rFonts w:ascii="Times New Roman" w:hAnsi="Times New Roman" w:cs="Times New Roman"/>
          <w:i/>
          <w:sz w:val="24"/>
          <w:szCs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>]</w:t>
      </w:r>
    </w:p>
    <w:p w:rsidR="006204C5" w:rsidRPr="00D65AE2" w:rsidRDefault="006204C5" w:rsidP="006204C5">
      <w:pPr>
        <w:pStyle w:val="Listenabsatz"/>
        <w:spacing w:after="0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  <w:lang w:val="it-IT"/>
        </w:rPr>
      </w:pPr>
      <w:r w:rsidRPr="00D65AE2">
        <w:rPr>
          <w:rFonts w:ascii="Times New Roman" w:hAnsi="Times New Roman" w:cs="Times New Roman"/>
          <w:sz w:val="24"/>
          <w:szCs w:val="24"/>
          <w:lang w:val="it-IT"/>
        </w:rPr>
        <w:t>3. Nin2 Rs. 3ʹ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ab/>
      </w:r>
      <w:r w:rsidRPr="00D65AE2">
        <w:rPr>
          <w:rFonts w:ascii="Times New Roman" w:hAnsi="Times New Roman" w:cs="Times New Roman"/>
          <w:i/>
          <w:sz w:val="24"/>
          <w:szCs w:val="24"/>
          <w:lang w:val="it-IT"/>
        </w:rPr>
        <w:t>šá né-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>[</w:t>
      </w:r>
      <w:r w:rsidRPr="00D65AE2">
        <w:rPr>
          <w:rFonts w:ascii="Times New Roman" w:hAnsi="Times New Roman" w:cs="Times New Roman"/>
          <w:i/>
          <w:sz w:val="24"/>
          <w:szCs w:val="24"/>
          <w:lang w:val="it-IT"/>
        </w:rPr>
        <w:t>me-qí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 xml:space="preserve">] </w:t>
      </w:r>
      <w:r w:rsidRPr="00D65AE2">
        <w:rPr>
          <w:rFonts w:ascii="Times New Roman" w:hAnsi="Times New Roman" w:cs="Times New Roman"/>
          <w:sz w:val="24"/>
          <w:szCs w:val="24"/>
          <w:vertAlign w:val="superscript"/>
          <w:lang w:val="it-IT"/>
        </w:rPr>
        <w:t>d</w:t>
      </w:r>
      <w:r w:rsidRPr="00D65AE2">
        <w:rPr>
          <w:rFonts w:ascii="Times New Roman" w:hAnsi="Times New Roman" w:cs="Times New Roman"/>
          <w:smallCaps/>
          <w:sz w:val="24"/>
          <w:szCs w:val="24"/>
          <w:lang w:val="it-IT"/>
        </w:rPr>
        <w:t>nin.igi.ku</w:t>
      </w:r>
      <w:r w:rsidRPr="00D65AE2">
        <w:rPr>
          <w:rFonts w:ascii="Times New Roman" w:hAnsi="Times New Roman" w:cs="Times New Roman"/>
          <w:smallCaps/>
          <w:sz w:val="24"/>
          <w:szCs w:val="24"/>
          <w:vertAlign w:val="subscript"/>
          <w:lang w:val="it-IT"/>
        </w:rPr>
        <w:t>3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 xml:space="preserve"> ˹x˺ [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  <w:lang w:val="it-IT"/>
        </w:rPr>
      </w:pPr>
      <w:r w:rsidRPr="00D65AE2">
        <w:rPr>
          <w:rFonts w:ascii="Times New Roman" w:hAnsi="Times New Roman" w:cs="Times New Roman"/>
          <w:sz w:val="24"/>
          <w:szCs w:val="24"/>
          <w:lang w:val="it-IT"/>
        </w:rPr>
        <w:t>4. Nin2 Rs. 4ʹ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ab/>
      </w:r>
      <w:r w:rsidRPr="00D65AE2">
        <w:rPr>
          <w:rFonts w:ascii="Times New Roman" w:hAnsi="Times New Roman" w:cs="Times New Roman"/>
          <w:i/>
          <w:sz w:val="24"/>
          <w:szCs w:val="24"/>
          <w:lang w:val="it-IT"/>
        </w:rPr>
        <w:t>kul-lat ṭ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>[</w:t>
      </w:r>
      <w:r w:rsidRPr="00D65AE2">
        <w:rPr>
          <w:rFonts w:ascii="Times New Roman" w:hAnsi="Times New Roman" w:cs="Times New Roman"/>
          <w:i/>
          <w:sz w:val="24"/>
          <w:szCs w:val="24"/>
          <w:lang w:val="it-IT"/>
        </w:rPr>
        <w:t>up-šar-ru-t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>]</w:t>
      </w:r>
      <w:r w:rsidRPr="00D65AE2">
        <w:rPr>
          <w:rFonts w:ascii="Times New Roman" w:hAnsi="Times New Roman" w:cs="Times New Roman"/>
          <w:i/>
          <w:sz w:val="24"/>
          <w:szCs w:val="24"/>
          <w:lang w:val="it-IT"/>
        </w:rPr>
        <w:t>i iḫ-su-su ka-ras-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>[</w:t>
      </w:r>
      <w:r w:rsidRPr="00D65AE2">
        <w:rPr>
          <w:rFonts w:ascii="Times New Roman" w:hAnsi="Times New Roman" w:cs="Times New Roman"/>
          <w:i/>
          <w:sz w:val="24"/>
          <w:szCs w:val="24"/>
          <w:lang w:val="it-IT"/>
        </w:rPr>
        <w:t>su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 xml:space="preserve"> x (x)]</w:t>
      </w:r>
    </w:p>
    <w:p w:rsidR="006204C5" w:rsidRPr="00D65AE2" w:rsidRDefault="006204C5" w:rsidP="006204C5">
      <w:pPr>
        <w:pStyle w:val="Listenabsatz"/>
        <w:spacing w:after="0"/>
        <w:ind w:left="0"/>
        <w:contextualSpacing w:val="0"/>
        <w:jc w:val="both"/>
        <w:rPr>
          <w:rFonts w:ascii="Times New Roman" w:hAnsi="Times New Roman" w:cs="Times New Roman"/>
          <w:i/>
          <w:sz w:val="24"/>
          <w:szCs w:val="24"/>
          <w:lang w:val="it-IT"/>
        </w:rPr>
      </w:pPr>
      <w:r w:rsidRPr="00D65AE2">
        <w:rPr>
          <w:rFonts w:ascii="Times New Roman" w:hAnsi="Times New Roman" w:cs="Times New Roman"/>
          <w:sz w:val="24"/>
          <w:szCs w:val="24"/>
          <w:lang w:val="it-IT"/>
        </w:rPr>
        <w:t>5. Nin2 Rs. 5ʹ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ab/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ab/>
      </w:r>
      <w:r w:rsidRPr="00D65AE2">
        <w:rPr>
          <w:rFonts w:ascii="Times New Roman" w:hAnsi="Times New Roman" w:cs="Times New Roman"/>
          <w:i/>
          <w:sz w:val="24"/>
          <w:szCs w:val="24"/>
          <w:lang w:val="it-IT"/>
        </w:rPr>
        <w:t xml:space="preserve">a-na </w:t>
      </w:r>
      <w:r w:rsidRPr="00D65AE2">
        <w:rPr>
          <w:rFonts w:ascii="Times New Roman" w:hAnsi="Times New Roman" w:cs="Times New Roman"/>
          <w:smallCaps/>
          <w:sz w:val="24"/>
          <w:szCs w:val="24"/>
          <w:lang w:val="it-IT"/>
        </w:rPr>
        <w:t>ud.˹ri˺.ga[ba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 xml:space="preserve"> </w:t>
      </w:r>
      <w:r w:rsidRPr="00D65AE2">
        <w:rPr>
          <w:rFonts w:ascii="Times New Roman" w:hAnsi="Times New Roman" w:cs="Times New Roman"/>
          <w:smallCaps/>
          <w:sz w:val="24"/>
          <w:szCs w:val="24"/>
          <w:lang w:val="it-IT"/>
        </w:rPr>
        <w:t>ab.sar</w:t>
      </w:r>
      <w:r w:rsidRPr="00D65AE2">
        <w:rPr>
          <w:rFonts w:ascii="Times New Roman" w:hAnsi="Times New Roman" w:cs="Times New Roman"/>
          <w:i/>
          <w:sz w:val="24"/>
          <w:szCs w:val="24"/>
          <w:lang w:val="it-IT"/>
        </w:rPr>
        <w:t>-ma</w:t>
      </w:r>
      <w:r w:rsidRPr="00D65AE2">
        <w:rPr>
          <w:rFonts w:ascii="Times New Roman" w:hAnsi="Times New Roman" w:cs="Times New Roman"/>
          <w:smallCaps/>
          <w:sz w:val="24"/>
          <w:szCs w:val="24"/>
          <w:lang w:val="it-IT"/>
        </w:rPr>
        <w:t xml:space="preserve"> 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 xml:space="preserve">(x)] </w:t>
      </w:r>
      <w:r w:rsidRPr="00D65AE2">
        <w:rPr>
          <w:rFonts w:ascii="Times New Roman" w:hAnsi="Times New Roman" w:cs="Times New Roman"/>
          <w:smallCaps/>
          <w:sz w:val="24"/>
          <w:szCs w:val="24"/>
          <w:lang w:val="it-IT"/>
        </w:rPr>
        <w:t>igi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>.</w:t>
      </w:r>
      <w:r w:rsidRPr="00D65AE2">
        <w:rPr>
          <w:rFonts w:ascii="Times New Roman" w:hAnsi="Times New Roman" w:cs="Times New Roman"/>
          <w:smallCaps/>
          <w:sz w:val="24"/>
          <w:szCs w:val="24"/>
          <w:lang w:val="it-IT"/>
        </w:rPr>
        <w:t>kar</w:t>
      </w:r>
      <w:r w:rsidRPr="00D65AE2">
        <w:rPr>
          <w:rFonts w:ascii="Times New Roman" w:hAnsi="Times New Roman" w:cs="Times New Roman"/>
          <w:smallCaps/>
          <w:sz w:val="24"/>
          <w:szCs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 xml:space="preserve"> </w:t>
      </w:r>
      <w:r w:rsidRPr="00D65AE2">
        <w:rPr>
          <w:rFonts w:ascii="Times New Roman" w:hAnsi="Times New Roman" w:cs="Times New Roman"/>
          <w:i/>
          <w:sz w:val="24"/>
          <w:szCs w:val="24"/>
          <w:lang w:val="it-IT"/>
        </w:rPr>
        <w:t>qé-reb</w:t>
      </w:r>
      <w:r w:rsidRPr="00D65AE2">
        <w:rPr>
          <w:rFonts w:ascii="Times New Roman" w:hAnsi="Times New Roman" w:cs="Times New Roman"/>
          <w:sz w:val="24"/>
          <w:szCs w:val="24"/>
          <w:lang w:val="it-IT"/>
        </w:rPr>
        <w:t xml:space="preserve"> </w:t>
      </w:r>
      <w:r w:rsidRPr="00D65AE2">
        <w:rPr>
          <w:rFonts w:ascii="Times New Roman" w:hAnsi="Times New Roman" w:cs="Times New Roman"/>
          <w:smallCaps/>
          <w:sz w:val="24"/>
          <w:szCs w:val="24"/>
          <w:lang w:val="it-IT"/>
        </w:rPr>
        <w:t>e</w:t>
      </w:r>
      <w:r w:rsidRPr="00D65AE2">
        <w:rPr>
          <w:rFonts w:ascii="Times New Roman" w:hAnsi="Times New Roman" w:cs="Times New Roman"/>
          <w:smallCaps/>
          <w:sz w:val="24"/>
          <w:szCs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mallCaps/>
          <w:sz w:val="24"/>
          <w:szCs w:val="24"/>
          <w:lang w:val="it-IT"/>
        </w:rPr>
        <w:t>.gal</w:t>
      </w:r>
      <w:r w:rsidRPr="00D65AE2">
        <w:rPr>
          <w:rFonts w:ascii="Times New Roman" w:hAnsi="Times New Roman" w:cs="Times New Roman"/>
          <w:i/>
          <w:sz w:val="24"/>
          <w:szCs w:val="24"/>
          <w:lang w:val="it-IT"/>
        </w:rPr>
        <w:t>-šú ú-kin</w:t>
      </w:r>
    </w:p>
    <w:p w:rsidR="006204C5" w:rsidRPr="00D65AE2" w:rsidRDefault="006204C5" w:rsidP="006204C5">
      <w:pPr>
        <w:pStyle w:val="Listenabsatz"/>
        <w:ind w:left="0"/>
        <w:jc w:val="both"/>
        <w:rPr>
          <w:rFonts w:ascii="Times New Roman" w:hAnsi="Times New Roman" w:cs="Times New Roman"/>
          <w:i/>
          <w:sz w:val="24"/>
          <w:szCs w:val="24"/>
          <w:lang w:val="it-IT"/>
        </w:rPr>
      </w:pPr>
    </w:p>
    <w:p w:rsidR="006204C5" w:rsidRPr="00D65AE2" w:rsidRDefault="006204C5" w:rsidP="006204C5">
      <w:pPr>
        <w:pStyle w:val="Listenabsatz"/>
        <w:ind w:left="0"/>
        <w:jc w:val="both"/>
        <w:rPr>
          <w:rFonts w:ascii="Times New Roman" w:hAnsi="Times New Roman" w:cs="Times New Roman"/>
          <w:i/>
          <w:sz w:val="24"/>
          <w:szCs w:val="24"/>
          <w:lang w:val="it-IT"/>
        </w:rPr>
      </w:pPr>
    </w:p>
    <w:p w:rsidR="006204C5" w:rsidRPr="00D65AE2" w:rsidRDefault="006204C5" w:rsidP="006204C5">
      <w:pPr>
        <w:pStyle w:val="Listenabsatz"/>
        <w:ind w:left="0"/>
        <w:jc w:val="both"/>
        <w:rPr>
          <w:rFonts w:ascii="Times New Roman" w:hAnsi="Times New Roman" w:cs="Times New Roman"/>
          <w:i/>
          <w:sz w:val="24"/>
        </w:rPr>
      </w:pPr>
      <w:r w:rsidRPr="00D65AE2">
        <w:rPr>
          <w:rFonts w:ascii="Times New Roman" w:hAnsi="Times New Roman" w:cs="Times New Roman"/>
          <w:i/>
          <w:sz w:val="24"/>
        </w:rPr>
        <w:t>Kolophon Uru1</w:t>
      </w:r>
    </w:p>
    <w:p w:rsidR="006204C5" w:rsidRPr="00D65AE2" w:rsidRDefault="006204C5" w:rsidP="00582C71">
      <w:pPr>
        <w:pStyle w:val="Listenabsatz"/>
        <w:numPr>
          <w:ilvl w:val="0"/>
          <w:numId w:val="2"/>
        </w:numPr>
        <w:spacing w:after="160"/>
        <w:jc w:val="both"/>
        <w:rPr>
          <w:rFonts w:ascii="Times New Roman" w:hAnsi="Times New Roman" w:cs="Times New Roman"/>
          <w:sz w:val="24"/>
          <w:lang w:val="it-IT"/>
        </w:rPr>
      </w:pPr>
      <w:r w:rsidRPr="00D65AE2">
        <w:rPr>
          <w:rFonts w:ascii="Times New Roman" w:hAnsi="Times New Roman" w:cs="Times New Roman"/>
          <w:sz w:val="24"/>
          <w:lang w:val="it-IT"/>
        </w:rPr>
        <w:t>Uru1 Rs. 12ʹ</w:t>
      </w:r>
      <w:r w:rsidRPr="00D65AE2">
        <w:rPr>
          <w:rFonts w:ascii="Times New Roman" w:hAnsi="Times New Roman" w:cs="Times New Roman"/>
          <w:sz w:val="24"/>
          <w:lang w:val="it-IT"/>
        </w:rPr>
        <w:tab/>
        <w:t>[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 xml:space="preserve">gaba.ri </w:t>
      </w:r>
      <w:r w:rsidRPr="00D65AE2">
        <w:rPr>
          <w:rFonts w:ascii="Times New Roman" w:hAnsi="Times New Roman" w:cs="Times New Roman"/>
          <w:sz w:val="24"/>
          <w:vertAlign w:val="superscript"/>
          <w:lang w:val="it-IT"/>
        </w:rPr>
        <w:t>ĝeš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d]a niĝ</w:t>
      </w:r>
      <w:r w:rsidRPr="00D65AE2">
        <w:rPr>
          <w:rFonts w:ascii="Times New Roman" w:hAnsi="Times New Roman" w:cs="Times New Roman"/>
          <w:smallCaps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.ga e</w:t>
      </w:r>
      <w:r w:rsidRPr="00D65AE2">
        <w:rPr>
          <w:rFonts w:ascii="Times New Roman" w:hAnsi="Times New Roman" w:cs="Times New Roman"/>
          <w:smallCaps/>
          <w:sz w:val="24"/>
          <w:vertAlign w:val="subscript"/>
          <w:lang w:val="it-IT"/>
        </w:rPr>
        <w:t>2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.an.na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sar</w:t>
      </w:r>
      <w:r w:rsidRPr="00D65AE2">
        <w:rPr>
          <w:rFonts w:ascii="Times New Roman" w:hAnsi="Times New Roman" w:cs="Times New Roman"/>
          <w:i/>
          <w:sz w:val="24"/>
          <w:lang w:val="it-IT"/>
        </w:rPr>
        <w:t>-ma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i/>
          <w:sz w:val="24"/>
          <w:lang w:val="it-IT"/>
        </w:rPr>
        <w:t>ba-</w:t>
      </w:r>
      <w:r w:rsidRPr="00D65AE2">
        <w:rPr>
          <w:rFonts w:ascii="Times New Roman" w:hAnsi="Times New Roman" w:cs="Times New Roman"/>
          <w:sz w:val="24"/>
          <w:lang w:val="it-IT"/>
        </w:rPr>
        <w:t>[</w:t>
      </w:r>
      <w:r w:rsidRPr="00D65AE2">
        <w:rPr>
          <w:rFonts w:ascii="Times New Roman" w:hAnsi="Times New Roman" w:cs="Times New Roman"/>
          <w:i/>
          <w:sz w:val="24"/>
          <w:lang w:val="it-IT"/>
        </w:rPr>
        <w:t>ri</w:t>
      </w:r>
      <w:r w:rsidRPr="00D65AE2">
        <w:rPr>
          <w:rFonts w:ascii="Times New Roman" w:hAnsi="Times New Roman" w:cs="Times New Roman"/>
          <w:sz w:val="24"/>
          <w:lang w:val="it-IT"/>
        </w:rPr>
        <w:t>]</w:t>
      </w:r>
    </w:p>
    <w:p w:rsidR="006204C5" w:rsidRPr="00D65AE2" w:rsidRDefault="006204C5" w:rsidP="00582C71">
      <w:pPr>
        <w:pStyle w:val="Listenabsatz"/>
        <w:numPr>
          <w:ilvl w:val="0"/>
          <w:numId w:val="2"/>
        </w:numPr>
        <w:spacing w:after="160"/>
        <w:jc w:val="both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  <w:lang w:val="it-IT"/>
        </w:rPr>
        <w:t>Uru1 Rs. 13ʹ</w:t>
      </w:r>
      <w:r w:rsidRPr="00D65AE2">
        <w:rPr>
          <w:rFonts w:ascii="Times New Roman" w:hAnsi="Times New Roman" w:cs="Times New Roman"/>
          <w:sz w:val="24"/>
          <w:lang w:val="it-IT"/>
        </w:rPr>
        <w:tab/>
        <w:t>[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dub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sz w:val="24"/>
          <w:vertAlign w:val="superscript"/>
          <w:lang w:val="it-IT"/>
        </w:rPr>
        <w:t>I d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ut]u</w:t>
      </w:r>
      <w:r w:rsidRPr="00D65AE2">
        <w:rPr>
          <w:rFonts w:ascii="Times New Roman" w:hAnsi="Times New Roman" w:cs="Times New Roman"/>
          <w:sz w:val="24"/>
          <w:lang w:val="it-IT"/>
        </w:rPr>
        <w:t>.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˹sum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maš</w:t>
      </w:r>
      <w:r w:rsidRPr="00D65AE2">
        <w:rPr>
          <w:rFonts w:ascii="Times New Roman" w:hAnsi="Times New Roman" w:cs="Times New Roman"/>
          <w:sz w:val="24"/>
          <w:vertAlign w:val="superscript"/>
          <w:lang w:val="it-IT"/>
        </w:rPr>
        <w:t>!</w:t>
      </w:r>
      <w:r w:rsidRPr="00D65AE2">
        <w:rPr>
          <w:rFonts w:ascii="Times New Roman" w:hAnsi="Times New Roman" w:cs="Times New Roman"/>
          <w:sz w:val="24"/>
          <w:lang w:val="it-IT"/>
        </w:rPr>
        <w:t>.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maš</w:t>
      </w:r>
      <w:r w:rsidRPr="00D65AE2">
        <w:rPr>
          <w:rFonts w:ascii="Times New Roman" w:hAnsi="Times New Roman" w:cs="Times New Roman"/>
          <w:sz w:val="24"/>
          <w:vertAlign w:val="superscript"/>
          <w:lang w:val="it-IT"/>
        </w:rPr>
        <w:t>!</w:t>
      </w:r>
      <w:r w:rsidRPr="00D65AE2">
        <w:rPr>
          <w:rFonts w:ascii="Times New Roman" w:hAnsi="Times New Roman" w:cs="Times New Roman"/>
          <w:smallCaps/>
          <w:sz w:val="24"/>
          <w:lang w:val="it-IT"/>
        </w:rPr>
        <w:t>˺</w:t>
      </w:r>
      <w:r w:rsidRPr="00D65AE2">
        <w:rPr>
          <w:rFonts w:ascii="Times New Roman" w:hAnsi="Times New Roman" w:cs="Times New Roman"/>
          <w:sz w:val="24"/>
          <w:lang w:val="it-IT"/>
        </w:rPr>
        <w:t xml:space="preserve"> </w:t>
      </w:r>
      <w:r w:rsidRPr="00D65AE2">
        <w:rPr>
          <w:rFonts w:ascii="Times New Roman" w:hAnsi="Times New Roman" w:cs="Times New Roman"/>
          <w:smallCaps/>
          <w:sz w:val="24"/>
        </w:rPr>
        <w:t>ban</w:t>
      </w:r>
      <w:r w:rsidRPr="00D65AE2">
        <w:rPr>
          <w:rFonts w:ascii="Times New Roman" w:hAnsi="Times New Roman" w:cs="Times New Roman"/>
          <w:smallCaps/>
          <w:sz w:val="24"/>
          <w:vertAlign w:val="subscript"/>
        </w:rPr>
        <w:t>3</w:t>
      </w:r>
      <w:r w:rsidRPr="00D65AE2">
        <w:rPr>
          <w:rFonts w:ascii="Times New Roman" w:hAnsi="Times New Roman" w:cs="Times New Roman"/>
          <w:smallCaps/>
          <w:sz w:val="24"/>
        </w:rPr>
        <w:t xml:space="preserve">.da du[mu </w:t>
      </w:r>
      <w:r w:rsidRPr="00D65AE2">
        <w:rPr>
          <w:rFonts w:ascii="Times New Roman" w:hAnsi="Times New Roman" w:cs="Times New Roman"/>
          <w:sz w:val="24"/>
          <w:vertAlign w:val="superscript"/>
        </w:rPr>
        <w:t>lu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mallCaps/>
          <w:sz w:val="24"/>
        </w:rPr>
        <w:t>]˹e</w:t>
      </w:r>
      <w:r w:rsidRPr="00D65AE2">
        <w:rPr>
          <w:rFonts w:ascii="Times New Roman" w:hAnsi="Times New Roman" w:cs="Times New Roman"/>
          <w:smallCaps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mallCaps/>
          <w:sz w:val="24"/>
        </w:rPr>
        <w:t>. bar</w:t>
      </w:r>
      <w:r w:rsidRPr="00D65AE2">
        <w:rPr>
          <w:rFonts w:ascii="Times New Roman" w:hAnsi="Times New Roman" w:cs="Times New Roman"/>
          <w:sz w:val="24"/>
        </w:rPr>
        <w:t>˺</w:t>
      </w:r>
      <w:r w:rsidRPr="00D65AE2">
        <w:rPr>
          <w:rFonts w:ascii="Times New Roman" w:hAnsi="Times New Roman" w:cs="Times New Roman"/>
          <w:i/>
          <w:sz w:val="24"/>
        </w:rPr>
        <w:t>-</w:t>
      </w:r>
      <w:r w:rsidRPr="00D65AE2">
        <w:rPr>
          <w:rFonts w:ascii="Times New Roman" w:hAnsi="Times New Roman" w:cs="Times New Roman"/>
          <w:sz w:val="24"/>
          <w:vertAlign w:val="superscript"/>
        </w:rPr>
        <w:t>d</w:t>
      </w:r>
      <w:r w:rsidRPr="00D65AE2">
        <w:rPr>
          <w:rFonts w:ascii="Times New Roman" w:hAnsi="Times New Roman" w:cs="Times New Roman"/>
          <w:i/>
          <w:sz w:val="24"/>
        </w:rPr>
        <w:t>n</w:t>
      </w:r>
      <w:r w:rsidRPr="00D65AE2">
        <w:rPr>
          <w:rFonts w:ascii="Times New Roman" w:hAnsi="Times New Roman" w:cs="Times New Roman"/>
          <w:sz w:val="24"/>
        </w:rPr>
        <w:t>[</w:t>
      </w:r>
      <w:r w:rsidRPr="00D65AE2">
        <w:rPr>
          <w:rFonts w:ascii="Times New Roman" w:hAnsi="Times New Roman" w:cs="Times New Roman"/>
          <w:i/>
          <w:sz w:val="24"/>
        </w:rPr>
        <w:t>in-urta</w:t>
      </w:r>
      <w:r w:rsidRPr="00D65AE2">
        <w:rPr>
          <w:rFonts w:ascii="Times New Roman" w:hAnsi="Times New Roman" w:cs="Times New Roman"/>
          <w:sz w:val="24"/>
        </w:rPr>
        <w:t>]</w:t>
      </w:r>
    </w:p>
    <w:p w:rsidR="00841E0C" w:rsidRDefault="00582C71"/>
    <w:p w:rsidR="006204C5" w:rsidRPr="00FE7EBE" w:rsidRDefault="006204C5" w:rsidP="006204C5">
      <w:bookmarkStart w:id="4" w:name="_Toc526788789"/>
      <w:bookmarkStart w:id="5" w:name="_GoBack"/>
      <w:bookmarkEnd w:id="5"/>
    </w:p>
    <w:p w:rsidR="006204C5" w:rsidRPr="00D65AE2" w:rsidRDefault="006204C5" w:rsidP="006204C5">
      <w:pPr>
        <w:pStyle w:val="berschrift4"/>
        <w:spacing w:after="240"/>
      </w:pPr>
      <w:bookmarkStart w:id="6" w:name="_Toc526788791"/>
      <w:bookmarkStart w:id="7" w:name="_Toc526943638"/>
      <w:bookmarkStart w:id="8" w:name="_Toc534715289"/>
      <w:bookmarkEnd w:id="4"/>
      <w:r>
        <w:t>2</w:t>
      </w:r>
      <w:r w:rsidRPr="00D65AE2">
        <w:t>.6.5.3 Altbabylonisches Kiutu (Kiutu br 6: Unb1, Unb2). Partitur</w:t>
      </w:r>
      <w:bookmarkEnd w:id="6"/>
      <w:bookmarkEnd w:id="7"/>
      <w:bookmarkEnd w:id="8"/>
    </w:p>
    <w:p w:rsidR="006204C5" w:rsidRPr="00D65AE2" w:rsidRDefault="006204C5" w:rsidP="006204C5">
      <w:pPr>
        <w:spacing w:after="0" w:line="276" w:lineRule="auto"/>
        <w:rPr>
          <w:rFonts w:ascii="Times New Roman" w:hAnsi="Times New Roman" w:cs="Times New Roman"/>
          <w:sz w:val="24"/>
        </w:rPr>
      </w:pPr>
    </w:p>
    <w:p w:rsidR="006204C5" w:rsidRPr="00D65AE2" w:rsidRDefault="006204C5" w:rsidP="00582C71">
      <w:pPr>
        <w:pStyle w:val="Listenabsatz"/>
        <w:numPr>
          <w:ilvl w:val="0"/>
          <w:numId w:val="4"/>
        </w:numPr>
        <w:spacing w:after="0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Unb1 Vs. 15ʹ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  <w:vertAlign w:val="superscript"/>
        </w:rPr>
        <w:t>d</w:t>
      </w:r>
      <w:r w:rsidRPr="00D65AE2">
        <w:rPr>
          <w:rFonts w:ascii="Times New Roman" w:hAnsi="Times New Roman" w:cs="Times New Roman"/>
          <w:sz w:val="24"/>
        </w:rPr>
        <w:t xml:space="preserve">˹utu an˺ gal-ta </w:t>
      </w:r>
      <w:r w:rsidRPr="00D65AE2">
        <w:rPr>
          <w:rFonts w:ascii="Times New Roman" w:hAnsi="Times New Roman" w:cs="Times New Roman"/>
          <w:sz w:val="24"/>
        </w:rPr>
        <w:tab/>
        <w:t>za-e m[e-en]</w:t>
      </w:r>
    </w:p>
    <w:p w:rsidR="006204C5" w:rsidRPr="00D65AE2" w:rsidRDefault="006204C5" w:rsidP="006204C5">
      <w:pPr>
        <w:pStyle w:val="Listenabsatz"/>
        <w:spacing w:after="0"/>
        <w:ind w:left="360"/>
        <w:rPr>
          <w:rFonts w:ascii="Times New Roman" w:hAnsi="Times New Roman" w:cs="Times New Roman"/>
          <w:sz w:val="24"/>
        </w:rPr>
      </w:pPr>
    </w:p>
    <w:p w:rsidR="006204C5" w:rsidRPr="00577C28" w:rsidRDefault="006204C5" w:rsidP="00582C71">
      <w:pPr>
        <w:pStyle w:val="Listenabsatz"/>
        <w:numPr>
          <w:ilvl w:val="0"/>
          <w:numId w:val="4"/>
        </w:numPr>
        <w:spacing w:after="0"/>
        <w:rPr>
          <w:rFonts w:ascii="Times New Roman" w:hAnsi="Times New Roman" w:cs="Times New Roman"/>
          <w:sz w:val="24"/>
          <w:lang w:val="it-IT"/>
        </w:rPr>
      </w:pPr>
      <w:r w:rsidRPr="00577C28">
        <w:rPr>
          <w:rFonts w:ascii="Times New Roman" w:hAnsi="Times New Roman" w:cs="Times New Roman"/>
          <w:sz w:val="24"/>
          <w:lang w:val="it-IT"/>
        </w:rPr>
        <w:t>Unb1 Vs. 16ʹ</w:t>
      </w:r>
      <w:r w:rsidRPr="00577C28">
        <w:rPr>
          <w:rFonts w:ascii="Times New Roman" w:hAnsi="Times New Roman" w:cs="Times New Roman"/>
          <w:sz w:val="24"/>
          <w:lang w:val="it-IT"/>
        </w:rPr>
        <w:tab/>
      </w:r>
      <w:r w:rsidRPr="00577C28">
        <w:rPr>
          <w:rFonts w:ascii="Times New Roman" w:hAnsi="Times New Roman" w:cs="Times New Roman"/>
          <w:sz w:val="24"/>
          <w:vertAlign w:val="superscript"/>
          <w:lang w:val="it-IT"/>
        </w:rPr>
        <w:t>d</w:t>
      </w:r>
      <w:r w:rsidRPr="00577C28">
        <w:rPr>
          <w:rFonts w:ascii="Times New Roman" w:hAnsi="Times New Roman" w:cs="Times New Roman"/>
          <w:sz w:val="24"/>
          <w:lang w:val="it-IT"/>
        </w:rPr>
        <w:t xml:space="preserve">utu [ki ga]l-ta </w:t>
      </w:r>
      <w:r w:rsidRPr="00577C28">
        <w:rPr>
          <w:rFonts w:ascii="Times New Roman" w:hAnsi="Times New Roman" w:cs="Times New Roman"/>
          <w:sz w:val="24"/>
          <w:lang w:val="it-IT"/>
        </w:rPr>
        <w:tab/>
        <w:t>za-e m[e-en]</w:t>
      </w:r>
    </w:p>
    <w:p w:rsidR="006204C5" w:rsidRPr="00577C28" w:rsidRDefault="006204C5" w:rsidP="006204C5">
      <w:pPr>
        <w:pStyle w:val="Listenabsatz"/>
        <w:spacing w:after="0"/>
        <w:ind w:left="360"/>
        <w:rPr>
          <w:rFonts w:ascii="Times New Roman" w:hAnsi="Times New Roman" w:cs="Times New Roman"/>
          <w:sz w:val="24"/>
          <w:lang w:val="it-IT"/>
        </w:rPr>
      </w:pPr>
    </w:p>
    <w:p w:rsidR="006204C5" w:rsidRPr="00577C28" w:rsidRDefault="006204C5" w:rsidP="00582C71">
      <w:pPr>
        <w:pStyle w:val="Listenabsatz"/>
        <w:numPr>
          <w:ilvl w:val="0"/>
          <w:numId w:val="4"/>
        </w:numPr>
        <w:spacing w:after="0"/>
        <w:rPr>
          <w:rFonts w:ascii="Times New Roman" w:hAnsi="Times New Roman" w:cs="Times New Roman"/>
          <w:sz w:val="24"/>
          <w:lang w:val="it-IT"/>
        </w:rPr>
      </w:pPr>
      <w:r w:rsidRPr="00577C28">
        <w:rPr>
          <w:rFonts w:ascii="Times New Roman" w:hAnsi="Times New Roman" w:cs="Times New Roman"/>
          <w:sz w:val="24"/>
          <w:lang w:val="it-IT"/>
        </w:rPr>
        <w:t>Unb1 Vs. 17ʹ</w:t>
      </w:r>
      <w:r w:rsidRPr="00577C28">
        <w:rPr>
          <w:rFonts w:ascii="Times New Roman" w:hAnsi="Times New Roman" w:cs="Times New Roman"/>
          <w:sz w:val="24"/>
          <w:lang w:val="it-IT"/>
        </w:rPr>
        <w:tab/>
        <w:t>[</w:t>
      </w:r>
      <w:r w:rsidRPr="00577C28">
        <w:rPr>
          <w:rFonts w:ascii="Times New Roman" w:hAnsi="Times New Roman" w:cs="Times New Roman"/>
          <w:sz w:val="24"/>
          <w:vertAlign w:val="superscript"/>
          <w:lang w:val="it-IT"/>
        </w:rPr>
        <w:t>d</w:t>
      </w:r>
      <w:r w:rsidRPr="00577C28">
        <w:rPr>
          <w:rFonts w:ascii="Times New Roman" w:hAnsi="Times New Roman" w:cs="Times New Roman"/>
          <w:sz w:val="24"/>
          <w:lang w:val="it-IT"/>
        </w:rPr>
        <w:t>]utu ˹ad-ge</w:t>
      </w:r>
      <w:r w:rsidRPr="00577C28">
        <w:rPr>
          <w:rFonts w:ascii="Times New Roman" w:hAnsi="Times New Roman" w:cs="Times New Roman"/>
          <w:sz w:val="24"/>
          <w:vertAlign w:val="subscript"/>
          <w:lang w:val="it-IT"/>
        </w:rPr>
        <w:t>4</w:t>
      </w:r>
      <w:r w:rsidRPr="00577C28">
        <w:rPr>
          <w:rFonts w:ascii="Times New Roman" w:hAnsi="Times New Roman" w:cs="Times New Roman"/>
          <w:sz w:val="24"/>
          <w:lang w:val="it-IT"/>
        </w:rPr>
        <w:t>-ge</w:t>
      </w:r>
      <w:r w:rsidRPr="00577C28">
        <w:rPr>
          <w:rFonts w:ascii="Times New Roman" w:hAnsi="Times New Roman" w:cs="Times New Roman"/>
          <w:sz w:val="24"/>
          <w:vertAlign w:val="subscript"/>
          <w:lang w:val="it-IT"/>
        </w:rPr>
        <w:t>4</w:t>
      </w:r>
      <w:r w:rsidRPr="00577C28">
        <w:rPr>
          <w:rFonts w:ascii="Times New Roman" w:hAnsi="Times New Roman" w:cs="Times New Roman"/>
          <w:sz w:val="24"/>
          <w:lang w:val="it-IT"/>
        </w:rPr>
        <w:t xml:space="preserve"> x x mu˺-un-x-x [</w:t>
      </w:r>
      <w:r w:rsidRPr="00577C28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577C28" w:rsidRDefault="006204C5" w:rsidP="006204C5">
      <w:pPr>
        <w:pStyle w:val="Listenabsatz"/>
        <w:spacing w:after="0"/>
        <w:ind w:left="360"/>
        <w:rPr>
          <w:rFonts w:ascii="Times New Roman" w:hAnsi="Times New Roman" w:cs="Times New Roman"/>
          <w:sz w:val="24"/>
          <w:lang w:val="it-IT"/>
        </w:rPr>
      </w:pPr>
    </w:p>
    <w:p w:rsidR="006204C5" w:rsidRPr="00577C28" w:rsidRDefault="006204C5" w:rsidP="00582C71">
      <w:pPr>
        <w:pStyle w:val="Listenabsatz"/>
        <w:numPr>
          <w:ilvl w:val="0"/>
          <w:numId w:val="4"/>
        </w:numPr>
        <w:spacing w:after="0"/>
        <w:rPr>
          <w:rFonts w:ascii="Times New Roman" w:hAnsi="Times New Roman" w:cs="Times New Roman"/>
          <w:sz w:val="24"/>
          <w:lang w:val="it-IT"/>
        </w:rPr>
      </w:pPr>
      <w:r w:rsidRPr="00577C28">
        <w:rPr>
          <w:rFonts w:ascii="Times New Roman" w:hAnsi="Times New Roman" w:cs="Times New Roman"/>
          <w:sz w:val="24"/>
          <w:lang w:val="it-IT"/>
        </w:rPr>
        <w:t>Unb1 Vs. 18ʹ</w:t>
      </w:r>
      <w:r w:rsidRPr="00577C28">
        <w:rPr>
          <w:rFonts w:ascii="Times New Roman" w:hAnsi="Times New Roman" w:cs="Times New Roman"/>
          <w:sz w:val="24"/>
          <w:lang w:val="it-IT"/>
        </w:rPr>
        <w:tab/>
        <w:t>[x] ˹zi-ga˺</w:t>
      </w:r>
      <w:r w:rsidRPr="00577C28">
        <w:rPr>
          <w:rFonts w:ascii="Times New Roman" w:hAnsi="Times New Roman" w:cs="Times New Roman"/>
          <w:sz w:val="24"/>
          <w:vertAlign w:val="superscript"/>
          <w:lang w:val="it-IT"/>
        </w:rPr>
        <w:t>?</w:t>
      </w:r>
      <w:r w:rsidRPr="00577C28">
        <w:rPr>
          <w:rFonts w:ascii="Times New Roman" w:hAnsi="Times New Roman" w:cs="Times New Roman"/>
          <w:sz w:val="24"/>
          <w:lang w:val="it-IT"/>
        </w:rPr>
        <w:t xml:space="preserve"> naĝ-a</w:t>
      </w:r>
      <w:r w:rsidRPr="00577C28">
        <w:rPr>
          <w:rFonts w:ascii="Times New Roman" w:hAnsi="Times New Roman" w:cs="Times New Roman"/>
          <w:sz w:val="24"/>
          <w:lang w:val="it-IT"/>
        </w:rPr>
        <w:tab/>
        <w:t>˹x˺ [</w:t>
      </w:r>
      <w:r w:rsidRPr="00577C28">
        <w:rPr>
          <w:rFonts w:ascii="Times New Roman" w:hAnsi="Times New Roman" w:cs="Times New Roman"/>
          <w:sz w:val="24"/>
          <w:lang w:val="it-IT"/>
        </w:rPr>
        <w:tab/>
        <w:t>] ˹x x˺ [</w:t>
      </w:r>
      <w:r w:rsidRPr="00577C28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577C28" w:rsidRDefault="006204C5" w:rsidP="006204C5">
      <w:pPr>
        <w:pStyle w:val="Listenabsatz"/>
        <w:spacing w:after="0"/>
        <w:ind w:left="360"/>
        <w:rPr>
          <w:rFonts w:ascii="Times New Roman" w:hAnsi="Times New Roman" w:cs="Times New Roman"/>
          <w:sz w:val="24"/>
          <w:lang w:val="it-IT"/>
        </w:rPr>
      </w:pPr>
      <w:r w:rsidRPr="00577C28">
        <w:rPr>
          <w:rFonts w:ascii="Times New Roman" w:hAnsi="Times New Roman" w:cs="Times New Roman"/>
          <w:sz w:val="24"/>
          <w:lang w:val="it-IT"/>
        </w:rPr>
        <w:t>Unb2 Vs. ii 9</w:t>
      </w:r>
      <w:r w:rsidRPr="00577C28">
        <w:rPr>
          <w:rFonts w:ascii="Times New Roman" w:hAnsi="Times New Roman" w:cs="Times New Roman"/>
          <w:sz w:val="24"/>
          <w:lang w:val="it-IT"/>
        </w:rPr>
        <w:tab/>
        <w:t>dug zi ˹naĝ˺-a ˹x˺ [</w:t>
      </w:r>
      <w:r w:rsidRPr="00577C28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577C28" w:rsidRDefault="006204C5" w:rsidP="006204C5">
      <w:pPr>
        <w:pStyle w:val="Listenabsatz"/>
        <w:spacing w:after="0"/>
        <w:ind w:left="360"/>
        <w:rPr>
          <w:rFonts w:ascii="Times New Roman" w:hAnsi="Times New Roman" w:cs="Times New Roman"/>
          <w:sz w:val="24"/>
          <w:lang w:val="it-IT"/>
        </w:rPr>
      </w:pPr>
    </w:p>
    <w:p w:rsidR="006204C5" w:rsidRPr="00577C28" w:rsidRDefault="006204C5" w:rsidP="00582C71">
      <w:pPr>
        <w:pStyle w:val="Listenabsatz"/>
        <w:numPr>
          <w:ilvl w:val="0"/>
          <w:numId w:val="4"/>
        </w:numPr>
        <w:spacing w:after="0"/>
        <w:rPr>
          <w:rFonts w:ascii="Times New Roman" w:hAnsi="Times New Roman" w:cs="Times New Roman"/>
          <w:sz w:val="24"/>
          <w:lang w:val="it-IT"/>
        </w:rPr>
      </w:pPr>
      <w:r w:rsidRPr="00577C28">
        <w:rPr>
          <w:rFonts w:ascii="Times New Roman" w:hAnsi="Times New Roman" w:cs="Times New Roman"/>
          <w:sz w:val="24"/>
          <w:lang w:val="it-IT"/>
        </w:rPr>
        <w:t>Unb1 Vs. 19ʹ</w:t>
      </w:r>
      <w:r w:rsidRPr="00577C28">
        <w:rPr>
          <w:rFonts w:ascii="Times New Roman" w:hAnsi="Times New Roman" w:cs="Times New Roman"/>
          <w:sz w:val="24"/>
          <w:lang w:val="it-IT"/>
        </w:rPr>
        <w:tab/>
        <w:t>t[u</w:t>
      </w:r>
      <w:r w:rsidRPr="00577C28">
        <w:rPr>
          <w:rFonts w:ascii="Times New Roman" w:hAnsi="Times New Roman" w:cs="Times New Roman"/>
          <w:sz w:val="24"/>
          <w:vertAlign w:val="subscript"/>
          <w:lang w:val="it-IT"/>
        </w:rPr>
        <w:t>6</w:t>
      </w:r>
      <w:r w:rsidRPr="00577C28">
        <w:rPr>
          <w:rFonts w:ascii="Times New Roman" w:hAnsi="Times New Roman" w:cs="Times New Roman"/>
          <w:sz w:val="24"/>
          <w:lang w:val="it-IT"/>
        </w:rPr>
        <w:t>]</w:t>
      </w:r>
      <w:r w:rsidRPr="00577C28">
        <w:rPr>
          <w:rFonts w:ascii="Times New Roman" w:hAnsi="Times New Roman" w:cs="Times New Roman"/>
          <w:sz w:val="24"/>
          <w:vertAlign w:val="superscript"/>
          <w:lang w:val="it-IT"/>
        </w:rPr>
        <w:t>?</w:t>
      </w:r>
      <w:r w:rsidRPr="00577C28">
        <w:rPr>
          <w:rFonts w:ascii="Times New Roman" w:hAnsi="Times New Roman" w:cs="Times New Roman"/>
          <w:sz w:val="24"/>
          <w:lang w:val="it-IT"/>
        </w:rPr>
        <w:t xml:space="preserve"> [d]u</w:t>
      </w:r>
      <w:r w:rsidRPr="00577C28">
        <w:rPr>
          <w:rFonts w:ascii="Times New Roman" w:hAnsi="Times New Roman" w:cs="Times New Roman"/>
          <w:sz w:val="24"/>
          <w:vertAlign w:val="subscript"/>
          <w:lang w:val="it-IT"/>
        </w:rPr>
        <w:t>11</w:t>
      </w:r>
      <w:r w:rsidRPr="00577C28">
        <w:rPr>
          <w:rFonts w:ascii="Times New Roman" w:hAnsi="Times New Roman" w:cs="Times New Roman"/>
          <w:sz w:val="24"/>
          <w:lang w:val="it-IT"/>
        </w:rPr>
        <w:t>-ga</w:t>
      </w:r>
      <w:r w:rsidRPr="00577C28">
        <w:rPr>
          <w:rFonts w:ascii="Times New Roman" w:hAnsi="Times New Roman" w:cs="Times New Roman"/>
          <w:sz w:val="24"/>
          <w:lang w:val="it-IT"/>
        </w:rPr>
        <w:tab/>
        <w:t>˹x˺ [</w:t>
      </w:r>
      <w:r w:rsidRPr="00577C28">
        <w:rPr>
          <w:rFonts w:ascii="Times New Roman" w:hAnsi="Times New Roman" w:cs="Times New Roman"/>
          <w:sz w:val="24"/>
          <w:lang w:val="it-IT"/>
        </w:rPr>
        <w:tab/>
        <w:t>] ˹x x˺ [</w:t>
      </w:r>
      <w:r w:rsidRPr="00577C28">
        <w:rPr>
          <w:rFonts w:ascii="Times New Roman" w:hAnsi="Times New Roman" w:cs="Times New Roman"/>
          <w:sz w:val="24"/>
          <w:lang w:val="it-IT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360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Unb2 Vs. ii 10</w:t>
      </w:r>
      <w:r w:rsidRPr="00D65AE2">
        <w:rPr>
          <w:rFonts w:ascii="Times New Roman" w:hAnsi="Times New Roman" w:cs="Times New Roman"/>
          <w:sz w:val="24"/>
        </w:rPr>
        <w:tab/>
        <w:t>in</w:t>
      </w:r>
      <w:r w:rsidRPr="00D65AE2">
        <w:rPr>
          <w:rFonts w:ascii="Times New Roman" w:hAnsi="Times New Roman" w:cs="Times New Roman"/>
          <w:sz w:val="24"/>
          <w:vertAlign w:val="superscript"/>
        </w:rPr>
        <w:t>?</w:t>
      </w:r>
      <w:r w:rsidRPr="00D65AE2">
        <w:rPr>
          <w:rFonts w:ascii="Times New Roman" w:hAnsi="Times New Roman" w:cs="Times New Roman"/>
          <w:sz w:val="24"/>
        </w:rPr>
        <w:t xml:space="preserve"> nin</w:t>
      </w:r>
      <w:r w:rsidRPr="00D65AE2">
        <w:rPr>
          <w:rFonts w:ascii="Times New Roman" w:hAnsi="Times New Roman" w:cs="Times New Roman"/>
          <w:sz w:val="24"/>
          <w:vertAlign w:val="superscript"/>
        </w:rPr>
        <w:t>?</w:t>
      </w:r>
      <w:r w:rsidRPr="00D65AE2">
        <w:rPr>
          <w:rFonts w:ascii="Times New Roman" w:hAnsi="Times New Roman" w:cs="Times New Roman"/>
          <w:sz w:val="24"/>
        </w:rPr>
        <w:t xml:space="preserve"> dub-ba x x [x]-me-en</w:t>
      </w:r>
    </w:p>
    <w:p w:rsidR="006204C5" w:rsidRPr="00D65AE2" w:rsidRDefault="006204C5" w:rsidP="006204C5">
      <w:pPr>
        <w:pStyle w:val="Listenabsatz"/>
        <w:spacing w:after="0"/>
        <w:ind w:left="360"/>
        <w:rPr>
          <w:rFonts w:ascii="Times New Roman" w:hAnsi="Times New Roman" w:cs="Times New Roman"/>
          <w:sz w:val="24"/>
        </w:rPr>
      </w:pPr>
    </w:p>
    <w:p w:rsidR="006204C5" w:rsidRPr="00D65AE2" w:rsidRDefault="006204C5" w:rsidP="00582C71">
      <w:pPr>
        <w:pStyle w:val="Listenabsatz"/>
        <w:numPr>
          <w:ilvl w:val="0"/>
          <w:numId w:val="4"/>
        </w:numPr>
        <w:spacing w:after="0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Unb1 Vs. 20ʹ</w:t>
      </w:r>
      <w:r w:rsidRPr="00D65AE2">
        <w:rPr>
          <w:rFonts w:ascii="Times New Roman" w:hAnsi="Times New Roman" w:cs="Times New Roman"/>
          <w:sz w:val="24"/>
        </w:rPr>
        <w:tab/>
        <w:t>˹x˺ [x] a nam-ma ku</w:t>
      </w:r>
      <w:r w:rsidRPr="00D65AE2">
        <w:rPr>
          <w:rFonts w:ascii="Times New Roman" w:hAnsi="Times New Roman" w:cs="Times New Roman"/>
          <w:sz w:val="24"/>
          <w:vertAlign w:val="subscript"/>
        </w:rPr>
        <w:t>3</w:t>
      </w:r>
      <w:r w:rsidRPr="00D65AE2">
        <w:rPr>
          <w:rFonts w:ascii="Times New Roman" w:hAnsi="Times New Roman" w:cs="Times New Roman"/>
          <w:sz w:val="24"/>
        </w:rPr>
        <w:t>-ga ˹x˺ i[n</w:t>
      </w:r>
      <w:r w:rsidRPr="00D65AE2">
        <w:rPr>
          <w:rFonts w:ascii="Times New Roman" w:hAnsi="Times New Roman" w:cs="Times New Roman"/>
          <w:sz w:val="24"/>
          <w:vertAlign w:val="superscript"/>
        </w:rPr>
        <w:t>?</w:t>
      </w:r>
      <w:r w:rsidRPr="00D65AE2">
        <w:rPr>
          <w:rFonts w:ascii="Times New Roman" w:hAnsi="Times New Roman" w:cs="Times New Roman"/>
          <w:sz w:val="24"/>
        </w:rPr>
        <w:t>-</w:t>
      </w:r>
      <w:r w:rsidRPr="00D65AE2">
        <w:rPr>
          <w:rFonts w:ascii="Times New Roman" w:hAnsi="Times New Roman" w:cs="Times New Roman"/>
          <w:sz w:val="24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360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Unb2 Vs. ii 11</w:t>
      </w:r>
      <w:r w:rsidRPr="00D65AE2">
        <w:rPr>
          <w:rFonts w:ascii="Times New Roman" w:hAnsi="Times New Roman" w:cs="Times New Roman"/>
          <w:sz w:val="24"/>
        </w:rPr>
        <w:tab/>
        <w:t>[</w:t>
      </w:r>
      <w:r w:rsidRPr="00D65AE2">
        <w:rPr>
          <w:rFonts w:ascii="Times New Roman" w:hAnsi="Times New Roman" w:cs="Times New Roman"/>
          <w:sz w:val="24"/>
        </w:rPr>
        <w:tab/>
        <w:t>] a ku</w:t>
      </w:r>
      <w:r w:rsidRPr="00D65AE2">
        <w:rPr>
          <w:rFonts w:ascii="Times New Roman" w:hAnsi="Times New Roman" w:cs="Times New Roman"/>
          <w:sz w:val="24"/>
          <w:vertAlign w:val="subscript"/>
        </w:rPr>
        <w:t>3</w:t>
      </w:r>
      <w:r w:rsidRPr="00D65AE2">
        <w:rPr>
          <w:rFonts w:ascii="Times New Roman" w:hAnsi="Times New Roman" w:cs="Times New Roman"/>
          <w:sz w:val="24"/>
        </w:rPr>
        <w:t>-ga mu-[</w:t>
      </w:r>
      <w:r w:rsidRPr="00D65AE2">
        <w:rPr>
          <w:rFonts w:ascii="Times New Roman" w:hAnsi="Times New Roman" w:cs="Times New Roman"/>
          <w:sz w:val="24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360"/>
        <w:rPr>
          <w:rFonts w:ascii="Times New Roman" w:hAnsi="Times New Roman" w:cs="Times New Roman"/>
          <w:sz w:val="24"/>
        </w:rPr>
      </w:pPr>
    </w:p>
    <w:p w:rsidR="006204C5" w:rsidRPr="00D65AE2" w:rsidRDefault="006204C5" w:rsidP="00582C71">
      <w:pPr>
        <w:pStyle w:val="Listenabsatz"/>
        <w:numPr>
          <w:ilvl w:val="0"/>
          <w:numId w:val="4"/>
        </w:numPr>
        <w:spacing w:after="0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Unb1 Vs. 21ʹ</w:t>
      </w:r>
      <w:r w:rsidRPr="00D65AE2">
        <w:rPr>
          <w:rFonts w:ascii="Times New Roman" w:hAnsi="Times New Roman" w:cs="Times New Roman"/>
          <w:sz w:val="24"/>
        </w:rPr>
        <w:tab/>
        <w:t>ša</w:t>
      </w:r>
      <w:r w:rsidRPr="00D65AE2">
        <w:rPr>
          <w:rFonts w:ascii="Times New Roman" w:hAnsi="Times New Roman" w:cs="Times New Roman"/>
          <w:sz w:val="24"/>
          <w:vertAlign w:val="subscript"/>
        </w:rPr>
        <w:t>3</w:t>
      </w:r>
      <w:r w:rsidRPr="00D65AE2">
        <w:rPr>
          <w:rFonts w:ascii="Times New Roman" w:hAnsi="Times New Roman" w:cs="Times New Roman"/>
          <w:sz w:val="24"/>
        </w:rPr>
        <w:t xml:space="preserve"> ˹ge</w:t>
      </w:r>
      <w:r w:rsidRPr="00D65AE2">
        <w:rPr>
          <w:rFonts w:ascii="Times New Roman" w:hAnsi="Times New Roman" w:cs="Times New Roman"/>
          <w:sz w:val="24"/>
          <w:vertAlign w:val="subscript"/>
        </w:rPr>
        <w:t>17</w:t>
      </w:r>
      <w:r w:rsidRPr="00D65AE2">
        <w:rPr>
          <w:rFonts w:ascii="Times New Roman" w:hAnsi="Times New Roman" w:cs="Times New Roman"/>
          <w:sz w:val="24"/>
        </w:rPr>
        <w:t>˺ libiš ˹ge</w:t>
      </w:r>
      <w:r w:rsidRPr="00D65AE2">
        <w:rPr>
          <w:rFonts w:ascii="Times New Roman" w:hAnsi="Times New Roman" w:cs="Times New Roman"/>
          <w:sz w:val="24"/>
          <w:vertAlign w:val="subscript"/>
        </w:rPr>
        <w:t>17</w:t>
      </w:r>
      <w:r w:rsidRPr="00D65AE2">
        <w:rPr>
          <w:rFonts w:ascii="Times New Roman" w:hAnsi="Times New Roman" w:cs="Times New Roman"/>
          <w:sz w:val="24"/>
        </w:rPr>
        <w:t xml:space="preserve"> udug˺ ḫulu ˹lil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>˺-la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 xml:space="preserve"> [</w:t>
      </w:r>
      <w:r w:rsidRPr="00D65AE2">
        <w:rPr>
          <w:rFonts w:ascii="Times New Roman" w:hAnsi="Times New Roman" w:cs="Times New Roman"/>
          <w:sz w:val="24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360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Unb2 Vs. ii 12</w:t>
      </w:r>
      <w:r w:rsidRPr="00D65AE2">
        <w:rPr>
          <w:rFonts w:ascii="Times New Roman" w:hAnsi="Times New Roman" w:cs="Times New Roman"/>
          <w:sz w:val="24"/>
        </w:rPr>
        <w:tab/>
        <w:t>˹ša</w:t>
      </w:r>
      <w:r w:rsidRPr="00D65AE2">
        <w:rPr>
          <w:rFonts w:ascii="Times New Roman" w:hAnsi="Times New Roman" w:cs="Times New Roman"/>
          <w:sz w:val="24"/>
          <w:vertAlign w:val="subscript"/>
        </w:rPr>
        <w:t>3</w:t>
      </w:r>
      <w:r w:rsidRPr="00D65AE2">
        <w:rPr>
          <w:rFonts w:ascii="Times New Roman" w:hAnsi="Times New Roman" w:cs="Times New Roman"/>
          <w:sz w:val="24"/>
        </w:rPr>
        <w:t xml:space="preserve"> ge</w:t>
      </w:r>
      <w:r w:rsidRPr="00D65AE2">
        <w:rPr>
          <w:rFonts w:ascii="Times New Roman" w:hAnsi="Times New Roman" w:cs="Times New Roman"/>
          <w:sz w:val="24"/>
          <w:vertAlign w:val="subscript"/>
        </w:rPr>
        <w:t>17</w:t>
      </w:r>
      <w:r w:rsidRPr="00D65AE2">
        <w:rPr>
          <w:rFonts w:ascii="Times New Roman" w:hAnsi="Times New Roman" w:cs="Times New Roman"/>
          <w:sz w:val="24"/>
        </w:rPr>
        <w:t>˺ libiš g[e</w:t>
      </w:r>
      <w:r w:rsidRPr="00D65AE2">
        <w:rPr>
          <w:rFonts w:ascii="Times New Roman" w:hAnsi="Times New Roman" w:cs="Times New Roman"/>
          <w:sz w:val="24"/>
          <w:vertAlign w:val="subscript"/>
        </w:rPr>
        <w:t>17</w:t>
      </w:r>
      <w:r w:rsidRPr="00D65AE2">
        <w:rPr>
          <w:rFonts w:ascii="Times New Roman" w:hAnsi="Times New Roman" w:cs="Times New Roman"/>
          <w:sz w:val="24"/>
        </w:rPr>
        <w:t>]</w:t>
      </w:r>
    </w:p>
    <w:p w:rsidR="006204C5" w:rsidRPr="00D65AE2" w:rsidRDefault="006204C5" w:rsidP="006204C5">
      <w:pPr>
        <w:pStyle w:val="Listenabsatz"/>
        <w:spacing w:after="0"/>
        <w:ind w:left="360"/>
        <w:rPr>
          <w:rFonts w:ascii="Times New Roman" w:hAnsi="Times New Roman" w:cs="Times New Roman"/>
          <w:sz w:val="24"/>
        </w:rPr>
      </w:pPr>
    </w:p>
    <w:p w:rsidR="006204C5" w:rsidRPr="00D65AE2" w:rsidRDefault="006204C5" w:rsidP="00582C71">
      <w:pPr>
        <w:pStyle w:val="Listenabsatz"/>
        <w:numPr>
          <w:ilvl w:val="0"/>
          <w:numId w:val="4"/>
        </w:numPr>
        <w:spacing w:after="0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Unb1 Vs. 22ʹ</w:t>
      </w:r>
      <w:r w:rsidRPr="00D65AE2">
        <w:rPr>
          <w:rFonts w:ascii="Times New Roman" w:hAnsi="Times New Roman" w:cs="Times New Roman"/>
          <w:sz w:val="24"/>
        </w:rPr>
        <w:tab/>
        <w:t>˹maškim˺([</w:t>
      </w:r>
      <w:r w:rsidRPr="00D65AE2">
        <w:rPr>
          <w:rFonts w:ascii="Times New Roman" w:hAnsi="Times New Roman" w:cs="Times New Roman"/>
          <w:smallCaps/>
          <w:sz w:val="24"/>
        </w:rPr>
        <w:t>pa].˹kaš</w:t>
      </w:r>
      <w:r w:rsidRPr="00D65AE2">
        <w:rPr>
          <w:rFonts w:ascii="Times New Roman" w:hAnsi="Times New Roman" w:cs="Times New Roman"/>
          <w:smallCaps/>
          <w:sz w:val="24"/>
          <w:vertAlign w:val="subscript"/>
        </w:rPr>
        <w:t>4</w:t>
      </w:r>
      <w:r w:rsidRPr="00D65AE2">
        <w:rPr>
          <w:rFonts w:ascii="Times New Roman" w:hAnsi="Times New Roman" w:cs="Times New Roman"/>
          <w:smallCaps/>
          <w:sz w:val="24"/>
        </w:rPr>
        <w:t>˺</w:t>
      </w:r>
      <w:r w:rsidRPr="00D65AE2">
        <w:rPr>
          <w:rFonts w:ascii="Times New Roman" w:hAnsi="Times New Roman" w:cs="Times New Roman"/>
          <w:sz w:val="24"/>
        </w:rPr>
        <w:t>) ḫulu ĝulla ḫulu ni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  <w:vertAlign w:val="superscript"/>
        </w:rPr>
        <w:t>?</w:t>
      </w:r>
      <w:r w:rsidRPr="00D65AE2">
        <w:rPr>
          <w:rFonts w:ascii="Times New Roman" w:hAnsi="Times New Roman" w:cs="Times New Roman"/>
          <w:sz w:val="24"/>
        </w:rPr>
        <w:t>-za</w:t>
      </w:r>
      <w:r w:rsidRPr="00D65AE2">
        <w:rPr>
          <w:rFonts w:ascii="Times New Roman" w:hAnsi="Times New Roman" w:cs="Times New Roman"/>
          <w:sz w:val="24"/>
          <w:vertAlign w:val="superscript"/>
        </w:rPr>
        <w:t>!</w:t>
      </w:r>
      <w:r w:rsidRPr="00D65AE2">
        <w:rPr>
          <w:rFonts w:ascii="Times New Roman" w:hAnsi="Times New Roman" w:cs="Times New Roman"/>
          <w:sz w:val="24"/>
        </w:rPr>
        <w:t>(Rasur) ˹x x x˺ [</w:t>
      </w:r>
      <w:r w:rsidRPr="00D65AE2">
        <w:rPr>
          <w:rFonts w:ascii="Times New Roman" w:hAnsi="Times New Roman" w:cs="Times New Roman"/>
          <w:sz w:val="24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360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Unb2 Vs. ii 13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  <w:vertAlign w:val="superscript"/>
        </w:rPr>
        <w:t>d</w:t>
      </w:r>
      <w:r w:rsidRPr="00D65AE2">
        <w:rPr>
          <w:rFonts w:ascii="Times New Roman" w:hAnsi="Times New Roman" w:cs="Times New Roman"/>
          <w:sz w:val="24"/>
        </w:rPr>
        <w:t xml:space="preserve">udug ḫulu </w:t>
      </w:r>
      <w:r w:rsidRPr="00D65AE2">
        <w:rPr>
          <w:rFonts w:ascii="Times New Roman" w:hAnsi="Times New Roman" w:cs="Times New Roman"/>
          <w:sz w:val="24"/>
          <w:vertAlign w:val="superscript"/>
        </w:rPr>
        <w:t>d</w:t>
      </w:r>
      <w:r w:rsidRPr="00D65AE2">
        <w:rPr>
          <w:rFonts w:ascii="Times New Roman" w:hAnsi="Times New Roman" w:cs="Times New Roman"/>
          <w:sz w:val="24"/>
        </w:rPr>
        <w:t>lamma ḫulu</w:t>
      </w:r>
    </w:p>
    <w:p w:rsidR="006204C5" w:rsidRPr="00D65AE2" w:rsidRDefault="006204C5" w:rsidP="006204C5">
      <w:pPr>
        <w:pStyle w:val="Listenabsatz"/>
        <w:spacing w:after="0"/>
        <w:ind w:left="360"/>
        <w:rPr>
          <w:rFonts w:ascii="Times New Roman" w:hAnsi="Times New Roman" w:cs="Times New Roman"/>
          <w:sz w:val="24"/>
        </w:rPr>
      </w:pPr>
    </w:p>
    <w:p w:rsidR="006204C5" w:rsidRPr="00D65AE2" w:rsidRDefault="006204C5" w:rsidP="00582C71">
      <w:pPr>
        <w:pStyle w:val="Listenabsatz"/>
        <w:numPr>
          <w:ilvl w:val="0"/>
          <w:numId w:val="4"/>
        </w:numPr>
        <w:spacing w:after="0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Unb1 Vs. 23ʹ</w:t>
      </w:r>
      <w:r w:rsidRPr="00D65AE2">
        <w:rPr>
          <w:rFonts w:ascii="Times New Roman" w:hAnsi="Times New Roman" w:cs="Times New Roman"/>
          <w:sz w:val="24"/>
        </w:rPr>
        <w:tab/>
        <w:t>lu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 xml:space="preserve"> niĝ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  <w:vertAlign w:val="superscript"/>
        </w:rPr>
        <w:t>!</w:t>
      </w:r>
      <w:r w:rsidRPr="00D65AE2">
        <w:rPr>
          <w:rFonts w:ascii="Times New Roman" w:hAnsi="Times New Roman" w:cs="Times New Roman"/>
          <w:sz w:val="24"/>
        </w:rPr>
        <w:t>-ḫulu dim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>-ma ni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>-z[a] ˹x x˺ [</w:t>
      </w:r>
      <w:r w:rsidRPr="00D65AE2">
        <w:rPr>
          <w:rFonts w:ascii="Times New Roman" w:hAnsi="Times New Roman" w:cs="Times New Roman"/>
          <w:sz w:val="24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360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Unb2 Vs. ii 14</w:t>
      </w:r>
      <w:r w:rsidRPr="00D65AE2">
        <w:rPr>
          <w:rFonts w:ascii="Times New Roman" w:hAnsi="Times New Roman" w:cs="Times New Roman"/>
          <w:sz w:val="24"/>
        </w:rPr>
        <w:tab/>
        <w:t>lu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 xml:space="preserve"> ḫulu</w:t>
      </w:r>
    </w:p>
    <w:p w:rsidR="006204C5" w:rsidRPr="00D65AE2" w:rsidRDefault="006204C5" w:rsidP="006204C5">
      <w:pPr>
        <w:spacing w:after="0" w:line="276" w:lineRule="auto"/>
        <w:rPr>
          <w:rFonts w:ascii="Times New Roman" w:hAnsi="Times New Roman" w:cs="Times New Roman"/>
          <w:i/>
          <w:sz w:val="24"/>
        </w:rPr>
      </w:pPr>
      <w:r w:rsidRPr="00D65AE2">
        <w:rPr>
          <w:rFonts w:ascii="Times New Roman" w:hAnsi="Times New Roman" w:cs="Times New Roman"/>
          <w:i/>
          <w:sz w:val="24"/>
        </w:rPr>
        <w:t>Unb2: Doppeltrennlinie</w:t>
      </w:r>
    </w:p>
    <w:p w:rsidR="006204C5" w:rsidRPr="00D65AE2" w:rsidRDefault="006204C5" w:rsidP="006204C5">
      <w:pPr>
        <w:pStyle w:val="Listenabsatz"/>
        <w:spacing w:after="0"/>
        <w:ind w:left="360"/>
        <w:rPr>
          <w:rFonts w:ascii="Times New Roman" w:hAnsi="Times New Roman" w:cs="Times New Roman"/>
          <w:sz w:val="24"/>
        </w:rPr>
      </w:pPr>
    </w:p>
    <w:p w:rsidR="006204C5" w:rsidRPr="00D65AE2" w:rsidRDefault="006204C5" w:rsidP="006204C5">
      <w:pPr>
        <w:pStyle w:val="Listenabsatz"/>
        <w:spacing w:after="0"/>
        <w:ind w:left="0"/>
        <w:rPr>
          <w:rFonts w:ascii="Times New Roman" w:hAnsi="Times New Roman" w:cs="Times New Roman"/>
          <w:sz w:val="24"/>
        </w:rPr>
      </w:pPr>
    </w:p>
    <w:p w:rsidR="006204C5" w:rsidRPr="00D65AE2" w:rsidRDefault="006204C5" w:rsidP="00582C71">
      <w:pPr>
        <w:pStyle w:val="Listenabsatz"/>
        <w:numPr>
          <w:ilvl w:val="0"/>
          <w:numId w:val="4"/>
        </w:numPr>
        <w:spacing w:after="0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Unb1 Vs. 24ʹ</w:t>
      </w:r>
      <w:r w:rsidRPr="00D65AE2">
        <w:rPr>
          <w:rFonts w:ascii="Times New Roman" w:hAnsi="Times New Roman" w:cs="Times New Roman"/>
          <w:sz w:val="24"/>
        </w:rPr>
        <w:tab/>
        <w:t>nin-ĝu</w:t>
      </w:r>
      <w:r w:rsidRPr="00D65AE2">
        <w:rPr>
          <w:rFonts w:ascii="Times New Roman" w:hAnsi="Times New Roman" w:cs="Times New Roman"/>
          <w:sz w:val="24"/>
          <w:vertAlign w:val="subscript"/>
        </w:rPr>
        <w:t>10</w:t>
      </w:r>
      <w:r w:rsidRPr="00D65AE2">
        <w:rPr>
          <w:rFonts w:ascii="Times New Roman" w:hAnsi="Times New Roman" w:cs="Times New Roman"/>
          <w:sz w:val="24"/>
        </w:rPr>
        <w:t xml:space="preserve"> </w:t>
      </w:r>
      <w:r w:rsidRPr="00D65AE2">
        <w:rPr>
          <w:rFonts w:ascii="Times New Roman" w:hAnsi="Times New Roman" w:cs="Times New Roman"/>
          <w:sz w:val="24"/>
          <w:vertAlign w:val="superscript"/>
        </w:rPr>
        <w:t>d</w:t>
      </w:r>
      <w:r w:rsidRPr="00D65AE2">
        <w:rPr>
          <w:rFonts w:ascii="Times New Roman" w:hAnsi="Times New Roman" w:cs="Times New Roman"/>
          <w:sz w:val="24"/>
        </w:rPr>
        <w:t>nin-girim</w:t>
      </w:r>
      <w:r w:rsidRPr="00D65AE2">
        <w:rPr>
          <w:rFonts w:ascii="Times New Roman" w:hAnsi="Times New Roman" w:cs="Times New Roman"/>
          <w:sz w:val="24"/>
          <w:vertAlign w:val="subscript"/>
        </w:rPr>
        <w:t>3</w:t>
      </w:r>
      <w:r w:rsidRPr="00D65AE2">
        <w:rPr>
          <w:rFonts w:ascii="Times New Roman" w:hAnsi="Times New Roman" w:cs="Times New Roman"/>
          <w:sz w:val="24"/>
        </w:rPr>
        <w:t xml:space="preserve"> mu-˹x x x˺ [</w:t>
      </w:r>
      <w:r w:rsidRPr="00D65AE2">
        <w:rPr>
          <w:rFonts w:ascii="Times New Roman" w:hAnsi="Times New Roman" w:cs="Times New Roman"/>
          <w:sz w:val="24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360"/>
        <w:rPr>
          <w:rFonts w:ascii="Times New Roman" w:hAnsi="Times New Roman" w:cs="Times New Roman"/>
          <w:sz w:val="24"/>
        </w:rPr>
      </w:pPr>
    </w:p>
    <w:p w:rsidR="006204C5" w:rsidRPr="00D65AE2" w:rsidRDefault="006204C5" w:rsidP="00582C71">
      <w:pPr>
        <w:pStyle w:val="Listenabsatz"/>
        <w:numPr>
          <w:ilvl w:val="0"/>
          <w:numId w:val="4"/>
        </w:numPr>
        <w:spacing w:after="0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Unb1 Vs. 25ʹ</w:t>
      </w:r>
      <w:r w:rsidRPr="00D65AE2">
        <w:rPr>
          <w:rFonts w:ascii="Times New Roman" w:hAnsi="Times New Roman" w:cs="Times New Roman"/>
          <w:sz w:val="24"/>
        </w:rPr>
        <w:tab/>
        <w:t>dumu saĝ an ˹ku</w:t>
      </w:r>
      <w:r w:rsidRPr="00D65AE2">
        <w:rPr>
          <w:rFonts w:ascii="Times New Roman" w:hAnsi="Times New Roman" w:cs="Times New Roman"/>
          <w:sz w:val="24"/>
          <w:vertAlign w:val="subscript"/>
        </w:rPr>
        <w:t>3</w:t>
      </w:r>
      <w:r w:rsidRPr="00D65AE2">
        <w:rPr>
          <w:rFonts w:ascii="Times New Roman" w:hAnsi="Times New Roman" w:cs="Times New Roman"/>
          <w:sz w:val="24"/>
        </w:rPr>
        <w:t>-ga˺ mu-un-˹x x x x˺ [</w:t>
      </w:r>
      <w:r w:rsidRPr="00D65AE2">
        <w:rPr>
          <w:rFonts w:ascii="Times New Roman" w:hAnsi="Times New Roman" w:cs="Times New Roman"/>
          <w:sz w:val="24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360"/>
        <w:rPr>
          <w:rFonts w:ascii="Times New Roman" w:hAnsi="Times New Roman" w:cs="Times New Roman"/>
          <w:sz w:val="24"/>
        </w:rPr>
      </w:pPr>
    </w:p>
    <w:p w:rsidR="006204C5" w:rsidRPr="00D65AE2" w:rsidRDefault="006204C5" w:rsidP="00582C71">
      <w:pPr>
        <w:pStyle w:val="Listenabsatz"/>
        <w:numPr>
          <w:ilvl w:val="0"/>
          <w:numId w:val="4"/>
        </w:numPr>
        <w:spacing w:after="0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Unb1 Vs. 26ʹ</w:t>
      </w:r>
      <w:r w:rsidRPr="00D65AE2">
        <w:rPr>
          <w:rFonts w:ascii="Times New Roman" w:hAnsi="Times New Roman" w:cs="Times New Roman"/>
          <w:sz w:val="24"/>
        </w:rPr>
        <w:tab/>
        <w:t>˹igi˺-ni-še</w:t>
      </w:r>
      <w:r w:rsidRPr="00D65AE2">
        <w:rPr>
          <w:rFonts w:ascii="Times New Roman" w:hAnsi="Times New Roman" w:cs="Times New Roman"/>
          <w:sz w:val="24"/>
          <w:vertAlign w:val="subscript"/>
        </w:rPr>
        <w:t>3</w:t>
      </w:r>
      <w:r w:rsidRPr="00D65AE2">
        <w:rPr>
          <w:rFonts w:ascii="Times New Roman" w:hAnsi="Times New Roman" w:cs="Times New Roman"/>
          <w:sz w:val="24"/>
        </w:rPr>
        <w:t xml:space="preserve"> ˹ḫe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>˺-gub-bu</w:t>
      </w:r>
      <w:r w:rsidRPr="00D65AE2">
        <w:rPr>
          <w:rFonts w:ascii="Times New Roman" w:hAnsi="Times New Roman" w:cs="Times New Roman"/>
          <w:sz w:val="24"/>
        </w:rPr>
        <w:tab/>
        <w:t>˹x x˺ [</w:t>
      </w:r>
      <w:r w:rsidRPr="00D65AE2">
        <w:rPr>
          <w:rFonts w:ascii="Times New Roman" w:hAnsi="Times New Roman" w:cs="Times New Roman"/>
          <w:sz w:val="24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360"/>
        <w:rPr>
          <w:rFonts w:ascii="Times New Roman" w:hAnsi="Times New Roman" w:cs="Times New Roman"/>
          <w:sz w:val="24"/>
        </w:rPr>
      </w:pPr>
    </w:p>
    <w:p w:rsidR="006204C5" w:rsidRPr="00D65AE2" w:rsidRDefault="006204C5" w:rsidP="00582C71">
      <w:pPr>
        <w:pStyle w:val="Listenabsatz"/>
        <w:numPr>
          <w:ilvl w:val="0"/>
          <w:numId w:val="4"/>
        </w:numPr>
        <w:spacing w:after="0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Unb1 Vs. 27ʹ</w:t>
      </w:r>
      <w:r w:rsidRPr="00D65AE2">
        <w:rPr>
          <w:rFonts w:ascii="Times New Roman" w:hAnsi="Times New Roman" w:cs="Times New Roman"/>
          <w:sz w:val="24"/>
        </w:rPr>
        <w:tab/>
        <w:t>˹saĝ-ĝa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>-ni-ka˺</w:t>
      </w:r>
      <w:r w:rsidRPr="00D65AE2">
        <w:rPr>
          <w:rFonts w:ascii="Times New Roman" w:hAnsi="Times New Roman" w:cs="Times New Roman"/>
          <w:sz w:val="24"/>
          <w:vertAlign w:val="superscript"/>
        </w:rPr>
        <w:t>?</w:t>
      </w:r>
      <w:r w:rsidRPr="00D65AE2">
        <w:rPr>
          <w:rFonts w:ascii="Times New Roman" w:hAnsi="Times New Roman" w:cs="Times New Roman"/>
          <w:sz w:val="24"/>
        </w:rPr>
        <w:tab/>
        <w:t>˹a</w:t>
      </w:r>
      <w:r w:rsidRPr="00D65AE2">
        <w:rPr>
          <w:rFonts w:ascii="Times New Roman" w:hAnsi="Times New Roman" w:cs="Times New Roman"/>
          <w:sz w:val="24"/>
          <w:vertAlign w:val="subscript"/>
        </w:rPr>
        <w:t>2</w:t>
      </w:r>
      <w:r w:rsidRPr="00D65AE2">
        <w:rPr>
          <w:rFonts w:ascii="Times New Roman" w:hAnsi="Times New Roman" w:cs="Times New Roman"/>
          <w:sz w:val="24"/>
        </w:rPr>
        <w:t>-zi˺-[da</w:t>
      </w:r>
      <w:r w:rsidRPr="00D65AE2">
        <w:rPr>
          <w:rFonts w:ascii="Times New Roman" w:hAnsi="Times New Roman" w:cs="Times New Roman"/>
          <w:sz w:val="24"/>
        </w:rPr>
        <w:tab/>
        <w:t>]</w:t>
      </w:r>
    </w:p>
    <w:p w:rsidR="006204C5" w:rsidRPr="00D65AE2" w:rsidRDefault="006204C5" w:rsidP="006204C5">
      <w:pPr>
        <w:pStyle w:val="Listenabsatz"/>
        <w:spacing w:after="0"/>
        <w:ind w:left="360"/>
        <w:rPr>
          <w:rFonts w:ascii="Times New Roman" w:hAnsi="Times New Roman" w:cs="Times New Roman"/>
          <w:sz w:val="24"/>
        </w:rPr>
      </w:pPr>
    </w:p>
    <w:p w:rsidR="006204C5" w:rsidRPr="00577C28" w:rsidRDefault="006204C5" w:rsidP="00582C71">
      <w:pPr>
        <w:pStyle w:val="Listenabsatz"/>
        <w:numPr>
          <w:ilvl w:val="0"/>
          <w:numId w:val="4"/>
        </w:numPr>
        <w:spacing w:after="0"/>
        <w:rPr>
          <w:rFonts w:ascii="Times New Roman" w:hAnsi="Times New Roman" w:cs="Times New Roman"/>
          <w:sz w:val="24"/>
          <w:lang w:val="en-US"/>
        </w:rPr>
      </w:pPr>
      <w:r w:rsidRPr="00577C28">
        <w:rPr>
          <w:rFonts w:ascii="Times New Roman" w:hAnsi="Times New Roman" w:cs="Times New Roman"/>
          <w:sz w:val="24"/>
          <w:lang w:val="en-US"/>
        </w:rPr>
        <w:t>Unb1 Vs. 28ʹ</w:t>
      </w:r>
      <w:r w:rsidRPr="00577C28">
        <w:rPr>
          <w:rFonts w:ascii="Times New Roman" w:hAnsi="Times New Roman" w:cs="Times New Roman"/>
          <w:sz w:val="24"/>
          <w:lang w:val="en-US"/>
        </w:rPr>
        <w:tab/>
        <w:t>a</w:t>
      </w:r>
      <w:r w:rsidRPr="00577C28">
        <w:rPr>
          <w:rFonts w:ascii="Times New Roman" w:hAnsi="Times New Roman" w:cs="Times New Roman"/>
          <w:sz w:val="24"/>
          <w:vertAlign w:val="subscript"/>
          <w:lang w:val="en-US"/>
        </w:rPr>
        <w:t>2</w:t>
      </w:r>
      <w:r w:rsidRPr="00577C28">
        <w:rPr>
          <w:rFonts w:ascii="Times New Roman" w:hAnsi="Times New Roman" w:cs="Times New Roman"/>
          <w:sz w:val="24"/>
          <w:lang w:val="en-US"/>
        </w:rPr>
        <w:t xml:space="preserve"> ˹x x x˺ [</w:t>
      </w:r>
      <w:r w:rsidRPr="00577C28">
        <w:rPr>
          <w:rFonts w:ascii="Times New Roman" w:hAnsi="Times New Roman" w:cs="Times New Roman"/>
          <w:sz w:val="24"/>
          <w:lang w:val="en-US"/>
        </w:rPr>
        <w:tab/>
      </w:r>
      <w:r w:rsidRPr="00577C28">
        <w:rPr>
          <w:rFonts w:ascii="Times New Roman" w:hAnsi="Times New Roman" w:cs="Times New Roman"/>
          <w:sz w:val="24"/>
          <w:lang w:val="en-US"/>
        </w:rPr>
        <w:tab/>
        <w:t>]</w:t>
      </w:r>
    </w:p>
    <w:p w:rsidR="006204C5" w:rsidRPr="00577C28" w:rsidRDefault="006204C5" w:rsidP="006204C5">
      <w:pPr>
        <w:pStyle w:val="Listenabsatz"/>
        <w:spacing w:after="0"/>
        <w:ind w:left="360"/>
        <w:rPr>
          <w:rFonts w:ascii="Times New Roman" w:hAnsi="Times New Roman" w:cs="Times New Roman"/>
          <w:sz w:val="24"/>
          <w:lang w:val="en-US"/>
        </w:rPr>
      </w:pPr>
    </w:p>
    <w:p w:rsidR="006204C5" w:rsidRPr="00D65AE2" w:rsidRDefault="006204C5" w:rsidP="00582C71">
      <w:pPr>
        <w:pStyle w:val="Listenabsatz"/>
        <w:numPr>
          <w:ilvl w:val="0"/>
          <w:numId w:val="4"/>
        </w:numPr>
        <w:spacing w:after="0"/>
        <w:jc w:val="both"/>
        <w:rPr>
          <w:rFonts w:ascii="Times New Roman" w:hAnsi="Times New Roman" w:cs="Times New Roman"/>
          <w:sz w:val="24"/>
        </w:rPr>
      </w:pPr>
      <w:r w:rsidRPr="00D65AE2">
        <w:rPr>
          <w:rFonts w:ascii="Times New Roman" w:hAnsi="Times New Roman" w:cs="Times New Roman"/>
          <w:sz w:val="24"/>
        </w:rPr>
        <w:t>Unb1 Vs. 29ʹ</w:t>
      </w:r>
      <w:r w:rsidRPr="00D65AE2">
        <w:rPr>
          <w:rFonts w:ascii="Times New Roman" w:hAnsi="Times New Roman" w:cs="Times New Roman"/>
          <w:sz w:val="24"/>
        </w:rPr>
        <w:tab/>
        <w:t>˹x˺ [</w:t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</w:r>
      <w:r w:rsidRPr="00D65AE2">
        <w:rPr>
          <w:rFonts w:ascii="Times New Roman" w:hAnsi="Times New Roman" w:cs="Times New Roman"/>
          <w:sz w:val="24"/>
        </w:rPr>
        <w:tab/>
        <w:t>]</w:t>
      </w:r>
    </w:p>
    <w:p w:rsidR="006204C5" w:rsidRPr="00D65AE2" w:rsidRDefault="006204C5" w:rsidP="006204C5">
      <w:pPr>
        <w:spacing w:after="0" w:line="276" w:lineRule="auto"/>
        <w:rPr>
          <w:rFonts w:ascii="Times New Roman" w:hAnsi="Times New Roman" w:cs="Times New Roman"/>
          <w:sz w:val="24"/>
        </w:rPr>
      </w:pPr>
    </w:p>
    <w:p w:rsidR="006204C5" w:rsidRPr="00D65AE2" w:rsidRDefault="006204C5" w:rsidP="006204C5">
      <w:pPr>
        <w:spacing w:after="0" w:line="276" w:lineRule="auto"/>
        <w:rPr>
          <w:rFonts w:ascii="Times New Roman" w:hAnsi="Times New Roman" w:cs="Times New Roman"/>
          <w:sz w:val="24"/>
        </w:rPr>
      </w:pPr>
    </w:p>
    <w:p w:rsidR="006204C5" w:rsidRPr="00577C28" w:rsidRDefault="006204C5" w:rsidP="006204C5">
      <w:pPr>
        <w:pStyle w:val="Listenabsatz"/>
        <w:spacing w:after="0"/>
        <w:ind w:left="0"/>
        <w:rPr>
          <w:rFonts w:ascii="Times New Roman" w:hAnsi="Times New Roman" w:cs="Times New Roman"/>
          <w:sz w:val="24"/>
          <w:lang w:val="it-IT"/>
        </w:rPr>
      </w:pPr>
      <w:r w:rsidRPr="00577C28">
        <w:rPr>
          <w:rFonts w:ascii="Times New Roman" w:hAnsi="Times New Roman" w:cs="Times New Roman"/>
          <w:sz w:val="24"/>
          <w:lang w:val="it-IT"/>
        </w:rPr>
        <w:t>28.1 Unb2 Vs. ii 15</w:t>
      </w:r>
      <w:r w:rsidRPr="00577C28">
        <w:rPr>
          <w:rFonts w:ascii="Times New Roman" w:hAnsi="Times New Roman" w:cs="Times New Roman"/>
          <w:sz w:val="24"/>
          <w:lang w:val="it-IT"/>
        </w:rPr>
        <w:tab/>
      </w:r>
      <w:r w:rsidRPr="00577C28">
        <w:rPr>
          <w:rFonts w:ascii="Times New Roman" w:hAnsi="Times New Roman" w:cs="Times New Roman"/>
          <w:sz w:val="24"/>
          <w:vertAlign w:val="superscript"/>
          <w:lang w:val="it-IT"/>
        </w:rPr>
        <w:t>d</w:t>
      </w:r>
      <w:r w:rsidRPr="00577C28">
        <w:rPr>
          <w:rFonts w:ascii="Times New Roman" w:hAnsi="Times New Roman" w:cs="Times New Roman"/>
          <w:sz w:val="24"/>
          <w:lang w:val="it-IT"/>
        </w:rPr>
        <w:t>utu igi bar-ra</w:t>
      </w:r>
    </w:p>
    <w:p w:rsidR="006204C5" w:rsidRDefault="006204C5"/>
    <w:sectPr w:rsidR="006204C5"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582C71" w:rsidRDefault="00582C71" w:rsidP="006204C5">
      <w:pPr>
        <w:spacing w:after="0" w:line="240" w:lineRule="auto"/>
      </w:pPr>
      <w:r>
        <w:separator/>
      </w:r>
    </w:p>
  </w:endnote>
  <w:endnote w:type="continuationSeparator" w:id="0">
    <w:p w:rsidR="00582C71" w:rsidRDefault="00582C71" w:rsidP="006204C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G Times (E1)">
    <w:altName w:val="Times New Roman"/>
    <w:charset w:val="00"/>
    <w:family w:val="roman"/>
    <w:pitch w:val="default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582C71" w:rsidRDefault="00582C71" w:rsidP="006204C5">
      <w:pPr>
        <w:spacing w:after="0" w:line="240" w:lineRule="auto"/>
      </w:pPr>
      <w:r>
        <w:separator/>
      </w:r>
    </w:p>
  </w:footnote>
  <w:footnote w:type="continuationSeparator" w:id="0">
    <w:p w:rsidR="00582C71" w:rsidRDefault="00582C71" w:rsidP="006204C5">
      <w:pPr>
        <w:spacing w:after="0" w:line="240" w:lineRule="auto"/>
      </w:pPr>
      <w:r>
        <w:continuationSeparator/>
      </w:r>
    </w:p>
  </w:footnote>
  <w:footnote w:id="1">
    <w:p w:rsidR="006204C5" w:rsidRPr="00600E98" w:rsidRDefault="006204C5" w:rsidP="006204C5">
      <w:pPr>
        <w:pStyle w:val="Funotentext"/>
        <w:jc w:val="both"/>
        <w:rPr>
          <w:rFonts w:ascii="Times New Roman" w:hAnsi="Times New Roman" w:cs="Times New Roman"/>
        </w:rPr>
      </w:pPr>
      <w:r w:rsidRPr="00600E98">
        <w:rPr>
          <w:rStyle w:val="Funotenzeichen"/>
          <w:rFonts w:ascii="Times New Roman" w:hAnsi="Times New Roman" w:cs="Times New Roman"/>
        </w:rPr>
        <w:footnoteRef/>
      </w:r>
      <w:r w:rsidRPr="00600E98">
        <w:rPr>
          <w:rFonts w:ascii="Times New Roman" w:hAnsi="Times New Roman" w:cs="Times New Roman"/>
        </w:rPr>
        <w:t xml:space="preserve"> Das Foto auf CDLI ist von einer anderen Tafel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89"/>
    <w:multiLevelType w:val="singleLevel"/>
    <w:tmpl w:val="093EF728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 w15:restartNumberingAfterBreak="0">
    <w:nsid w:val="2EE4201F"/>
    <w:multiLevelType w:val="hybridMultilevel"/>
    <w:tmpl w:val="17DCA516"/>
    <w:lvl w:ilvl="0" w:tplc="0407000F">
      <w:start w:val="1"/>
      <w:numFmt w:val="decimal"/>
      <w:lvlText w:val="%1."/>
      <w:lvlJc w:val="left"/>
      <w:pPr>
        <w:ind w:left="360" w:hanging="360"/>
      </w:p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4DC54B32"/>
    <w:multiLevelType w:val="hybridMultilevel"/>
    <w:tmpl w:val="3DCE7770"/>
    <w:lvl w:ilvl="0" w:tplc="88464D26">
      <w:start w:val="1"/>
      <w:numFmt w:val="decimal"/>
      <w:lvlText w:val="%1."/>
      <w:lvlJc w:val="left"/>
      <w:pPr>
        <w:ind w:left="360" w:hanging="360"/>
      </w:pPr>
      <w:rPr>
        <w:i w:val="0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58894997"/>
    <w:multiLevelType w:val="hybridMultilevel"/>
    <w:tmpl w:val="3446DBCC"/>
    <w:lvl w:ilvl="0" w:tplc="96A49628">
      <w:start w:val="20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204C5"/>
    <w:rsid w:val="000D45C7"/>
    <w:rsid w:val="00133E89"/>
    <w:rsid w:val="002510B0"/>
    <w:rsid w:val="002837A0"/>
    <w:rsid w:val="002B5B4E"/>
    <w:rsid w:val="00370B6E"/>
    <w:rsid w:val="0057131E"/>
    <w:rsid w:val="00582C71"/>
    <w:rsid w:val="006204C5"/>
    <w:rsid w:val="007A0FB2"/>
    <w:rsid w:val="008259D2"/>
    <w:rsid w:val="008F35DF"/>
    <w:rsid w:val="009723E8"/>
    <w:rsid w:val="00A06067"/>
    <w:rsid w:val="00C50602"/>
    <w:rsid w:val="00C91584"/>
    <w:rsid w:val="00CB7F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EC93DED"/>
  <w15:chartTrackingRefBased/>
  <w15:docId w15:val="{0FBDD4B1-DD74-4DC7-AAA6-625EEACE4E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6204C5"/>
  </w:style>
  <w:style w:type="paragraph" w:styleId="berschrift1">
    <w:name w:val="heading 1"/>
    <w:basedOn w:val="Standard"/>
    <w:next w:val="Standard"/>
    <w:link w:val="berschrift1Zchn"/>
    <w:uiPriority w:val="9"/>
    <w:qFormat/>
    <w:rsid w:val="006204C5"/>
    <w:pPr>
      <w:keepNext/>
      <w:keepLines/>
      <w:spacing w:before="240" w:after="0" w:line="276" w:lineRule="auto"/>
      <w:outlineLvl w:val="0"/>
    </w:pPr>
    <w:rPr>
      <w:rFonts w:ascii="Times New Roman" w:eastAsiaTheme="majorEastAsia" w:hAnsi="Times New Roman" w:cstheme="majorBidi"/>
      <w:b/>
      <w:sz w:val="24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6204C5"/>
    <w:pPr>
      <w:keepNext/>
      <w:keepLines/>
      <w:spacing w:before="40" w:after="0" w:line="276" w:lineRule="auto"/>
      <w:outlineLvl w:val="1"/>
    </w:pPr>
    <w:rPr>
      <w:rFonts w:ascii="Times New Roman" w:eastAsiaTheme="majorEastAsia" w:hAnsi="Times New Roman" w:cstheme="majorBidi"/>
      <w:b/>
      <w:sz w:val="24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6204C5"/>
    <w:pPr>
      <w:keepNext/>
      <w:keepLines/>
      <w:spacing w:before="40" w:after="0"/>
      <w:outlineLvl w:val="2"/>
    </w:pPr>
    <w:rPr>
      <w:rFonts w:ascii="Times New Roman" w:eastAsiaTheme="majorEastAsia" w:hAnsi="Times New Roman" w:cstheme="majorBidi"/>
      <w:b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rsid w:val="006204C5"/>
    <w:pPr>
      <w:keepNext/>
      <w:keepLines/>
      <w:spacing w:before="40" w:after="0"/>
      <w:outlineLvl w:val="3"/>
    </w:pPr>
    <w:rPr>
      <w:rFonts w:ascii="Times New Roman" w:eastAsiaTheme="majorEastAsia" w:hAnsi="Times New Roman" w:cstheme="majorBidi"/>
      <w:b/>
      <w:iCs/>
      <w:sz w:val="24"/>
    </w:rPr>
  </w:style>
  <w:style w:type="paragraph" w:styleId="berschrift5">
    <w:name w:val="heading 5"/>
    <w:basedOn w:val="Standard"/>
    <w:next w:val="Standard"/>
    <w:link w:val="berschrift5Zchn"/>
    <w:uiPriority w:val="9"/>
    <w:unhideWhenUsed/>
    <w:qFormat/>
    <w:rsid w:val="006204C5"/>
    <w:pPr>
      <w:keepNext/>
      <w:keepLines/>
      <w:spacing w:before="40" w:after="0"/>
      <w:outlineLvl w:val="4"/>
    </w:pPr>
    <w:rPr>
      <w:rFonts w:ascii="Times New Roman" w:eastAsiaTheme="majorEastAsia" w:hAnsi="Times New Roman" w:cstheme="majorBidi"/>
      <w:b/>
      <w:sz w:val="24"/>
    </w:rPr>
  </w:style>
  <w:style w:type="paragraph" w:styleId="berschrift6">
    <w:name w:val="heading 6"/>
    <w:basedOn w:val="Standard"/>
    <w:next w:val="Standard"/>
    <w:link w:val="berschrift6Zchn"/>
    <w:uiPriority w:val="9"/>
    <w:unhideWhenUsed/>
    <w:qFormat/>
    <w:rsid w:val="006204C5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unhideWhenUsed/>
    <w:qFormat/>
    <w:rsid w:val="006204C5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unhideWhenUsed/>
    <w:qFormat/>
    <w:rsid w:val="006204C5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6204C5"/>
    <w:rPr>
      <w:rFonts w:ascii="Times New Roman" w:eastAsiaTheme="majorEastAsia" w:hAnsi="Times New Roman" w:cstheme="majorBidi"/>
      <w:b/>
      <w:sz w:val="24"/>
      <w:szCs w:val="32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6204C5"/>
    <w:rPr>
      <w:rFonts w:ascii="Times New Roman" w:eastAsiaTheme="majorEastAsia" w:hAnsi="Times New Roman" w:cstheme="majorBidi"/>
      <w:b/>
      <w:sz w:val="24"/>
      <w:szCs w:val="26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6204C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6204C5"/>
    <w:rPr>
      <w:rFonts w:ascii="Times New Roman" w:eastAsiaTheme="majorEastAsia" w:hAnsi="Times New Roman" w:cstheme="majorBidi"/>
      <w:b/>
      <w:iCs/>
      <w:sz w:val="24"/>
    </w:rPr>
  </w:style>
  <w:style w:type="character" w:customStyle="1" w:styleId="berschrift5Zchn">
    <w:name w:val="Überschrift 5 Zchn"/>
    <w:basedOn w:val="Absatz-Standardschriftart"/>
    <w:link w:val="berschrift5"/>
    <w:uiPriority w:val="9"/>
    <w:rsid w:val="006204C5"/>
    <w:rPr>
      <w:rFonts w:ascii="Times New Roman" w:eastAsiaTheme="majorEastAsia" w:hAnsi="Times New Roman" w:cstheme="majorBidi"/>
      <w:b/>
      <w:sz w:val="24"/>
    </w:rPr>
  </w:style>
  <w:style w:type="character" w:customStyle="1" w:styleId="berschrift6Zchn">
    <w:name w:val="Überschrift 6 Zchn"/>
    <w:basedOn w:val="Absatz-Standardschriftart"/>
    <w:link w:val="berschrift6"/>
    <w:uiPriority w:val="9"/>
    <w:rsid w:val="006204C5"/>
    <w:rPr>
      <w:rFonts w:asciiTheme="majorHAnsi" w:eastAsiaTheme="majorEastAsia" w:hAnsiTheme="majorHAnsi" w:cstheme="majorBidi"/>
      <w:color w:val="1F4D78" w:themeColor="accent1" w:themeShade="7F"/>
    </w:rPr>
  </w:style>
  <w:style w:type="character" w:customStyle="1" w:styleId="berschrift7Zchn">
    <w:name w:val="Überschrift 7 Zchn"/>
    <w:basedOn w:val="Absatz-Standardschriftart"/>
    <w:link w:val="berschrift7"/>
    <w:uiPriority w:val="9"/>
    <w:rsid w:val="006204C5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customStyle="1" w:styleId="berschrift8Zchn">
    <w:name w:val="Überschrift 8 Zchn"/>
    <w:basedOn w:val="Absatz-Standardschriftart"/>
    <w:link w:val="berschrift8"/>
    <w:uiPriority w:val="9"/>
    <w:rsid w:val="006204C5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Formatvorlage1">
    <w:name w:val="Formatvorlage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">
    <w:name w:val="Formatvorlage2"/>
    <w:basedOn w:val="berschrift1"/>
    <w:qFormat/>
    <w:rsid w:val="006204C5"/>
    <w:rPr>
      <w:rFonts w:eastAsia="Times New Roman"/>
      <w:sz w:val="28"/>
    </w:rPr>
  </w:style>
  <w:style w:type="character" w:customStyle="1" w:styleId="berschrift3Zchn1">
    <w:name w:val="Überschrift 3 Zchn1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berschrift4Zchn1">
    <w:name w:val="Überschrift 4 Zchn1"/>
    <w:basedOn w:val="Absatz-Standardschriftart"/>
    <w:uiPriority w:val="9"/>
    <w:rsid w:val="006204C5"/>
    <w:rPr>
      <w:rFonts w:ascii="Times New Roman" w:eastAsiaTheme="majorEastAsia" w:hAnsi="Times New Roman" w:cstheme="majorBidi"/>
      <w:b/>
      <w:iCs/>
      <w:sz w:val="24"/>
    </w:rPr>
  </w:style>
  <w:style w:type="character" w:customStyle="1" w:styleId="berschrift5Zchn1">
    <w:name w:val="Überschrift 5 Zchn1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</w:rPr>
  </w:style>
  <w:style w:type="paragraph" w:styleId="Listenabsatz">
    <w:name w:val="List Paragraph"/>
    <w:basedOn w:val="Standard"/>
    <w:link w:val="ListenabsatzZchn"/>
    <w:uiPriority w:val="34"/>
    <w:qFormat/>
    <w:rsid w:val="006204C5"/>
    <w:pPr>
      <w:spacing w:after="200" w:line="276" w:lineRule="auto"/>
      <w:ind w:left="720"/>
      <w:contextualSpacing/>
    </w:pPr>
  </w:style>
  <w:style w:type="character" w:customStyle="1" w:styleId="ListenabsatzZchn">
    <w:name w:val="Listenabsatz Zchn"/>
    <w:basedOn w:val="Absatz-Standardschriftart"/>
    <w:link w:val="Listenabsatz"/>
    <w:uiPriority w:val="34"/>
    <w:rsid w:val="006204C5"/>
  </w:style>
  <w:style w:type="paragraph" w:styleId="Funotentext">
    <w:name w:val="footnote text"/>
    <w:aliases w:val=" Char,Char, Char1,Char1, Char2,Char2, Char3,Char3, Char4,Char4, Char5,Char5, Char11,Char11, Char21,Char21, Char31,Char31, Char41,Char41, Char6,Char6, Char12,Char12, Char22,Char22, Char111,Char111, Char32,Char32, Char42,Char42, Char51,Char51"/>
    <w:basedOn w:val="Standard"/>
    <w:link w:val="FunotentextZchn"/>
    <w:uiPriority w:val="99"/>
    <w:unhideWhenUsed/>
    <w:rsid w:val="006204C5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aliases w:val=" Char Zchn10,Char Zchn10, Char1 Zchn7,Char1 Zchn7, Char2 Zchn7,Char2 Zchn7, Char3 Zchn7,Char3 Zchn7, Char4 Zchn7,Char4 Zchn7, Char5 Zchn3,Char5 Zchn3, Char11 Zchn3,Char11 Zchn3, Char21 Zchn3,Char21 Zchn3, Char31 Zchn2,Char31 Zchn2"/>
    <w:basedOn w:val="Absatz-Standardschriftart"/>
    <w:link w:val="Funotentext"/>
    <w:uiPriority w:val="99"/>
    <w:rsid w:val="006204C5"/>
    <w:rPr>
      <w:sz w:val="20"/>
      <w:szCs w:val="20"/>
    </w:rPr>
  </w:style>
  <w:style w:type="character" w:customStyle="1" w:styleId="FunotentextZchn1">
    <w:name w:val="Fußnotentext Zchn1"/>
    <w:aliases w:val=" Char Zchn,Char Zchn, Char1 Zchn,Char1 Zchn, Char2 Zchn,Char2 Zchn, Char3 Zchn,Char3 Zchn, Char4 Zchn,Char4 Zchn"/>
    <w:basedOn w:val="Absatz-Standardschriftart"/>
    <w:uiPriority w:val="99"/>
    <w:rsid w:val="006204C5"/>
    <w:rPr>
      <w:sz w:val="20"/>
      <w:szCs w:val="20"/>
    </w:rPr>
  </w:style>
  <w:style w:type="character" w:styleId="Funotenzeichen">
    <w:name w:val="footnote reference"/>
    <w:basedOn w:val="Absatz-Standardschriftart"/>
    <w:uiPriority w:val="99"/>
    <w:unhideWhenUsed/>
    <w:rsid w:val="006204C5"/>
    <w:rPr>
      <w:vertAlign w:val="superscript"/>
    </w:rPr>
  </w:style>
  <w:style w:type="paragraph" w:customStyle="1" w:styleId="EndNoteBibliographyTitle">
    <w:name w:val="EndNote Bibliography Title"/>
    <w:basedOn w:val="Standard"/>
    <w:link w:val="EndNoteBibliographyTitleZchn"/>
    <w:rsid w:val="006204C5"/>
    <w:pPr>
      <w:spacing w:after="0"/>
      <w:jc w:val="center"/>
    </w:pPr>
    <w:rPr>
      <w:rFonts w:ascii="Times New Roman" w:hAnsi="Times New Roman" w:cs="Times New Roman"/>
      <w:noProof/>
      <w:sz w:val="24"/>
      <w:szCs w:val="20"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6204C5"/>
    <w:rPr>
      <w:rFonts w:ascii="Times New Roman" w:hAnsi="Times New Roman" w:cs="Times New Roman"/>
      <w:noProof/>
      <w:sz w:val="24"/>
      <w:szCs w:val="20"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6204C5"/>
    <w:pPr>
      <w:spacing w:line="240" w:lineRule="auto"/>
      <w:jc w:val="both"/>
    </w:pPr>
    <w:rPr>
      <w:rFonts w:ascii="Times New Roman" w:hAnsi="Times New Roman" w:cs="Times New Roman"/>
      <w:noProof/>
      <w:sz w:val="24"/>
      <w:szCs w:val="20"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6204C5"/>
    <w:rPr>
      <w:rFonts w:ascii="Times New Roman" w:hAnsi="Times New Roman" w:cs="Times New Roman"/>
      <w:noProof/>
      <w:sz w:val="24"/>
      <w:szCs w:val="20"/>
      <w:lang w:val="en-US"/>
    </w:rPr>
  </w:style>
  <w:style w:type="paragraph" w:styleId="Kopfzeile">
    <w:name w:val="header"/>
    <w:basedOn w:val="Standard"/>
    <w:link w:val="KopfzeileZchn"/>
    <w:uiPriority w:val="99"/>
    <w:unhideWhenUsed/>
    <w:rsid w:val="006204C5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6204C5"/>
  </w:style>
  <w:style w:type="character" w:customStyle="1" w:styleId="KopfzeileZchn1">
    <w:name w:val="Kopfzeile Zchn1"/>
    <w:basedOn w:val="Absatz-Standardschriftart"/>
    <w:uiPriority w:val="99"/>
    <w:rsid w:val="006204C5"/>
  </w:style>
  <w:style w:type="paragraph" w:styleId="Fuzeile">
    <w:name w:val="footer"/>
    <w:basedOn w:val="Standard"/>
    <w:link w:val="FuzeileZchn"/>
    <w:uiPriority w:val="99"/>
    <w:unhideWhenUsed/>
    <w:rsid w:val="006204C5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6204C5"/>
  </w:style>
  <w:style w:type="character" w:customStyle="1" w:styleId="FuzeileZchn1">
    <w:name w:val="Fußzeile Zchn1"/>
    <w:basedOn w:val="Absatz-Standardschriftart"/>
    <w:uiPriority w:val="99"/>
    <w:rsid w:val="006204C5"/>
  </w:style>
  <w:style w:type="table" w:styleId="Tabellenraster">
    <w:name w:val="Table Grid"/>
    <w:basedOn w:val="NormaleTabelle"/>
    <w:uiPriority w:val="39"/>
    <w:rsid w:val="006204C5"/>
    <w:pPr>
      <w:spacing w:after="0" w:line="240" w:lineRule="auto"/>
    </w:pPr>
    <w:rPr>
      <w:lang w:val="it-IT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tandardWeb">
    <w:name w:val="Normal (Web)"/>
    <w:basedOn w:val="Standard"/>
    <w:uiPriority w:val="99"/>
    <w:unhideWhenUsed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6204C5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6204C5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6204C5"/>
    <w:rPr>
      <w:sz w:val="20"/>
      <w:szCs w:val="20"/>
    </w:rPr>
  </w:style>
  <w:style w:type="character" w:customStyle="1" w:styleId="KommentartextZchn1">
    <w:name w:val="Kommentartext Zchn1"/>
    <w:basedOn w:val="Absatz-Standardschriftart"/>
    <w:uiPriority w:val="99"/>
    <w:semiHidden/>
    <w:rsid w:val="006204C5"/>
    <w:rPr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unhideWhenUsed/>
    <w:rsid w:val="006204C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rsid w:val="006204C5"/>
    <w:rPr>
      <w:rFonts w:ascii="Segoe UI" w:hAnsi="Segoe UI" w:cs="Segoe UI"/>
      <w:sz w:val="18"/>
      <w:szCs w:val="18"/>
    </w:rPr>
  </w:style>
  <w:style w:type="character" w:customStyle="1" w:styleId="SprechblasentextZchn1">
    <w:name w:val="Sprechblasentext Zchn1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table" w:customStyle="1" w:styleId="TabellemithellemGitternetz1">
    <w:name w:val="Tabelle mit hellem Gitternetz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TabellemithellemGitternetz">
    <w:name w:val="Grid Table Light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6204C5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6204C5"/>
    <w:rPr>
      <w:b/>
      <w:bCs/>
      <w:sz w:val="20"/>
      <w:szCs w:val="20"/>
    </w:rPr>
  </w:style>
  <w:style w:type="character" w:customStyle="1" w:styleId="KommentarthemaZchn1">
    <w:name w:val="Kommentarthema Zchn1"/>
    <w:basedOn w:val="KommentartextZchn"/>
    <w:uiPriority w:val="99"/>
    <w:semiHidden/>
    <w:rsid w:val="006204C5"/>
    <w:rPr>
      <w:b/>
      <w:bCs/>
      <w:sz w:val="20"/>
      <w:szCs w:val="20"/>
    </w:rPr>
  </w:style>
  <w:style w:type="character" w:customStyle="1" w:styleId="EndNoteBibliographyTitleZchn1">
    <w:name w:val="EndNote Bibliography Title Zchn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w">
    <w:name w:val="w"/>
    <w:basedOn w:val="Absatz-Standardschriftart"/>
    <w:rsid w:val="006204C5"/>
  </w:style>
  <w:style w:type="character" w:customStyle="1" w:styleId="foreign">
    <w:name w:val="foreign"/>
    <w:basedOn w:val="Absatz-Standardschriftart"/>
    <w:rsid w:val="006204C5"/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6204C5"/>
    <w:rPr>
      <w:sz w:val="20"/>
      <w:szCs w:val="20"/>
    </w:rPr>
  </w:style>
  <w:style w:type="paragraph" w:styleId="Endnotentext">
    <w:name w:val="endnote text"/>
    <w:basedOn w:val="Standard"/>
    <w:link w:val="EndnotentextZchn"/>
    <w:uiPriority w:val="99"/>
    <w:semiHidden/>
    <w:unhideWhenUsed/>
    <w:rsid w:val="006204C5"/>
    <w:pPr>
      <w:spacing w:after="0" w:line="240" w:lineRule="auto"/>
    </w:pPr>
    <w:rPr>
      <w:sz w:val="20"/>
      <w:szCs w:val="20"/>
    </w:rPr>
  </w:style>
  <w:style w:type="character" w:customStyle="1" w:styleId="EndnotentextZchn1">
    <w:name w:val="Endnotentext Zchn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EndnotentextZchn11">
    <w:name w:val="Endnotentext Zchn11"/>
    <w:basedOn w:val="Absatz-Standardschriftart"/>
    <w:uiPriority w:val="99"/>
    <w:semiHidden/>
    <w:rsid w:val="006204C5"/>
    <w:rPr>
      <w:sz w:val="20"/>
      <w:szCs w:val="20"/>
    </w:rPr>
  </w:style>
  <w:style w:type="character" w:styleId="Hyperlink">
    <w:name w:val="Hyperlink"/>
    <w:basedOn w:val="Absatz-Standardschriftart"/>
    <w:uiPriority w:val="99"/>
    <w:unhideWhenUsed/>
    <w:rsid w:val="006204C5"/>
    <w:rPr>
      <w:color w:val="0000FF"/>
      <w:u w:val="single"/>
    </w:rPr>
  </w:style>
  <w:style w:type="paragraph" w:customStyle="1" w:styleId="Default">
    <w:name w:val="Default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styleId="IntensiveHervorhebung">
    <w:name w:val="Intense Emphasis"/>
    <w:basedOn w:val="Absatz-Standardschriftart"/>
    <w:uiPriority w:val="21"/>
    <w:qFormat/>
    <w:rsid w:val="006204C5"/>
    <w:rPr>
      <w:i/>
      <w:iCs/>
      <w:color w:val="5B9BD5" w:themeColor="accent1"/>
    </w:rPr>
  </w:style>
  <w:style w:type="character" w:customStyle="1" w:styleId="proper">
    <w:name w:val="proper"/>
    <w:basedOn w:val="Absatz-Standardschriftart"/>
    <w:rsid w:val="006204C5"/>
  </w:style>
  <w:style w:type="character" w:customStyle="1" w:styleId="note">
    <w:name w:val="note"/>
    <w:basedOn w:val="Absatz-Standardschriftart"/>
    <w:rsid w:val="006204C5"/>
  </w:style>
  <w:style w:type="character" w:customStyle="1" w:styleId="KommentarthemaZchn11">
    <w:name w:val="Kommentarthema Zchn1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">
    <w:name w:val="Tabelle mit hellem Gitternetz2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berschrift3Zchn11">
    <w:name w:val="Überschrift 3 Zchn11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berschrift4Zchn11">
    <w:name w:val="Überschrift 4 Zchn11"/>
    <w:basedOn w:val="Absatz-Standardschriftart"/>
    <w:uiPriority w:val="9"/>
    <w:rsid w:val="006204C5"/>
    <w:rPr>
      <w:rFonts w:ascii="Times New Roman" w:eastAsiaTheme="majorEastAsia" w:hAnsi="Times New Roman" w:cstheme="majorBidi"/>
      <w:b/>
      <w:iCs/>
      <w:sz w:val="24"/>
    </w:rPr>
  </w:style>
  <w:style w:type="character" w:customStyle="1" w:styleId="berschrift5Zchn11">
    <w:name w:val="Überschrift 5 Zchn11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</w:rPr>
  </w:style>
  <w:style w:type="character" w:customStyle="1" w:styleId="KopfzeileZchn11">
    <w:name w:val="Kopfzeile Zchn11"/>
    <w:basedOn w:val="Absatz-Standardschriftart"/>
    <w:uiPriority w:val="99"/>
    <w:rsid w:val="006204C5"/>
  </w:style>
  <w:style w:type="character" w:customStyle="1" w:styleId="FuzeileZchn11">
    <w:name w:val="Fußzeile Zchn11"/>
    <w:basedOn w:val="Absatz-Standardschriftart"/>
    <w:uiPriority w:val="99"/>
    <w:rsid w:val="006204C5"/>
  </w:style>
  <w:style w:type="character" w:customStyle="1" w:styleId="KommentartextZchn11">
    <w:name w:val="Kommentartext Zchn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SprechblasentextZchn11">
    <w:name w:val="Sprechblasentext Zchn11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EndnotentextZchn111">
    <w:name w:val="Endnotentext Zchn1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111">
    <w:name w:val="Kommentarthema Zchn11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character" w:customStyle="1" w:styleId="berschrift1Zchn1">
    <w:name w:val="Überschrift 1 Zchn1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8"/>
      <w:szCs w:val="32"/>
    </w:rPr>
  </w:style>
  <w:style w:type="character" w:customStyle="1" w:styleId="KopfzeileZchn2">
    <w:name w:val="Kopfzeile Zchn2"/>
    <w:basedOn w:val="Absatz-Standardschriftart"/>
    <w:uiPriority w:val="99"/>
    <w:rsid w:val="006204C5"/>
  </w:style>
  <w:style w:type="character" w:customStyle="1" w:styleId="FuzeileZchn2">
    <w:name w:val="Fußzeile Zchn2"/>
    <w:basedOn w:val="Absatz-Standardschriftart"/>
    <w:uiPriority w:val="99"/>
    <w:rsid w:val="006204C5"/>
  </w:style>
  <w:style w:type="paragraph" w:customStyle="1" w:styleId="EndNoteBibliographyTitle1">
    <w:name w:val="EndNote Bibliography Title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Zchn2">
    <w:name w:val="EndNote Bibliography Title Zchn2"/>
    <w:basedOn w:val="Absatz-Standardschriftart"/>
    <w:rsid w:val="006204C5"/>
    <w:rPr>
      <w:rFonts w:ascii="Calibri" w:hAnsi="Calibri"/>
      <w:noProof/>
      <w:lang w:val="en-US"/>
    </w:rPr>
  </w:style>
  <w:style w:type="paragraph" w:customStyle="1" w:styleId="EndNoteBibliography1">
    <w:name w:val="EndNote Bibliography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1">
    <w:name w:val="EndNote Bibliography Zchn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2">
    <w:name w:val="Fußnotentext Zchn2"/>
    <w:aliases w:val=" Char Zchn1,Char Zchn1"/>
    <w:basedOn w:val="Absatz-Standardschriftart"/>
    <w:uiPriority w:val="99"/>
    <w:rsid w:val="006204C5"/>
    <w:rPr>
      <w:sz w:val="20"/>
      <w:szCs w:val="20"/>
    </w:rPr>
  </w:style>
  <w:style w:type="character" w:customStyle="1" w:styleId="SprechblasentextZchn2">
    <w:name w:val="Sprechblasentext Zchn2"/>
    <w:basedOn w:val="Absatz-Standardschriftart"/>
    <w:uiPriority w:val="99"/>
    <w:rsid w:val="006204C5"/>
    <w:rPr>
      <w:rFonts w:ascii="Tahoma" w:hAnsi="Tahoma" w:cs="Tahoma"/>
      <w:sz w:val="16"/>
      <w:szCs w:val="16"/>
    </w:rPr>
  </w:style>
  <w:style w:type="character" w:customStyle="1" w:styleId="KommentartextZchn2">
    <w:name w:val="Kommentartext Zchn2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2">
    <w:name w:val="Kommentarthema Zchn2"/>
    <w:basedOn w:val="KommentartextZchn"/>
    <w:uiPriority w:val="99"/>
    <w:semiHidden/>
    <w:rsid w:val="006204C5"/>
    <w:rPr>
      <w:b/>
      <w:bCs/>
      <w:sz w:val="20"/>
      <w:szCs w:val="20"/>
    </w:rPr>
  </w:style>
  <w:style w:type="character" w:customStyle="1" w:styleId="apple-converted-space">
    <w:name w:val="apple-converted-space"/>
    <w:basedOn w:val="Absatz-Standardschriftart"/>
    <w:rsid w:val="006204C5"/>
  </w:style>
  <w:style w:type="paragraph" w:styleId="Aufzhlungszeichen">
    <w:name w:val="List Bullet"/>
    <w:basedOn w:val="Standard"/>
    <w:uiPriority w:val="99"/>
    <w:unhideWhenUsed/>
    <w:rsid w:val="006204C5"/>
    <w:pPr>
      <w:numPr>
        <w:numId w:val="1"/>
      </w:numPr>
      <w:spacing w:after="200" w:line="276" w:lineRule="auto"/>
      <w:contextualSpacing/>
    </w:pPr>
  </w:style>
  <w:style w:type="paragraph" w:customStyle="1" w:styleId="Default1">
    <w:name w:val="Default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EndnotentextZchn2">
    <w:name w:val="Endnotentext Zchn2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akk">
    <w:name w:val="akk"/>
    <w:basedOn w:val="Absatz-Standardschriftart"/>
    <w:rsid w:val="006204C5"/>
  </w:style>
  <w:style w:type="character" w:styleId="Platzhaltertext">
    <w:name w:val="Placeholder Text"/>
    <w:basedOn w:val="Absatz-Standardschriftart"/>
    <w:uiPriority w:val="99"/>
    <w:semiHidden/>
    <w:rsid w:val="006204C5"/>
    <w:rPr>
      <w:color w:val="808080"/>
    </w:rPr>
  </w:style>
  <w:style w:type="character" w:styleId="Endnotenzeichen">
    <w:name w:val="endnote reference"/>
    <w:basedOn w:val="Absatz-Standardschriftart"/>
    <w:uiPriority w:val="99"/>
    <w:semiHidden/>
    <w:unhideWhenUsed/>
    <w:rsid w:val="006204C5"/>
    <w:rPr>
      <w:vertAlign w:val="superscript"/>
    </w:rPr>
  </w:style>
  <w:style w:type="paragraph" w:customStyle="1" w:styleId="Formatvorlage11">
    <w:name w:val="Formatvorlage1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1">
    <w:name w:val="Formatvorlage21"/>
    <w:basedOn w:val="berschrift1"/>
    <w:qFormat/>
    <w:rsid w:val="006204C5"/>
    <w:rPr>
      <w:rFonts w:eastAsia="Times New Roman"/>
      <w:sz w:val="28"/>
    </w:rPr>
  </w:style>
  <w:style w:type="character" w:customStyle="1" w:styleId="SprechblasentextZchn111">
    <w:name w:val="Sprechblasentext Zchn111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111">
    <w:name w:val="Kommentartext Zchn1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12">
    <w:name w:val="Kommentarthema Zchn12"/>
    <w:basedOn w:val="KommentartextZchn1"/>
    <w:uiPriority w:val="99"/>
    <w:semiHidden/>
    <w:rsid w:val="006204C5"/>
    <w:rPr>
      <w:b/>
      <w:bCs/>
      <w:sz w:val="20"/>
      <w:szCs w:val="20"/>
    </w:rPr>
  </w:style>
  <w:style w:type="character" w:customStyle="1" w:styleId="ListenabsatzZchn1">
    <w:name w:val="Listenabsatz Zchn1"/>
    <w:basedOn w:val="Absatz-Standardschriftart"/>
    <w:uiPriority w:val="34"/>
    <w:rsid w:val="006204C5"/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6204C5"/>
    <w:pPr>
      <w:spacing w:line="259" w:lineRule="auto"/>
      <w:outlineLvl w:val="9"/>
    </w:pPr>
    <w:rPr>
      <w:rFonts w:asciiTheme="majorHAnsi" w:hAnsiTheme="majorHAnsi"/>
      <w:b w:val="0"/>
      <w:color w:val="2E74B5" w:themeColor="accent1" w:themeShade="BF"/>
      <w:sz w:val="32"/>
      <w:lang w:eastAsia="de-DE"/>
    </w:rPr>
  </w:style>
  <w:style w:type="paragraph" w:styleId="Verzeichnis1">
    <w:name w:val="toc 1"/>
    <w:basedOn w:val="Standard"/>
    <w:next w:val="Standard"/>
    <w:autoRedefine/>
    <w:uiPriority w:val="39"/>
    <w:unhideWhenUsed/>
    <w:rsid w:val="006204C5"/>
    <w:pPr>
      <w:spacing w:after="100"/>
    </w:pPr>
  </w:style>
  <w:style w:type="paragraph" w:styleId="Verzeichnis2">
    <w:name w:val="toc 2"/>
    <w:basedOn w:val="Standard"/>
    <w:next w:val="Standard"/>
    <w:autoRedefine/>
    <w:uiPriority w:val="39"/>
    <w:unhideWhenUsed/>
    <w:rsid w:val="006204C5"/>
    <w:pPr>
      <w:spacing w:after="100"/>
      <w:ind w:left="220"/>
    </w:pPr>
  </w:style>
  <w:style w:type="paragraph" w:customStyle="1" w:styleId="SumGlossarNeu">
    <w:name w:val="SumGlossarNeu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0">
    <w:name w:val="msonormal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KopfzeileZchn3">
    <w:name w:val="Kopfzeile Zchn3"/>
    <w:basedOn w:val="Absatz-Standardschriftart"/>
    <w:uiPriority w:val="99"/>
    <w:rsid w:val="006204C5"/>
  </w:style>
  <w:style w:type="character" w:customStyle="1" w:styleId="FuzeileZchn3">
    <w:name w:val="Fußzeile Zchn3"/>
    <w:basedOn w:val="Absatz-Standardschriftart"/>
    <w:uiPriority w:val="99"/>
    <w:rsid w:val="006204C5"/>
  </w:style>
  <w:style w:type="paragraph" w:customStyle="1" w:styleId="EndNoteBibliographyTitle2">
    <w:name w:val="EndNote Bibliography Title2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character" w:customStyle="1" w:styleId="EndNoteBibliographyTitleZchn3">
    <w:name w:val="EndNote Bibliography Title Zchn3"/>
    <w:basedOn w:val="Absatz-Standardschriftart"/>
    <w:rsid w:val="006204C5"/>
    <w:rPr>
      <w:rFonts w:ascii="Calibri" w:hAnsi="Calibri"/>
      <w:noProof/>
      <w:lang w:val="en-US"/>
    </w:rPr>
  </w:style>
  <w:style w:type="paragraph" w:customStyle="1" w:styleId="EndNoteBibliography2">
    <w:name w:val="EndNote Bibliography2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2">
    <w:name w:val="EndNote Bibliography Zchn2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3">
    <w:name w:val="Fußnotentext Zchn3"/>
    <w:aliases w:val=" Char Zchn2,Char Zchn2"/>
    <w:basedOn w:val="Absatz-Standardschriftart"/>
    <w:uiPriority w:val="99"/>
    <w:rsid w:val="006204C5"/>
    <w:rPr>
      <w:sz w:val="20"/>
      <w:szCs w:val="20"/>
    </w:rPr>
  </w:style>
  <w:style w:type="character" w:styleId="Fett">
    <w:name w:val="Strong"/>
    <w:basedOn w:val="Absatz-Standardschriftart"/>
    <w:uiPriority w:val="22"/>
    <w:qFormat/>
    <w:rsid w:val="006204C5"/>
    <w:rPr>
      <w:b/>
      <w:bCs/>
    </w:rPr>
  </w:style>
  <w:style w:type="paragraph" w:customStyle="1" w:styleId="msonormal1">
    <w:name w:val="msonormal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SprechblasentextZchn3">
    <w:name w:val="Sprechblasentext Zchn3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3">
    <w:name w:val="Kommentartext Zchn3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3">
    <w:name w:val="Kommentarthema Zchn3"/>
    <w:basedOn w:val="KommentartextZchn"/>
    <w:uiPriority w:val="99"/>
    <w:semiHidden/>
    <w:rsid w:val="006204C5"/>
    <w:rPr>
      <w:b/>
      <w:bCs/>
      <w:sz w:val="20"/>
      <w:szCs w:val="20"/>
    </w:rPr>
  </w:style>
  <w:style w:type="character" w:customStyle="1" w:styleId="ListenabsatzZchn2">
    <w:name w:val="Listenabsatz Zchn2"/>
    <w:basedOn w:val="Absatz-Standardschriftart"/>
    <w:uiPriority w:val="34"/>
    <w:rsid w:val="006204C5"/>
  </w:style>
  <w:style w:type="paragraph" w:customStyle="1" w:styleId="Formatvorlage12">
    <w:name w:val="Formatvorlage12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2">
    <w:name w:val="Formatvorlage22"/>
    <w:basedOn w:val="berschrift1"/>
    <w:qFormat/>
    <w:rsid w:val="006204C5"/>
    <w:rPr>
      <w:rFonts w:eastAsia="Times New Roman"/>
      <w:sz w:val="28"/>
    </w:rPr>
  </w:style>
  <w:style w:type="character" w:customStyle="1" w:styleId="FunotentextZchn11">
    <w:name w:val="Fußnotentext Zchn11"/>
    <w:aliases w:val="Char Zchn11"/>
    <w:basedOn w:val="Absatz-Standardschriftart"/>
    <w:uiPriority w:val="99"/>
    <w:semiHidden/>
    <w:rsid w:val="006204C5"/>
    <w:rPr>
      <w:sz w:val="20"/>
      <w:szCs w:val="20"/>
      <w:lang w:val="de-DE"/>
    </w:rPr>
  </w:style>
  <w:style w:type="character" w:customStyle="1" w:styleId="KommentartextZchn12">
    <w:name w:val="Kommentartext Zchn12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13">
    <w:name w:val="Kommentarthema Zchn13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">
    <w:name w:val="textkörper-einzug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">
    <w:name w:val="Pa9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character" w:customStyle="1" w:styleId="item">
    <w:name w:val="item"/>
    <w:basedOn w:val="Absatz-Standardschriftart"/>
    <w:rsid w:val="006204C5"/>
  </w:style>
  <w:style w:type="character" w:customStyle="1" w:styleId="apple-converted-space1">
    <w:name w:val="apple-converted-space1"/>
    <w:basedOn w:val="Absatz-Standardschriftart"/>
    <w:rsid w:val="006204C5"/>
  </w:style>
  <w:style w:type="character" w:customStyle="1" w:styleId="ao--italic">
    <w:name w:val="ao--italic"/>
    <w:basedOn w:val="Absatz-Standardschriftart"/>
    <w:rsid w:val="006204C5"/>
  </w:style>
  <w:style w:type="character" w:customStyle="1" w:styleId="A4">
    <w:name w:val="A4"/>
    <w:uiPriority w:val="99"/>
    <w:rsid w:val="006204C5"/>
    <w:rPr>
      <w:color w:val="000000"/>
    </w:rPr>
  </w:style>
  <w:style w:type="character" w:customStyle="1" w:styleId="EndnotentextZchn3">
    <w:name w:val="Endnotentext Zchn3"/>
    <w:basedOn w:val="Absatz-Standardschriftart"/>
    <w:uiPriority w:val="99"/>
    <w:semiHidden/>
    <w:rsid w:val="006204C5"/>
    <w:rPr>
      <w:sz w:val="20"/>
      <w:szCs w:val="20"/>
      <w:lang w:val="en-US"/>
    </w:rPr>
  </w:style>
  <w:style w:type="character" w:customStyle="1" w:styleId="gmail-s1">
    <w:name w:val="gmail-s1"/>
    <w:basedOn w:val="Absatz-Standardschriftart"/>
    <w:rsid w:val="006204C5"/>
  </w:style>
  <w:style w:type="character" w:customStyle="1" w:styleId="gmail-s2">
    <w:name w:val="gmail-s2"/>
    <w:basedOn w:val="Absatz-Standardschriftart"/>
    <w:rsid w:val="006204C5"/>
  </w:style>
  <w:style w:type="character" w:customStyle="1" w:styleId="gmail-s3">
    <w:name w:val="gmail-s3"/>
    <w:basedOn w:val="Absatz-Standardschriftart"/>
    <w:rsid w:val="006204C5"/>
  </w:style>
  <w:style w:type="character" w:customStyle="1" w:styleId="gmail-s4">
    <w:name w:val="gmail-s4"/>
    <w:basedOn w:val="Absatz-Standardschriftart"/>
    <w:rsid w:val="006204C5"/>
  </w:style>
  <w:style w:type="character" w:customStyle="1" w:styleId="gmail-s5">
    <w:name w:val="gmail-s5"/>
    <w:basedOn w:val="Absatz-Standardschriftart"/>
    <w:rsid w:val="006204C5"/>
  </w:style>
  <w:style w:type="character" w:styleId="BesuchterLink">
    <w:name w:val="FollowedHyperlink"/>
    <w:basedOn w:val="Absatz-Standardschriftart"/>
    <w:uiPriority w:val="99"/>
    <w:semiHidden/>
    <w:unhideWhenUsed/>
    <w:rsid w:val="006204C5"/>
    <w:rPr>
      <w:color w:val="954F72" w:themeColor="followedHyperlink"/>
      <w:u w:val="single"/>
    </w:rPr>
  </w:style>
  <w:style w:type="character" w:customStyle="1" w:styleId="EndNoteBibliographyTitleZchn11">
    <w:name w:val="EndNote Bibliography Title Zchn11"/>
    <w:basedOn w:val="Absatz-Standardschriftart"/>
    <w:rsid w:val="006204C5"/>
    <w:rPr>
      <w:rFonts w:ascii="Times New Roman" w:hAnsi="Times New Roman"/>
      <w:sz w:val="20"/>
      <w:szCs w:val="20"/>
      <w:lang w:val="de-DE"/>
    </w:rPr>
  </w:style>
  <w:style w:type="character" w:customStyle="1" w:styleId="EndNoteBibliographyTitleZchn21">
    <w:name w:val="EndNote Bibliography Title Zchn2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berschrift5Zchn2">
    <w:name w:val="Überschrift 5 Zchn2"/>
    <w:basedOn w:val="Absatz-Standardschriftart"/>
    <w:uiPriority w:val="9"/>
    <w:rsid w:val="006204C5"/>
    <w:rPr>
      <w:rFonts w:asciiTheme="majorHAnsi" w:eastAsiaTheme="majorEastAsia" w:hAnsiTheme="majorHAnsi" w:cstheme="majorBidi"/>
      <w:color w:val="2E74B5" w:themeColor="accent1" w:themeShade="BF"/>
      <w:sz w:val="24"/>
    </w:rPr>
  </w:style>
  <w:style w:type="character" w:customStyle="1" w:styleId="KopfzeileZchn4">
    <w:name w:val="Kopfzeile Zchn4"/>
    <w:basedOn w:val="Absatz-Standardschriftart"/>
    <w:uiPriority w:val="99"/>
    <w:rsid w:val="006204C5"/>
  </w:style>
  <w:style w:type="character" w:customStyle="1" w:styleId="FuzeileZchn4">
    <w:name w:val="Fußzeile Zchn4"/>
    <w:basedOn w:val="Absatz-Standardschriftart"/>
    <w:uiPriority w:val="99"/>
    <w:rsid w:val="006204C5"/>
  </w:style>
  <w:style w:type="paragraph" w:customStyle="1" w:styleId="EndNoteBibliographyTitle3">
    <w:name w:val="EndNote Bibliography Title3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character" w:customStyle="1" w:styleId="EndNoteBibliographyTitleZchn4">
    <w:name w:val="EndNote Bibliography Title Zchn4"/>
    <w:basedOn w:val="Absatz-Standardschriftart"/>
    <w:rsid w:val="006204C5"/>
    <w:rPr>
      <w:rFonts w:ascii="Calibri" w:hAnsi="Calibri"/>
      <w:noProof/>
      <w:lang w:val="en-US"/>
    </w:rPr>
  </w:style>
  <w:style w:type="paragraph" w:customStyle="1" w:styleId="EndNoteBibliography3">
    <w:name w:val="EndNote Bibliography3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3">
    <w:name w:val="EndNote Bibliography Zchn3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4">
    <w:name w:val="Fußnotentext Zchn4"/>
    <w:aliases w:val=" Char Zchn3,Char Zchn3"/>
    <w:basedOn w:val="Absatz-Standardschriftart"/>
    <w:uiPriority w:val="99"/>
    <w:rsid w:val="006204C5"/>
    <w:rPr>
      <w:sz w:val="20"/>
      <w:szCs w:val="20"/>
    </w:rPr>
  </w:style>
  <w:style w:type="paragraph" w:customStyle="1" w:styleId="msonormal2">
    <w:name w:val="msonormal2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SprechblasentextZchn4">
    <w:name w:val="Sprechblasentext Zchn4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4">
    <w:name w:val="Kommentartext Zchn4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4">
    <w:name w:val="Kommentarthema Zchn4"/>
    <w:basedOn w:val="KommentartextZchn"/>
    <w:uiPriority w:val="99"/>
    <w:semiHidden/>
    <w:rsid w:val="006204C5"/>
    <w:rPr>
      <w:b/>
      <w:bCs/>
      <w:sz w:val="20"/>
      <w:szCs w:val="20"/>
    </w:rPr>
  </w:style>
  <w:style w:type="character" w:customStyle="1" w:styleId="ListenabsatzZchn3">
    <w:name w:val="Listenabsatz Zchn3"/>
    <w:basedOn w:val="Absatz-Standardschriftart"/>
    <w:uiPriority w:val="34"/>
    <w:rsid w:val="006204C5"/>
  </w:style>
  <w:style w:type="paragraph" w:customStyle="1" w:styleId="Formatvorlage13">
    <w:name w:val="Formatvorlage13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3">
    <w:name w:val="Formatvorlage23"/>
    <w:basedOn w:val="berschrift1"/>
    <w:qFormat/>
    <w:rsid w:val="006204C5"/>
    <w:rPr>
      <w:rFonts w:eastAsia="Times New Roman"/>
      <w:sz w:val="28"/>
    </w:rPr>
  </w:style>
  <w:style w:type="character" w:customStyle="1" w:styleId="FunotentextZchn12">
    <w:name w:val="Fußnotentext Zchn12"/>
    <w:aliases w:val="Char Zchn12"/>
    <w:basedOn w:val="Absatz-Standardschriftart"/>
    <w:uiPriority w:val="99"/>
    <w:semiHidden/>
    <w:rsid w:val="006204C5"/>
    <w:rPr>
      <w:sz w:val="20"/>
      <w:szCs w:val="20"/>
      <w:lang w:val="de-DE"/>
    </w:rPr>
  </w:style>
  <w:style w:type="character" w:customStyle="1" w:styleId="KommentartextZchn13">
    <w:name w:val="Kommentartext Zchn13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14">
    <w:name w:val="Kommentarthema Zchn14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">
    <w:name w:val="textkörper-einzug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1">
    <w:name w:val="Pa9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character" w:customStyle="1" w:styleId="item1">
    <w:name w:val="item1"/>
    <w:basedOn w:val="Absatz-Standardschriftart"/>
    <w:rsid w:val="006204C5"/>
  </w:style>
  <w:style w:type="character" w:customStyle="1" w:styleId="apple-converted-space2">
    <w:name w:val="apple-converted-space2"/>
    <w:basedOn w:val="Absatz-Standardschriftart"/>
    <w:rsid w:val="006204C5"/>
  </w:style>
  <w:style w:type="character" w:customStyle="1" w:styleId="ao--italic1">
    <w:name w:val="ao--italic1"/>
    <w:basedOn w:val="Absatz-Standardschriftart"/>
    <w:rsid w:val="006204C5"/>
  </w:style>
  <w:style w:type="character" w:customStyle="1" w:styleId="A41">
    <w:name w:val="A41"/>
    <w:uiPriority w:val="99"/>
    <w:rsid w:val="006204C5"/>
    <w:rPr>
      <w:color w:val="000000"/>
    </w:rPr>
  </w:style>
  <w:style w:type="character" w:customStyle="1" w:styleId="EndnotentextZchn4">
    <w:name w:val="Endnotentext Zchn4"/>
    <w:basedOn w:val="Absatz-Standardschriftart"/>
    <w:uiPriority w:val="99"/>
    <w:semiHidden/>
    <w:rsid w:val="006204C5"/>
    <w:rPr>
      <w:sz w:val="20"/>
      <w:szCs w:val="20"/>
      <w:lang w:val="en-US"/>
    </w:rPr>
  </w:style>
  <w:style w:type="character" w:customStyle="1" w:styleId="gmail-s11">
    <w:name w:val="gmail-s11"/>
    <w:basedOn w:val="Absatz-Standardschriftart"/>
    <w:rsid w:val="006204C5"/>
  </w:style>
  <w:style w:type="character" w:customStyle="1" w:styleId="gmail-s21">
    <w:name w:val="gmail-s21"/>
    <w:basedOn w:val="Absatz-Standardschriftart"/>
    <w:rsid w:val="006204C5"/>
  </w:style>
  <w:style w:type="character" w:customStyle="1" w:styleId="gmail-s31">
    <w:name w:val="gmail-s31"/>
    <w:basedOn w:val="Absatz-Standardschriftart"/>
    <w:rsid w:val="006204C5"/>
  </w:style>
  <w:style w:type="character" w:customStyle="1" w:styleId="gmail-s41">
    <w:name w:val="gmail-s41"/>
    <w:basedOn w:val="Absatz-Standardschriftart"/>
    <w:rsid w:val="006204C5"/>
  </w:style>
  <w:style w:type="character" w:customStyle="1" w:styleId="gmail-s51">
    <w:name w:val="gmail-s51"/>
    <w:basedOn w:val="Absatz-Standardschriftart"/>
    <w:rsid w:val="006204C5"/>
  </w:style>
  <w:style w:type="character" w:customStyle="1" w:styleId="EndNoteBibliographyTitleZchn12">
    <w:name w:val="EndNote Bibliography Title Zchn12"/>
    <w:basedOn w:val="Absatz-Standardschriftart"/>
    <w:rsid w:val="006204C5"/>
    <w:rPr>
      <w:rFonts w:ascii="Times New Roman" w:hAnsi="Times New Roman"/>
      <w:sz w:val="20"/>
      <w:szCs w:val="20"/>
      <w:lang w:val="de-DE"/>
    </w:rPr>
  </w:style>
  <w:style w:type="character" w:customStyle="1" w:styleId="EndNoteBibliographyTitleZchn22">
    <w:name w:val="EndNote Bibliography Title Zchn22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berschrift5Zchn3">
    <w:name w:val="Überschrift 5 Zchn3"/>
    <w:basedOn w:val="Absatz-Standardschriftart"/>
    <w:uiPriority w:val="9"/>
    <w:rsid w:val="006204C5"/>
    <w:rPr>
      <w:rFonts w:asciiTheme="majorHAnsi" w:eastAsiaTheme="majorEastAsia" w:hAnsiTheme="majorHAnsi" w:cstheme="majorBidi"/>
      <w:color w:val="2E74B5" w:themeColor="accent1" w:themeShade="BF"/>
      <w:sz w:val="24"/>
    </w:rPr>
  </w:style>
  <w:style w:type="character" w:customStyle="1" w:styleId="KopfzeileZchn5">
    <w:name w:val="Kopfzeile Zchn5"/>
    <w:basedOn w:val="Absatz-Standardschriftart"/>
    <w:uiPriority w:val="99"/>
    <w:rsid w:val="006204C5"/>
  </w:style>
  <w:style w:type="character" w:customStyle="1" w:styleId="FuzeileZchn5">
    <w:name w:val="Fußzeile Zchn5"/>
    <w:basedOn w:val="Absatz-Standardschriftart"/>
    <w:uiPriority w:val="99"/>
    <w:rsid w:val="006204C5"/>
  </w:style>
  <w:style w:type="paragraph" w:customStyle="1" w:styleId="EndNoteBibliographyTitle4">
    <w:name w:val="EndNote Bibliography Title4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character" w:customStyle="1" w:styleId="EndNoteBibliographyTitleZchn5">
    <w:name w:val="EndNote Bibliography Title Zchn5"/>
    <w:basedOn w:val="Absatz-Standardschriftart"/>
    <w:rsid w:val="006204C5"/>
    <w:rPr>
      <w:rFonts w:ascii="Calibri" w:hAnsi="Calibri"/>
      <w:noProof/>
      <w:lang w:val="en-US"/>
    </w:rPr>
  </w:style>
  <w:style w:type="paragraph" w:customStyle="1" w:styleId="EndNoteBibliography4">
    <w:name w:val="EndNote Bibliography4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4">
    <w:name w:val="EndNote Bibliography Zchn4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5">
    <w:name w:val="Fußnotentext Zchn5"/>
    <w:aliases w:val=" Char Zchn4,Char Zchn4"/>
    <w:basedOn w:val="Absatz-Standardschriftart"/>
    <w:uiPriority w:val="99"/>
    <w:rsid w:val="006204C5"/>
    <w:rPr>
      <w:sz w:val="20"/>
      <w:szCs w:val="20"/>
    </w:rPr>
  </w:style>
  <w:style w:type="paragraph" w:customStyle="1" w:styleId="msonormal3">
    <w:name w:val="msonormal3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SprechblasentextZchn5">
    <w:name w:val="Sprechblasentext Zchn5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5">
    <w:name w:val="Kommentartext Zchn5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5">
    <w:name w:val="Kommentarthema Zchn5"/>
    <w:basedOn w:val="KommentartextZchn"/>
    <w:uiPriority w:val="99"/>
    <w:semiHidden/>
    <w:rsid w:val="006204C5"/>
    <w:rPr>
      <w:b/>
      <w:bCs/>
      <w:sz w:val="20"/>
      <w:szCs w:val="20"/>
    </w:rPr>
  </w:style>
  <w:style w:type="character" w:customStyle="1" w:styleId="ListenabsatzZchn4">
    <w:name w:val="Listenabsatz Zchn4"/>
    <w:basedOn w:val="Absatz-Standardschriftart"/>
    <w:uiPriority w:val="34"/>
    <w:rsid w:val="006204C5"/>
  </w:style>
  <w:style w:type="paragraph" w:customStyle="1" w:styleId="Formatvorlage14">
    <w:name w:val="Formatvorlage14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4">
    <w:name w:val="Formatvorlage24"/>
    <w:basedOn w:val="berschrift1"/>
    <w:qFormat/>
    <w:rsid w:val="006204C5"/>
    <w:rPr>
      <w:rFonts w:eastAsia="Times New Roman"/>
      <w:sz w:val="28"/>
    </w:rPr>
  </w:style>
  <w:style w:type="character" w:customStyle="1" w:styleId="FunotentextZchn13">
    <w:name w:val="Fußnotentext Zchn13"/>
    <w:aliases w:val="Char Zchn13"/>
    <w:basedOn w:val="Absatz-Standardschriftart"/>
    <w:uiPriority w:val="99"/>
    <w:semiHidden/>
    <w:rsid w:val="006204C5"/>
    <w:rPr>
      <w:sz w:val="20"/>
      <w:szCs w:val="20"/>
      <w:lang w:val="de-DE"/>
    </w:rPr>
  </w:style>
  <w:style w:type="character" w:customStyle="1" w:styleId="KommentartextZchn14">
    <w:name w:val="Kommentartext Zchn14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15">
    <w:name w:val="Kommentarthema Zchn15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">
    <w:name w:val="textkörper-einzug2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2">
    <w:name w:val="Pa92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character" w:customStyle="1" w:styleId="item2">
    <w:name w:val="item2"/>
    <w:basedOn w:val="Absatz-Standardschriftart"/>
    <w:rsid w:val="006204C5"/>
  </w:style>
  <w:style w:type="character" w:customStyle="1" w:styleId="apple-converted-space3">
    <w:name w:val="apple-converted-space3"/>
    <w:basedOn w:val="Absatz-Standardschriftart"/>
    <w:rsid w:val="006204C5"/>
  </w:style>
  <w:style w:type="character" w:customStyle="1" w:styleId="ao--italic2">
    <w:name w:val="ao--italic2"/>
    <w:basedOn w:val="Absatz-Standardschriftart"/>
    <w:rsid w:val="006204C5"/>
  </w:style>
  <w:style w:type="character" w:customStyle="1" w:styleId="A42">
    <w:name w:val="A42"/>
    <w:uiPriority w:val="99"/>
    <w:rsid w:val="006204C5"/>
    <w:rPr>
      <w:color w:val="000000"/>
    </w:rPr>
  </w:style>
  <w:style w:type="character" w:customStyle="1" w:styleId="EndnotentextZchn5">
    <w:name w:val="Endnotentext Zchn5"/>
    <w:basedOn w:val="Absatz-Standardschriftart"/>
    <w:uiPriority w:val="99"/>
    <w:semiHidden/>
    <w:rsid w:val="006204C5"/>
    <w:rPr>
      <w:sz w:val="20"/>
      <w:szCs w:val="20"/>
      <w:lang w:val="en-US"/>
    </w:rPr>
  </w:style>
  <w:style w:type="character" w:customStyle="1" w:styleId="gmail-s12">
    <w:name w:val="gmail-s12"/>
    <w:basedOn w:val="Absatz-Standardschriftart"/>
    <w:rsid w:val="006204C5"/>
  </w:style>
  <w:style w:type="character" w:customStyle="1" w:styleId="gmail-s22">
    <w:name w:val="gmail-s22"/>
    <w:basedOn w:val="Absatz-Standardschriftart"/>
    <w:rsid w:val="006204C5"/>
  </w:style>
  <w:style w:type="character" w:customStyle="1" w:styleId="gmail-s32">
    <w:name w:val="gmail-s32"/>
    <w:basedOn w:val="Absatz-Standardschriftart"/>
    <w:rsid w:val="006204C5"/>
  </w:style>
  <w:style w:type="character" w:customStyle="1" w:styleId="gmail-s42">
    <w:name w:val="gmail-s42"/>
    <w:basedOn w:val="Absatz-Standardschriftart"/>
    <w:rsid w:val="006204C5"/>
  </w:style>
  <w:style w:type="character" w:customStyle="1" w:styleId="gmail-s52">
    <w:name w:val="gmail-s52"/>
    <w:basedOn w:val="Absatz-Standardschriftart"/>
    <w:rsid w:val="006204C5"/>
  </w:style>
  <w:style w:type="character" w:customStyle="1" w:styleId="EndNoteBibliographyTitleZchn13">
    <w:name w:val="EndNote Bibliography Title Zchn13"/>
    <w:basedOn w:val="Absatz-Standardschriftart"/>
    <w:rsid w:val="006204C5"/>
    <w:rPr>
      <w:rFonts w:ascii="Times New Roman" w:hAnsi="Times New Roman"/>
      <w:sz w:val="20"/>
      <w:szCs w:val="20"/>
      <w:lang w:val="de-DE"/>
    </w:rPr>
  </w:style>
  <w:style w:type="character" w:customStyle="1" w:styleId="EndNoteBibliographyTitleZchn23">
    <w:name w:val="EndNote Bibliography Title Zchn23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berschrift4Zchn2">
    <w:name w:val="Überschrift 4 Zchn2"/>
    <w:basedOn w:val="Absatz-Standardschriftart"/>
    <w:uiPriority w:val="9"/>
    <w:rsid w:val="006204C5"/>
    <w:rPr>
      <w:rFonts w:asciiTheme="majorHAnsi" w:eastAsiaTheme="majorEastAsia" w:hAnsiTheme="majorHAnsi" w:cstheme="majorBidi"/>
      <w:i/>
      <w:iCs/>
      <w:color w:val="2E74B5" w:themeColor="accent1" w:themeShade="BF"/>
      <w:sz w:val="24"/>
    </w:rPr>
  </w:style>
  <w:style w:type="paragraph" w:styleId="Verzeichnis3">
    <w:name w:val="toc 3"/>
    <w:basedOn w:val="Standard"/>
    <w:next w:val="Standard"/>
    <w:autoRedefine/>
    <w:uiPriority w:val="39"/>
    <w:unhideWhenUsed/>
    <w:rsid w:val="006204C5"/>
    <w:pPr>
      <w:spacing w:after="100"/>
      <w:ind w:left="440"/>
    </w:pPr>
  </w:style>
  <w:style w:type="paragraph" w:styleId="Verzeichnis4">
    <w:name w:val="toc 4"/>
    <w:basedOn w:val="Standard"/>
    <w:next w:val="Standard"/>
    <w:autoRedefine/>
    <w:uiPriority w:val="39"/>
    <w:unhideWhenUsed/>
    <w:rsid w:val="006204C5"/>
    <w:pPr>
      <w:spacing w:after="100"/>
      <w:ind w:left="660"/>
    </w:pPr>
    <w:rPr>
      <w:rFonts w:eastAsiaTheme="minorEastAsia"/>
      <w:lang w:eastAsia="de-DE"/>
    </w:rPr>
  </w:style>
  <w:style w:type="paragraph" w:styleId="Verzeichnis5">
    <w:name w:val="toc 5"/>
    <w:basedOn w:val="Standard"/>
    <w:next w:val="Standard"/>
    <w:autoRedefine/>
    <w:uiPriority w:val="39"/>
    <w:unhideWhenUsed/>
    <w:rsid w:val="006204C5"/>
    <w:pPr>
      <w:spacing w:after="100"/>
      <w:ind w:left="880"/>
    </w:pPr>
    <w:rPr>
      <w:rFonts w:eastAsiaTheme="minorEastAsia"/>
      <w:lang w:eastAsia="de-DE"/>
    </w:rPr>
  </w:style>
  <w:style w:type="paragraph" w:styleId="Verzeichnis6">
    <w:name w:val="toc 6"/>
    <w:basedOn w:val="Standard"/>
    <w:next w:val="Standard"/>
    <w:autoRedefine/>
    <w:uiPriority w:val="39"/>
    <w:unhideWhenUsed/>
    <w:rsid w:val="006204C5"/>
    <w:pPr>
      <w:spacing w:after="100"/>
      <w:ind w:left="1100"/>
    </w:pPr>
    <w:rPr>
      <w:rFonts w:eastAsiaTheme="minorEastAsia"/>
      <w:lang w:eastAsia="de-DE"/>
    </w:rPr>
  </w:style>
  <w:style w:type="paragraph" w:styleId="Verzeichnis7">
    <w:name w:val="toc 7"/>
    <w:basedOn w:val="Standard"/>
    <w:next w:val="Standard"/>
    <w:autoRedefine/>
    <w:uiPriority w:val="39"/>
    <w:unhideWhenUsed/>
    <w:rsid w:val="006204C5"/>
    <w:pPr>
      <w:spacing w:after="100"/>
      <w:ind w:left="1320"/>
    </w:pPr>
    <w:rPr>
      <w:rFonts w:eastAsiaTheme="minorEastAsia"/>
      <w:lang w:eastAsia="de-DE"/>
    </w:rPr>
  </w:style>
  <w:style w:type="paragraph" w:styleId="Verzeichnis8">
    <w:name w:val="toc 8"/>
    <w:basedOn w:val="Standard"/>
    <w:next w:val="Standard"/>
    <w:autoRedefine/>
    <w:uiPriority w:val="39"/>
    <w:unhideWhenUsed/>
    <w:rsid w:val="006204C5"/>
    <w:pPr>
      <w:spacing w:after="100"/>
      <w:ind w:left="1540"/>
    </w:pPr>
    <w:rPr>
      <w:rFonts w:eastAsiaTheme="minorEastAsia"/>
      <w:lang w:eastAsia="de-DE"/>
    </w:rPr>
  </w:style>
  <w:style w:type="paragraph" w:styleId="Verzeichnis9">
    <w:name w:val="toc 9"/>
    <w:basedOn w:val="Standard"/>
    <w:next w:val="Standard"/>
    <w:autoRedefine/>
    <w:uiPriority w:val="39"/>
    <w:unhideWhenUsed/>
    <w:rsid w:val="006204C5"/>
    <w:pPr>
      <w:spacing w:after="100"/>
      <w:ind w:left="1760"/>
    </w:pPr>
    <w:rPr>
      <w:rFonts w:eastAsiaTheme="minorEastAsia"/>
      <w:lang w:eastAsia="de-DE"/>
    </w:rPr>
  </w:style>
  <w:style w:type="character" w:customStyle="1" w:styleId="berschrift1Zchn2">
    <w:name w:val="Überschrift 1 Zchn2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8"/>
      <w:szCs w:val="32"/>
    </w:rPr>
  </w:style>
  <w:style w:type="character" w:customStyle="1" w:styleId="KopfzeileZchn6">
    <w:name w:val="Kopfzeile Zchn6"/>
    <w:basedOn w:val="Absatz-Standardschriftart"/>
    <w:uiPriority w:val="99"/>
    <w:rsid w:val="006204C5"/>
  </w:style>
  <w:style w:type="character" w:customStyle="1" w:styleId="FuzeileZchn6">
    <w:name w:val="Fußzeile Zchn6"/>
    <w:basedOn w:val="Absatz-Standardschriftart"/>
    <w:uiPriority w:val="99"/>
    <w:rsid w:val="006204C5"/>
  </w:style>
  <w:style w:type="paragraph" w:customStyle="1" w:styleId="EndNoteBibliographyTitle5">
    <w:name w:val="EndNote Bibliography Title5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Zchn6">
    <w:name w:val="EndNote Bibliography Title Zchn6"/>
    <w:basedOn w:val="Absatz-Standardschriftart"/>
    <w:rsid w:val="006204C5"/>
    <w:rPr>
      <w:rFonts w:ascii="Calibri" w:hAnsi="Calibri"/>
      <w:noProof/>
      <w:lang w:val="en-US"/>
    </w:rPr>
  </w:style>
  <w:style w:type="paragraph" w:customStyle="1" w:styleId="EndNoteBibliography5">
    <w:name w:val="EndNote Bibliography5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5">
    <w:name w:val="EndNote Bibliography Zchn5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6">
    <w:name w:val="Fußnotentext Zchn6"/>
    <w:aliases w:val=" Char Zchn5,Char Zchn5, Char1 Zchn1,Char1 Zchn1, Char2 Zchn1,Char2 Zchn1, Char3 Zchn1,Char3 Zchn1, Char4 Zchn1,Char4 Zchn1"/>
    <w:basedOn w:val="Absatz-Standardschriftart"/>
    <w:uiPriority w:val="99"/>
    <w:rsid w:val="006204C5"/>
    <w:rPr>
      <w:sz w:val="20"/>
      <w:szCs w:val="20"/>
    </w:rPr>
  </w:style>
  <w:style w:type="character" w:customStyle="1" w:styleId="SprechblasentextZchn6">
    <w:name w:val="Sprechblasentext Zchn6"/>
    <w:basedOn w:val="Absatz-Standardschriftart"/>
    <w:uiPriority w:val="99"/>
    <w:rsid w:val="006204C5"/>
    <w:rPr>
      <w:rFonts w:ascii="Tahoma" w:hAnsi="Tahoma" w:cs="Tahoma"/>
      <w:sz w:val="16"/>
      <w:szCs w:val="16"/>
    </w:rPr>
  </w:style>
  <w:style w:type="character" w:customStyle="1" w:styleId="KommentartextZchn6">
    <w:name w:val="Kommentartext Zchn6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6">
    <w:name w:val="Kommentarthema Zchn6"/>
    <w:basedOn w:val="KommentartextZchn"/>
    <w:uiPriority w:val="99"/>
    <w:semiHidden/>
    <w:rsid w:val="006204C5"/>
    <w:rPr>
      <w:b/>
      <w:bCs/>
      <w:sz w:val="20"/>
      <w:szCs w:val="20"/>
    </w:rPr>
  </w:style>
  <w:style w:type="character" w:customStyle="1" w:styleId="apple-converted-space4">
    <w:name w:val="apple-converted-space4"/>
    <w:basedOn w:val="Absatz-Standardschriftart"/>
    <w:rsid w:val="006204C5"/>
  </w:style>
  <w:style w:type="paragraph" w:customStyle="1" w:styleId="Default2">
    <w:name w:val="Default2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EndnotentextZchn6">
    <w:name w:val="Endnotentext Zchn6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akk1">
    <w:name w:val="akk1"/>
    <w:basedOn w:val="Absatz-Standardschriftart"/>
    <w:rsid w:val="006204C5"/>
  </w:style>
  <w:style w:type="paragraph" w:customStyle="1" w:styleId="Formatvorlage15">
    <w:name w:val="Formatvorlage15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5">
    <w:name w:val="Formatvorlage25"/>
    <w:basedOn w:val="berschrift1"/>
    <w:qFormat/>
    <w:rsid w:val="006204C5"/>
    <w:rPr>
      <w:rFonts w:eastAsia="Times New Roman"/>
      <w:sz w:val="28"/>
    </w:rPr>
  </w:style>
  <w:style w:type="character" w:customStyle="1" w:styleId="SprechblasentextZchn12">
    <w:name w:val="Sprechblasentext Zchn12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15">
    <w:name w:val="Kommentartext Zchn15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16">
    <w:name w:val="Kommentarthema Zchn16"/>
    <w:basedOn w:val="KommentartextZchn1"/>
    <w:uiPriority w:val="99"/>
    <w:semiHidden/>
    <w:rsid w:val="006204C5"/>
    <w:rPr>
      <w:b/>
      <w:bCs/>
      <w:sz w:val="20"/>
      <w:szCs w:val="20"/>
    </w:rPr>
  </w:style>
  <w:style w:type="character" w:customStyle="1" w:styleId="ListenabsatzZchn5">
    <w:name w:val="Listenabsatz Zchn5"/>
    <w:basedOn w:val="Absatz-Standardschriftart"/>
    <w:uiPriority w:val="34"/>
    <w:rsid w:val="006204C5"/>
  </w:style>
  <w:style w:type="paragraph" w:customStyle="1" w:styleId="SumGlossarNeu1">
    <w:name w:val="SumGlossarNeu1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4">
    <w:name w:val="msonormal4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berschrift3Zchn12">
    <w:name w:val="Überschrift 3 Zchn12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berschrift4Zchn12">
    <w:name w:val="Überschrift 4 Zchn12"/>
    <w:basedOn w:val="Absatz-Standardschriftart"/>
    <w:uiPriority w:val="9"/>
    <w:rsid w:val="006204C5"/>
    <w:rPr>
      <w:rFonts w:ascii="Times New Roman" w:eastAsiaTheme="majorEastAsia" w:hAnsi="Times New Roman" w:cstheme="majorBidi"/>
      <w:b/>
      <w:iCs/>
      <w:sz w:val="24"/>
    </w:rPr>
  </w:style>
  <w:style w:type="character" w:customStyle="1" w:styleId="berschrift5Zchn12">
    <w:name w:val="Überschrift 5 Zchn12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</w:rPr>
  </w:style>
  <w:style w:type="character" w:customStyle="1" w:styleId="KopfzeileZchn12">
    <w:name w:val="Kopfzeile Zchn12"/>
    <w:basedOn w:val="Absatz-Standardschriftart"/>
    <w:uiPriority w:val="99"/>
    <w:rsid w:val="006204C5"/>
  </w:style>
  <w:style w:type="character" w:customStyle="1" w:styleId="FuzeileZchn12">
    <w:name w:val="Fußzeile Zchn12"/>
    <w:basedOn w:val="Absatz-Standardschriftart"/>
    <w:uiPriority w:val="99"/>
    <w:rsid w:val="006204C5"/>
  </w:style>
  <w:style w:type="table" w:customStyle="1" w:styleId="TabellemithellemGitternetz11">
    <w:name w:val="Tabelle mit hellem Gitternetz1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EndNoteBibliographyTitleZchn14">
    <w:name w:val="EndNote Bibliography Title Zchn14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w1">
    <w:name w:val="w1"/>
    <w:basedOn w:val="Absatz-Standardschriftart"/>
    <w:rsid w:val="006204C5"/>
  </w:style>
  <w:style w:type="character" w:customStyle="1" w:styleId="foreign1">
    <w:name w:val="foreign1"/>
    <w:basedOn w:val="Absatz-Standardschriftart"/>
    <w:rsid w:val="006204C5"/>
  </w:style>
  <w:style w:type="character" w:customStyle="1" w:styleId="EndnotentextZchn112">
    <w:name w:val="Endnotentext Zchn112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proper1">
    <w:name w:val="proper1"/>
    <w:basedOn w:val="Absatz-Standardschriftart"/>
    <w:rsid w:val="006204C5"/>
  </w:style>
  <w:style w:type="character" w:customStyle="1" w:styleId="note1">
    <w:name w:val="note1"/>
    <w:basedOn w:val="Absatz-Standardschriftart"/>
    <w:rsid w:val="006204C5"/>
  </w:style>
  <w:style w:type="character" w:customStyle="1" w:styleId="KommentarthemaZchn112">
    <w:name w:val="Kommentarthema Zchn112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1">
    <w:name w:val="Tabelle mit hellem Gitternetz2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berschrift1Zchn11">
    <w:name w:val="Überschrift 1 Zchn11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8"/>
      <w:szCs w:val="32"/>
    </w:rPr>
  </w:style>
  <w:style w:type="character" w:customStyle="1" w:styleId="KopfzeileZchn21">
    <w:name w:val="Kopfzeile Zchn21"/>
    <w:basedOn w:val="Absatz-Standardschriftart"/>
    <w:uiPriority w:val="99"/>
    <w:rsid w:val="006204C5"/>
  </w:style>
  <w:style w:type="character" w:customStyle="1" w:styleId="FuzeileZchn21">
    <w:name w:val="Fußzeile Zchn21"/>
    <w:basedOn w:val="Absatz-Standardschriftart"/>
    <w:uiPriority w:val="99"/>
    <w:rsid w:val="006204C5"/>
  </w:style>
  <w:style w:type="paragraph" w:customStyle="1" w:styleId="EndNoteBibliographyTitle11">
    <w:name w:val="EndNote Bibliography Title1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Zchn24">
    <w:name w:val="EndNote Bibliography Title Zchn24"/>
    <w:basedOn w:val="Absatz-Standardschriftart"/>
    <w:rsid w:val="006204C5"/>
    <w:rPr>
      <w:rFonts w:ascii="Calibri" w:hAnsi="Calibri"/>
      <w:noProof/>
      <w:lang w:val="en-US"/>
    </w:rPr>
  </w:style>
  <w:style w:type="paragraph" w:customStyle="1" w:styleId="EndNoteBibliography11">
    <w:name w:val="EndNote Bibliography1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11">
    <w:name w:val="EndNote Bibliography Zchn1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21">
    <w:name w:val="Fußnotentext Zchn21"/>
    <w:aliases w:val=" Char Zchn11,Char Zchn14"/>
    <w:basedOn w:val="Absatz-Standardschriftart"/>
    <w:uiPriority w:val="99"/>
    <w:rsid w:val="006204C5"/>
    <w:rPr>
      <w:sz w:val="20"/>
      <w:szCs w:val="20"/>
    </w:rPr>
  </w:style>
  <w:style w:type="character" w:customStyle="1" w:styleId="SprechblasentextZchn21">
    <w:name w:val="Sprechblasentext Zchn21"/>
    <w:basedOn w:val="Absatz-Standardschriftart"/>
    <w:uiPriority w:val="99"/>
    <w:rsid w:val="006204C5"/>
    <w:rPr>
      <w:rFonts w:ascii="Tahoma" w:hAnsi="Tahoma" w:cs="Tahoma"/>
      <w:sz w:val="16"/>
      <w:szCs w:val="16"/>
    </w:rPr>
  </w:style>
  <w:style w:type="character" w:customStyle="1" w:styleId="KommentartextZchn21">
    <w:name w:val="Kommentartext Zchn2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21">
    <w:name w:val="Kommentarthema Zchn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1">
    <w:name w:val="Default1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EndnotentextZchn21">
    <w:name w:val="Endnotentext Zchn21"/>
    <w:basedOn w:val="Absatz-Standardschriftart"/>
    <w:uiPriority w:val="99"/>
    <w:semiHidden/>
    <w:rsid w:val="006204C5"/>
    <w:rPr>
      <w:sz w:val="20"/>
      <w:szCs w:val="20"/>
    </w:rPr>
  </w:style>
  <w:style w:type="paragraph" w:customStyle="1" w:styleId="Formatvorlage111">
    <w:name w:val="Formatvorlage11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11">
    <w:name w:val="Formatvorlage211"/>
    <w:basedOn w:val="berschrift1"/>
    <w:qFormat/>
    <w:rsid w:val="006204C5"/>
    <w:rPr>
      <w:rFonts w:eastAsia="Times New Roman"/>
      <w:sz w:val="28"/>
    </w:rPr>
  </w:style>
  <w:style w:type="character" w:customStyle="1" w:styleId="SprechblasentextZchn112">
    <w:name w:val="Sprechblasentext Zchn112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112">
    <w:name w:val="Kommentartext Zchn112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121">
    <w:name w:val="Kommentarthema Zchn121"/>
    <w:basedOn w:val="KommentartextZchn1"/>
    <w:uiPriority w:val="99"/>
    <w:semiHidden/>
    <w:rsid w:val="006204C5"/>
    <w:rPr>
      <w:b/>
      <w:bCs/>
      <w:sz w:val="20"/>
      <w:szCs w:val="20"/>
    </w:rPr>
  </w:style>
  <w:style w:type="character" w:customStyle="1" w:styleId="ListenabsatzZchn11">
    <w:name w:val="Listenabsatz Zchn11"/>
    <w:basedOn w:val="Absatz-Standardschriftart"/>
    <w:uiPriority w:val="34"/>
    <w:rsid w:val="006204C5"/>
  </w:style>
  <w:style w:type="character" w:customStyle="1" w:styleId="KopfzeileZchn31">
    <w:name w:val="Kopfzeile Zchn31"/>
    <w:basedOn w:val="Absatz-Standardschriftart"/>
    <w:uiPriority w:val="99"/>
    <w:rsid w:val="006204C5"/>
  </w:style>
  <w:style w:type="character" w:customStyle="1" w:styleId="FuzeileZchn31">
    <w:name w:val="Fußzeile Zchn31"/>
    <w:basedOn w:val="Absatz-Standardschriftart"/>
    <w:uiPriority w:val="99"/>
    <w:rsid w:val="006204C5"/>
  </w:style>
  <w:style w:type="paragraph" w:customStyle="1" w:styleId="EndNoteBibliographyTitle21">
    <w:name w:val="EndNote Bibliography Title2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character" w:customStyle="1" w:styleId="EndNoteBibliographyTitleZchn31">
    <w:name w:val="EndNote Bibliography Title Zchn31"/>
    <w:basedOn w:val="Absatz-Standardschriftart"/>
    <w:rsid w:val="006204C5"/>
    <w:rPr>
      <w:rFonts w:ascii="Calibri" w:hAnsi="Calibri"/>
      <w:noProof/>
      <w:lang w:val="en-US"/>
    </w:rPr>
  </w:style>
  <w:style w:type="paragraph" w:customStyle="1" w:styleId="EndNoteBibliography21">
    <w:name w:val="EndNote Bibliography2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21">
    <w:name w:val="EndNote Bibliography Zchn2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31">
    <w:name w:val="Fußnotentext Zchn31"/>
    <w:aliases w:val=" Char Zchn21,Char Zchn21"/>
    <w:basedOn w:val="Absatz-Standardschriftart"/>
    <w:uiPriority w:val="99"/>
    <w:rsid w:val="006204C5"/>
    <w:rPr>
      <w:sz w:val="20"/>
      <w:szCs w:val="20"/>
    </w:rPr>
  </w:style>
  <w:style w:type="paragraph" w:customStyle="1" w:styleId="msonormal11">
    <w:name w:val="msonormal1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SprechblasentextZchn31">
    <w:name w:val="Sprechblasentext Zchn31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31">
    <w:name w:val="Kommentartext Zchn3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31">
    <w:name w:val="Kommentarthema Zchn31"/>
    <w:basedOn w:val="KommentartextZchn"/>
    <w:uiPriority w:val="99"/>
    <w:semiHidden/>
    <w:rsid w:val="006204C5"/>
    <w:rPr>
      <w:b/>
      <w:bCs/>
      <w:sz w:val="20"/>
      <w:szCs w:val="20"/>
    </w:rPr>
  </w:style>
  <w:style w:type="character" w:customStyle="1" w:styleId="ListenabsatzZchn21">
    <w:name w:val="Listenabsatz Zchn21"/>
    <w:basedOn w:val="Absatz-Standardschriftart"/>
    <w:uiPriority w:val="34"/>
    <w:rsid w:val="006204C5"/>
  </w:style>
  <w:style w:type="paragraph" w:customStyle="1" w:styleId="Formatvorlage121">
    <w:name w:val="Formatvorlage12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21">
    <w:name w:val="Formatvorlage221"/>
    <w:basedOn w:val="berschrift1"/>
    <w:qFormat/>
    <w:rsid w:val="006204C5"/>
    <w:rPr>
      <w:rFonts w:eastAsia="Times New Roman"/>
      <w:sz w:val="28"/>
    </w:rPr>
  </w:style>
  <w:style w:type="character" w:customStyle="1" w:styleId="FunotentextZchn111">
    <w:name w:val="Fußnotentext Zchn111"/>
    <w:aliases w:val="Char Zchn111"/>
    <w:basedOn w:val="Absatz-Standardschriftart"/>
    <w:uiPriority w:val="99"/>
    <w:semiHidden/>
    <w:rsid w:val="006204C5"/>
    <w:rPr>
      <w:sz w:val="20"/>
      <w:szCs w:val="20"/>
      <w:lang w:val="de-DE"/>
    </w:rPr>
  </w:style>
  <w:style w:type="character" w:customStyle="1" w:styleId="KommentartextZchn121">
    <w:name w:val="Kommentartext Zchn12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131">
    <w:name w:val="Kommentarthema Zchn13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3">
    <w:name w:val="textkörper-einzug3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3">
    <w:name w:val="Pa93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character" w:customStyle="1" w:styleId="item3">
    <w:name w:val="item3"/>
    <w:basedOn w:val="Absatz-Standardschriftart"/>
    <w:rsid w:val="006204C5"/>
  </w:style>
  <w:style w:type="character" w:customStyle="1" w:styleId="apple-converted-space11">
    <w:name w:val="apple-converted-space11"/>
    <w:basedOn w:val="Absatz-Standardschriftart"/>
    <w:rsid w:val="006204C5"/>
  </w:style>
  <w:style w:type="character" w:customStyle="1" w:styleId="ao--italic3">
    <w:name w:val="ao--italic3"/>
    <w:basedOn w:val="Absatz-Standardschriftart"/>
    <w:rsid w:val="006204C5"/>
  </w:style>
  <w:style w:type="character" w:customStyle="1" w:styleId="A43">
    <w:name w:val="A43"/>
    <w:uiPriority w:val="99"/>
    <w:rsid w:val="006204C5"/>
    <w:rPr>
      <w:color w:val="000000"/>
    </w:rPr>
  </w:style>
  <w:style w:type="character" w:customStyle="1" w:styleId="EndnotentextZchn31">
    <w:name w:val="Endnotentext Zchn31"/>
    <w:basedOn w:val="Absatz-Standardschriftart"/>
    <w:uiPriority w:val="99"/>
    <w:semiHidden/>
    <w:rsid w:val="006204C5"/>
    <w:rPr>
      <w:sz w:val="20"/>
      <w:szCs w:val="20"/>
      <w:lang w:val="en-US"/>
    </w:rPr>
  </w:style>
  <w:style w:type="character" w:customStyle="1" w:styleId="gmail-s13">
    <w:name w:val="gmail-s13"/>
    <w:basedOn w:val="Absatz-Standardschriftart"/>
    <w:rsid w:val="006204C5"/>
  </w:style>
  <w:style w:type="character" w:customStyle="1" w:styleId="gmail-s23">
    <w:name w:val="gmail-s23"/>
    <w:basedOn w:val="Absatz-Standardschriftart"/>
    <w:rsid w:val="006204C5"/>
  </w:style>
  <w:style w:type="character" w:customStyle="1" w:styleId="gmail-s33">
    <w:name w:val="gmail-s33"/>
    <w:basedOn w:val="Absatz-Standardschriftart"/>
    <w:rsid w:val="006204C5"/>
  </w:style>
  <w:style w:type="character" w:customStyle="1" w:styleId="gmail-s43">
    <w:name w:val="gmail-s43"/>
    <w:basedOn w:val="Absatz-Standardschriftart"/>
    <w:rsid w:val="006204C5"/>
  </w:style>
  <w:style w:type="character" w:customStyle="1" w:styleId="gmail-s53">
    <w:name w:val="gmail-s53"/>
    <w:basedOn w:val="Absatz-Standardschriftart"/>
    <w:rsid w:val="006204C5"/>
  </w:style>
  <w:style w:type="character" w:customStyle="1" w:styleId="EndNoteBibliographyTitleZchn111">
    <w:name w:val="EndNote Bibliography Title Zchn111"/>
    <w:basedOn w:val="Absatz-Standardschriftart"/>
    <w:rsid w:val="006204C5"/>
    <w:rPr>
      <w:rFonts w:ascii="Times New Roman" w:hAnsi="Times New Roman"/>
      <w:sz w:val="20"/>
      <w:szCs w:val="20"/>
      <w:lang w:val="de-DE"/>
    </w:rPr>
  </w:style>
  <w:style w:type="character" w:customStyle="1" w:styleId="EndNoteBibliographyTitleZchn211">
    <w:name w:val="EndNote Bibliography Title Zchn21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berschrift5Zchn21">
    <w:name w:val="Überschrift 5 Zchn21"/>
    <w:basedOn w:val="Absatz-Standardschriftart"/>
    <w:uiPriority w:val="9"/>
    <w:rsid w:val="006204C5"/>
    <w:rPr>
      <w:rFonts w:asciiTheme="majorHAnsi" w:eastAsiaTheme="majorEastAsia" w:hAnsiTheme="majorHAnsi" w:cstheme="majorBidi"/>
      <w:color w:val="2E74B5" w:themeColor="accent1" w:themeShade="BF"/>
      <w:sz w:val="24"/>
    </w:rPr>
  </w:style>
  <w:style w:type="character" w:customStyle="1" w:styleId="KopfzeileZchn41">
    <w:name w:val="Kopfzeile Zchn41"/>
    <w:basedOn w:val="Absatz-Standardschriftart"/>
    <w:uiPriority w:val="99"/>
    <w:rsid w:val="006204C5"/>
  </w:style>
  <w:style w:type="character" w:customStyle="1" w:styleId="FuzeileZchn41">
    <w:name w:val="Fußzeile Zchn41"/>
    <w:basedOn w:val="Absatz-Standardschriftart"/>
    <w:uiPriority w:val="99"/>
    <w:rsid w:val="006204C5"/>
  </w:style>
  <w:style w:type="paragraph" w:customStyle="1" w:styleId="EndNoteBibliographyTitle31">
    <w:name w:val="EndNote Bibliography Title3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character" w:customStyle="1" w:styleId="EndNoteBibliographyTitleZchn41">
    <w:name w:val="EndNote Bibliography Title Zchn41"/>
    <w:basedOn w:val="Absatz-Standardschriftart"/>
    <w:rsid w:val="006204C5"/>
    <w:rPr>
      <w:rFonts w:ascii="Calibri" w:hAnsi="Calibri"/>
      <w:noProof/>
      <w:lang w:val="en-US"/>
    </w:rPr>
  </w:style>
  <w:style w:type="paragraph" w:customStyle="1" w:styleId="EndNoteBibliography31">
    <w:name w:val="EndNote Bibliography3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31">
    <w:name w:val="EndNote Bibliography Zchn3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41">
    <w:name w:val="Fußnotentext Zchn41"/>
    <w:aliases w:val=" Char Zchn31,Char Zchn31"/>
    <w:basedOn w:val="Absatz-Standardschriftart"/>
    <w:uiPriority w:val="99"/>
    <w:rsid w:val="006204C5"/>
    <w:rPr>
      <w:sz w:val="20"/>
      <w:szCs w:val="20"/>
    </w:rPr>
  </w:style>
  <w:style w:type="paragraph" w:customStyle="1" w:styleId="msonormal21">
    <w:name w:val="msonormal2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SprechblasentextZchn41">
    <w:name w:val="Sprechblasentext Zchn41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41">
    <w:name w:val="Kommentartext Zchn4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41">
    <w:name w:val="Kommentarthema Zchn41"/>
    <w:basedOn w:val="KommentartextZchn"/>
    <w:uiPriority w:val="99"/>
    <w:semiHidden/>
    <w:rsid w:val="006204C5"/>
    <w:rPr>
      <w:b/>
      <w:bCs/>
      <w:sz w:val="20"/>
      <w:szCs w:val="20"/>
    </w:rPr>
  </w:style>
  <w:style w:type="character" w:customStyle="1" w:styleId="ListenabsatzZchn31">
    <w:name w:val="Listenabsatz Zchn31"/>
    <w:basedOn w:val="Absatz-Standardschriftart"/>
    <w:uiPriority w:val="34"/>
    <w:rsid w:val="006204C5"/>
  </w:style>
  <w:style w:type="paragraph" w:customStyle="1" w:styleId="Formatvorlage131">
    <w:name w:val="Formatvorlage13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31">
    <w:name w:val="Formatvorlage231"/>
    <w:basedOn w:val="berschrift1"/>
    <w:qFormat/>
    <w:rsid w:val="006204C5"/>
    <w:rPr>
      <w:rFonts w:eastAsia="Times New Roman"/>
      <w:sz w:val="28"/>
    </w:rPr>
  </w:style>
  <w:style w:type="character" w:customStyle="1" w:styleId="FunotentextZchn121">
    <w:name w:val="Fußnotentext Zchn121"/>
    <w:aliases w:val="Char Zchn121"/>
    <w:basedOn w:val="Absatz-Standardschriftart"/>
    <w:uiPriority w:val="99"/>
    <w:semiHidden/>
    <w:rsid w:val="006204C5"/>
    <w:rPr>
      <w:sz w:val="20"/>
      <w:szCs w:val="20"/>
      <w:lang w:val="de-DE"/>
    </w:rPr>
  </w:style>
  <w:style w:type="character" w:customStyle="1" w:styleId="KommentartextZchn131">
    <w:name w:val="Kommentartext Zchn13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141">
    <w:name w:val="Kommentarthema Zchn14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1">
    <w:name w:val="textkörper-einzug1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11">
    <w:name w:val="Pa9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character" w:customStyle="1" w:styleId="item11">
    <w:name w:val="item11"/>
    <w:basedOn w:val="Absatz-Standardschriftart"/>
    <w:rsid w:val="006204C5"/>
  </w:style>
  <w:style w:type="character" w:customStyle="1" w:styleId="apple-converted-space21">
    <w:name w:val="apple-converted-space21"/>
    <w:basedOn w:val="Absatz-Standardschriftart"/>
    <w:rsid w:val="006204C5"/>
  </w:style>
  <w:style w:type="character" w:customStyle="1" w:styleId="ao--italic11">
    <w:name w:val="ao--italic11"/>
    <w:basedOn w:val="Absatz-Standardschriftart"/>
    <w:rsid w:val="006204C5"/>
  </w:style>
  <w:style w:type="character" w:customStyle="1" w:styleId="A411">
    <w:name w:val="A411"/>
    <w:uiPriority w:val="99"/>
    <w:rsid w:val="006204C5"/>
    <w:rPr>
      <w:color w:val="000000"/>
    </w:rPr>
  </w:style>
  <w:style w:type="character" w:customStyle="1" w:styleId="EndnotentextZchn41">
    <w:name w:val="Endnotentext Zchn41"/>
    <w:basedOn w:val="Absatz-Standardschriftart"/>
    <w:uiPriority w:val="99"/>
    <w:semiHidden/>
    <w:rsid w:val="006204C5"/>
    <w:rPr>
      <w:sz w:val="20"/>
      <w:szCs w:val="20"/>
      <w:lang w:val="en-US"/>
    </w:rPr>
  </w:style>
  <w:style w:type="character" w:customStyle="1" w:styleId="gmail-s111">
    <w:name w:val="gmail-s111"/>
    <w:basedOn w:val="Absatz-Standardschriftart"/>
    <w:rsid w:val="006204C5"/>
  </w:style>
  <w:style w:type="character" w:customStyle="1" w:styleId="gmail-s211">
    <w:name w:val="gmail-s211"/>
    <w:basedOn w:val="Absatz-Standardschriftart"/>
    <w:rsid w:val="006204C5"/>
  </w:style>
  <w:style w:type="character" w:customStyle="1" w:styleId="gmail-s311">
    <w:name w:val="gmail-s311"/>
    <w:basedOn w:val="Absatz-Standardschriftart"/>
    <w:rsid w:val="006204C5"/>
  </w:style>
  <w:style w:type="character" w:customStyle="1" w:styleId="gmail-s411">
    <w:name w:val="gmail-s411"/>
    <w:basedOn w:val="Absatz-Standardschriftart"/>
    <w:rsid w:val="006204C5"/>
  </w:style>
  <w:style w:type="character" w:customStyle="1" w:styleId="gmail-s511">
    <w:name w:val="gmail-s511"/>
    <w:basedOn w:val="Absatz-Standardschriftart"/>
    <w:rsid w:val="006204C5"/>
  </w:style>
  <w:style w:type="character" w:customStyle="1" w:styleId="EndNoteBibliographyTitleZchn121">
    <w:name w:val="EndNote Bibliography Title Zchn121"/>
    <w:basedOn w:val="Absatz-Standardschriftart"/>
    <w:rsid w:val="006204C5"/>
    <w:rPr>
      <w:rFonts w:ascii="Times New Roman" w:hAnsi="Times New Roman"/>
      <w:sz w:val="20"/>
      <w:szCs w:val="20"/>
      <w:lang w:val="de-DE"/>
    </w:rPr>
  </w:style>
  <w:style w:type="character" w:customStyle="1" w:styleId="EndNoteBibliographyTitleZchn221">
    <w:name w:val="EndNote Bibliography Title Zchn22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berschrift5Zchn31">
    <w:name w:val="Überschrift 5 Zchn31"/>
    <w:basedOn w:val="Absatz-Standardschriftart"/>
    <w:uiPriority w:val="9"/>
    <w:rsid w:val="006204C5"/>
    <w:rPr>
      <w:rFonts w:asciiTheme="majorHAnsi" w:eastAsiaTheme="majorEastAsia" w:hAnsiTheme="majorHAnsi" w:cstheme="majorBidi"/>
      <w:color w:val="2E74B5" w:themeColor="accent1" w:themeShade="BF"/>
      <w:sz w:val="24"/>
    </w:rPr>
  </w:style>
  <w:style w:type="character" w:customStyle="1" w:styleId="KopfzeileZchn51">
    <w:name w:val="Kopfzeile Zchn51"/>
    <w:basedOn w:val="Absatz-Standardschriftart"/>
    <w:uiPriority w:val="99"/>
    <w:rsid w:val="006204C5"/>
  </w:style>
  <w:style w:type="character" w:customStyle="1" w:styleId="FuzeileZchn51">
    <w:name w:val="Fußzeile Zchn51"/>
    <w:basedOn w:val="Absatz-Standardschriftart"/>
    <w:uiPriority w:val="99"/>
    <w:rsid w:val="006204C5"/>
  </w:style>
  <w:style w:type="paragraph" w:customStyle="1" w:styleId="EndNoteBibliographyTitle41">
    <w:name w:val="EndNote Bibliography Title4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character" w:customStyle="1" w:styleId="EndNoteBibliographyTitleZchn51">
    <w:name w:val="EndNote Bibliography Title Zchn51"/>
    <w:basedOn w:val="Absatz-Standardschriftart"/>
    <w:rsid w:val="006204C5"/>
    <w:rPr>
      <w:rFonts w:ascii="Calibri" w:hAnsi="Calibri"/>
      <w:noProof/>
      <w:lang w:val="en-US"/>
    </w:rPr>
  </w:style>
  <w:style w:type="paragraph" w:customStyle="1" w:styleId="EndNoteBibliography41">
    <w:name w:val="EndNote Bibliography4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41">
    <w:name w:val="EndNote Bibliography Zchn4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51">
    <w:name w:val="Fußnotentext Zchn51"/>
    <w:aliases w:val=" Char Zchn41,Char Zchn41"/>
    <w:basedOn w:val="Absatz-Standardschriftart"/>
    <w:uiPriority w:val="99"/>
    <w:rsid w:val="006204C5"/>
    <w:rPr>
      <w:sz w:val="20"/>
      <w:szCs w:val="20"/>
    </w:rPr>
  </w:style>
  <w:style w:type="paragraph" w:customStyle="1" w:styleId="msonormal31">
    <w:name w:val="msonormal3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SprechblasentextZchn51">
    <w:name w:val="Sprechblasentext Zchn51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51">
    <w:name w:val="Kommentartext Zchn5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51">
    <w:name w:val="Kommentarthema Zchn51"/>
    <w:basedOn w:val="KommentartextZchn"/>
    <w:uiPriority w:val="99"/>
    <w:semiHidden/>
    <w:rsid w:val="006204C5"/>
    <w:rPr>
      <w:b/>
      <w:bCs/>
      <w:sz w:val="20"/>
      <w:szCs w:val="20"/>
    </w:rPr>
  </w:style>
  <w:style w:type="character" w:customStyle="1" w:styleId="ListenabsatzZchn41">
    <w:name w:val="Listenabsatz Zchn41"/>
    <w:basedOn w:val="Absatz-Standardschriftart"/>
    <w:uiPriority w:val="34"/>
    <w:rsid w:val="006204C5"/>
  </w:style>
  <w:style w:type="paragraph" w:customStyle="1" w:styleId="Formatvorlage141">
    <w:name w:val="Formatvorlage14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41">
    <w:name w:val="Formatvorlage241"/>
    <w:basedOn w:val="berschrift1"/>
    <w:qFormat/>
    <w:rsid w:val="006204C5"/>
    <w:rPr>
      <w:rFonts w:eastAsia="Times New Roman"/>
      <w:sz w:val="28"/>
    </w:rPr>
  </w:style>
  <w:style w:type="character" w:customStyle="1" w:styleId="FunotentextZchn131">
    <w:name w:val="Fußnotentext Zchn131"/>
    <w:aliases w:val="Char Zchn131"/>
    <w:basedOn w:val="Absatz-Standardschriftart"/>
    <w:uiPriority w:val="99"/>
    <w:semiHidden/>
    <w:rsid w:val="006204C5"/>
    <w:rPr>
      <w:sz w:val="20"/>
      <w:szCs w:val="20"/>
      <w:lang w:val="de-DE"/>
    </w:rPr>
  </w:style>
  <w:style w:type="character" w:customStyle="1" w:styleId="KommentartextZchn141">
    <w:name w:val="Kommentartext Zchn14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151">
    <w:name w:val="Kommentarthema Zchn15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1">
    <w:name w:val="textkörper-einzug2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21">
    <w:name w:val="Pa92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character" w:customStyle="1" w:styleId="item21">
    <w:name w:val="item21"/>
    <w:basedOn w:val="Absatz-Standardschriftart"/>
    <w:rsid w:val="006204C5"/>
  </w:style>
  <w:style w:type="character" w:customStyle="1" w:styleId="apple-converted-space31">
    <w:name w:val="apple-converted-space31"/>
    <w:basedOn w:val="Absatz-Standardschriftart"/>
    <w:rsid w:val="006204C5"/>
  </w:style>
  <w:style w:type="character" w:customStyle="1" w:styleId="ao--italic21">
    <w:name w:val="ao--italic21"/>
    <w:basedOn w:val="Absatz-Standardschriftart"/>
    <w:rsid w:val="006204C5"/>
  </w:style>
  <w:style w:type="character" w:customStyle="1" w:styleId="A421">
    <w:name w:val="A421"/>
    <w:uiPriority w:val="99"/>
    <w:rsid w:val="006204C5"/>
    <w:rPr>
      <w:color w:val="000000"/>
    </w:rPr>
  </w:style>
  <w:style w:type="character" w:customStyle="1" w:styleId="EndnotentextZchn51">
    <w:name w:val="Endnotentext Zchn51"/>
    <w:basedOn w:val="Absatz-Standardschriftart"/>
    <w:uiPriority w:val="99"/>
    <w:semiHidden/>
    <w:rsid w:val="006204C5"/>
    <w:rPr>
      <w:sz w:val="20"/>
      <w:szCs w:val="20"/>
      <w:lang w:val="en-US"/>
    </w:rPr>
  </w:style>
  <w:style w:type="character" w:customStyle="1" w:styleId="gmail-s121">
    <w:name w:val="gmail-s121"/>
    <w:basedOn w:val="Absatz-Standardschriftart"/>
    <w:rsid w:val="006204C5"/>
  </w:style>
  <w:style w:type="character" w:customStyle="1" w:styleId="gmail-s221">
    <w:name w:val="gmail-s221"/>
    <w:basedOn w:val="Absatz-Standardschriftart"/>
    <w:rsid w:val="006204C5"/>
  </w:style>
  <w:style w:type="character" w:customStyle="1" w:styleId="gmail-s321">
    <w:name w:val="gmail-s321"/>
    <w:basedOn w:val="Absatz-Standardschriftart"/>
    <w:rsid w:val="006204C5"/>
  </w:style>
  <w:style w:type="character" w:customStyle="1" w:styleId="gmail-s421">
    <w:name w:val="gmail-s421"/>
    <w:basedOn w:val="Absatz-Standardschriftart"/>
    <w:rsid w:val="006204C5"/>
  </w:style>
  <w:style w:type="character" w:customStyle="1" w:styleId="gmail-s521">
    <w:name w:val="gmail-s521"/>
    <w:basedOn w:val="Absatz-Standardschriftart"/>
    <w:rsid w:val="006204C5"/>
  </w:style>
  <w:style w:type="character" w:customStyle="1" w:styleId="EndNoteBibliographyTitleZchn131">
    <w:name w:val="EndNote Bibliography Title Zchn131"/>
    <w:basedOn w:val="Absatz-Standardschriftart"/>
    <w:rsid w:val="006204C5"/>
    <w:rPr>
      <w:rFonts w:ascii="Times New Roman" w:hAnsi="Times New Roman"/>
      <w:sz w:val="20"/>
      <w:szCs w:val="20"/>
      <w:lang w:val="de-DE"/>
    </w:rPr>
  </w:style>
  <w:style w:type="character" w:customStyle="1" w:styleId="EndNoteBibliographyTitleZchn231">
    <w:name w:val="EndNote Bibliography Title Zchn23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berschrift4Zchn21">
    <w:name w:val="Überschrift 4 Zchn21"/>
    <w:basedOn w:val="Absatz-Standardschriftart"/>
    <w:uiPriority w:val="9"/>
    <w:rsid w:val="006204C5"/>
    <w:rPr>
      <w:rFonts w:asciiTheme="majorHAnsi" w:eastAsiaTheme="majorEastAsia" w:hAnsiTheme="majorHAnsi" w:cstheme="majorBidi"/>
      <w:i/>
      <w:iCs/>
      <w:color w:val="2E74B5" w:themeColor="accent1" w:themeShade="BF"/>
      <w:sz w:val="24"/>
    </w:rPr>
  </w:style>
  <w:style w:type="character" w:customStyle="1" w:styleId="KopfzeileZchn7">
    <w:name w:val="Kopfzeile Zchn7"/>
    <w:basedOn w:val="Absatz-Standardschriftart"/>
    <w:uiPriority w:val="99"/>
    <w:rsid w:val="006204C5"/>
  </w:style>
  <w:style w:type="character" w:customStyle="1" w:styleId="FuzeileZchn7">
    <w:name w:val="Fußzeile Zchn7"/>
    <w:basedOn w:val="Absatz-Standardschriftart"/>
    <w:uiPriority w:val="99"/>
    <w:rsid w:val="006204C5"/>
  </w:style>
  <w:style w:type="paragraph" w:customStyle="1" w:styleId="EndNoteBibliographyTitle6">
    <w:name w:val="EndNote Bibliography Title6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character" w:customStyle="1" w:styleId="EndNoteBibliographyTitleZchn7">
    <w:name w:val="EndNote Bibliography Title Zchn7"/>
    <w:basedOn w:val="Absatz-Standardschriftart"/>
    <w:rsid w:val="006204C5"/>
    <w:rPr>
      <w:rFonts w:ascii="Calibri" w:hAnsi="Calibri"/>
      <w:noProof/>
      <w:lang w:val="en-US"/>
    </w:rPr>
  </w:style>
  <w:style w:type="paragraph" w:customStyle="1" w:styleId="EndNoteBibliography6">
    <w:name w:val="EndNote Bibliography6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6">
    <w:name w:val="EndNote Bibliography Zchn6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7">
    <w:name w:val="Fußnotentext Zchn7"/>
    <w:aliases w:val=" Char Zchn6,Char Zchn6, Char1 Zchn3,Char1 Zchn3, Char2 Zchn3,Char2 Zchn3, Char11 Zchn1,Char11 Zchn1, Char3 Zchn3,Char3 Zchn3, Char4 Zchn3,Char4 Zchn3, Char5 Zchn1,Char5 Zchn1, Char12 Zchn,Char12 Zchn, Char21 Zchn1,Char21 Zchn1"/>
    <w:basedOn w:val="Absatz-Standardschriftart"/>
    <w:uiPriority w:val="99"/>
    <w:rsid w:val="006204C5"/>
    <w:rPr>
      <w:sz w:val="20"/>
      <w:szCs w:val="20"/>
    </w:rPr>
  </w:style>
  <w:style w:type="paragraph" w:customStyle="1" w:styleId="msonormal5">
    <w:name w:val="msonormal5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SprechblasentextZchn7">
    <w:name w:val="Sprechblasentext Zchn7"/>
    <w:basedOn w:val="Absatz-Standardschriftart"/>
    <w:uiPriority w:val="99"/>
    <w:rsid w:val="006204C5"/>
    <w:rPr>
      <w:rFonts w:ascii="Segoe UI" w:hAnsi="Segoe UI" w:cs="Segoe UI"/>
      <w:sz w:val="18"/>
      <w:szCs w:val="18"/>
    </w:rPr>
  </w:style>
  <w:style w:type="character" w:customStyle="1" w:styleId="KommentartextZchn7">
    <w:name w:val="Kommentartext Zchn7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7">
    <w:name w:val="Kommentarthema Zchn7"/>
    <w:basedOn w:val="KommentartextZchn"/>
    <w:uiPriority w:val="99"/>
    <w:semiHidden/>
    <w:rsid w:val="006204C5"/>
    <w:rPr>
      <w:b/>
      <w:bCs/>
      <w:sz w:val="20"/>
      <w:szCs w:val="20"/>
    </w:rPr>
  </w:style>
  <w:style w:type="character" w:customStyle="1" w:styleId="ListenabsatzZchn6">
    <w:name w:val="Listenabsatz Zchn6"/>
    <w:basedOn w:val="Absatz-Standardschriftart"/>
    <w:uiPriority w:val="34"/>
    <w:rsid w:val="006204C5"/>
  </w:style>
  <w:style w:type="paragraph" w:customStyle="1" w:styleId="Formatvorlage16">
    <w:name w:val="Formatvorlage16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6">
    <w:name w:val="Formatvorlage26"/>
    <w:basedOn w:val="berschrift1"/>
    <w:qFormat/>
    <w:rsid w:val="006204C5"/>
    <w:rPr>
      <w:rFonts w:eastAsia="Times New Roman"/>
      <w:sz w:val="28"/>
    </w:rPr>
  </w:style>
  <w:style w:type="character" w:customStyle="1" w:styleId="FunotentextZchn14">
    <w:name w:val="Fußnotentext Zchn14"/>
    <w:aliases w:val="Char Zchn15, Char Zchn12"/>
    <w:basedOn w:val="Absatz-Standardschriftart"/>
    <w:uiPriority w:val="99"/>
    <w:rsid w:val="006204C5"/>
    <w:rPr>
      <w:sz w:val="20"/>
      <w:szCs w:val="20"/>
      <w:lang w:val="de-DE"/>
    </w:rPr>
  </w:style>
  <w:style w:type="character" w:customStyle="1" w:styleId="KommentartextZchn16">
    <w:name w:val="Kommentartext Zchn16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17">
    <w:name w:val="Kommentarthema Zchn17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4">
    <w:name w:val="textkörper-einzug4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4">
    <w:name w:val="Pa94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character" w:customStyle="1" w:styleId="item4">
    <w:name w:val="item4"/>
    <w:basedOn w:val="Absatz-Standardschriftart"/>
    <w:rsid w:val="006204C5"/>
  </w:style>
  <w:style w:type="character" w:customStyle="1" w:styleId="apple-converted-space5">
    <w:name w:val="apple-converted-space5"/>
    <w:basedOn w:val="Absatz-Standardschriftart"/>
    <w:rsid w:val="006204C5"/>
  </w:style>
  <w:style w:type="character" w:customStyle="1" w:styleId="ao--italic4">
    <w:name w:val="ao--italic4"/>
    <w:basedOn w:val="Absatz-Standardschriftart"/>
    <w:rsid w:val="006204C5"/>
  </w:style>
  <w:style w:type="character" w:customStyle="1" w:styleId="A44">
    <w:name w:val="A44"/>
    <w:uiPriority w:val="99"/>
    <w:rsid w:val="006204C5"/>
    <w:rPr>
      <w:color w:val="000000"/>
    </w:rPr>
  </w:style>
  <w:style w:type="character" w:customStyle="1" w:styleId="EndnotentextZchn7">
    <w:name w:val="Endnotentext Zchn7"/>
    <w:basedOn w:val="Absatz-Standardschriftart"/>
    <w:uiPriority w:val="99"/>
    <w:semiHidden/>
    <w:rsid w:val="006204C5"/>
    <w:rPr>
      <w:sz w:val="20"/>
      <w:szCs w:val="20"/>
      <w:lang w:val="en-US"/>
    </w:rPr>
  </w:style>
  <w:style w:type="character" w:customStyle="1" w:styleId="gmail-s14">
    <w:name w:val="gmail-s14"/>
    <w:basedOn w:val="Absatz-Standardschriftart"/>
    <w:rsid w:val="006204C5"/>
  </w:style>
  <w:style w:type="character" w:customStyle="1" w:styleId="gmail-s24">
    <w:name w:val="gmail-s24"/>
    <w:basedOn w:val="Absatz-Standardschriftart"/>
    <w:rsid w:val="006204C5"/>
  </w:style>
  <w:style w:type="character" w:customStyle="1" w:styleId="gmail-s34">
    <w:name w:val="gmail-s34"/>
    <w:basedOn w:val="Absatz-Standardschriftart"/>
    <w:rsid w:val="006204C5"/>
  </w:style>
  <w:style w:type="character" w:customStyle="1" w:styleId="gmail-s44">
    <w:name w:val="gmail-s44"/>
    <w:basedOn w:val="Absatz-Standardschriftart"/>
    <w:rsid w:val="006204C5"/>
  </w:style>
  <w:style w:type="character" w:customStyle="1" w:styleId="gmail-s54">
    <w:name w:val="gmail-s54"/>
    <w:basedOn w:val="Absatz-Standardschriftart"/>
    <w:rsid w:val="006204C5"/>
  </w:style>
  <w:style w:type="character" w:customStyle="1" w:styleId="EndNoteBibliographyTitleZchn15">
    <w:name w:val="EndNote Bibliography Title Zchn15"/>
    <w:basedOn w:val="Absatz-Standardschriftart"/>
    <w:rsid w:val="006204C5"/>
    <w:rPr>
      <w:rFonts w:ascii="Times New Roman" w:hAnsi="Times New Roman"/>
      <w:sz w:val="20"/>
      <w:szCs w:val="20"/>
      <w:lang w:val="de-DE"/>
    </w:rPr>
  </w:style>
  <w:style w:type="character" w:customStyle="1" w:styleId="EndNoteBibliographyTitleZchn25">
    <w:name w:val="EndNote Bibliography Title Zchn25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berschrift5Zchn4">
    <w:name w:val="Überschrift 5 Zchn4"/>
    <w:basedOn w:val="Absatz-Standardschriftart"/>
    <w:uiPriority w:val="9"/>
    <w:rsid w:val="006204C5"/>
    <w:rPr>
      <w:rFonts w:asciiTheme="majorHAnsi" w:eastAsiaTheme="majorEastAsia" w:hAnsiTheme="majorHAnsi" w:cstheme="majorBidi"/>
      <w:color w:val="2E74B5" w:themeColor="accent1" w:themeShade="BF"/>
      <w:sz w:val="24"/>
    </w:rPr>
  </w:style>
  <w:style w:type="table" w:customStyle="1" w:styleId="TabellemithellemGitternetz12">
    <w:name w:val="Tabelle mit hellem Gitternetz12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w2">
    <w:name w:val="w2"/>
    <w:basedOn w:val="Absatz-Standardschriftart"/>
    <w:rsid w:val="006204C5"/>
  </w:style>
  <w:style w:type="character" w:customStyle="1" w:styleId="foreign2">
    <w:name w:val="foreign2"/>
    <w:basedOn w:val="Absatz-Standardschriftart"/>
    <w:rsid w:val="006204C5"/>
  </w:style>
  <w:style w:type="paragraph" w:customStyle="1" w:styleId="Default3">
    <w:name w:val="Default3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proper2">
    <w:name w:val="proper2"/>
    <w:basedOn w:val="Absatz-Standardschriftart"/>
    <w:rsid w:val="006204C5"/>
  </w:style>
  <w:style w:type="character" w:customStyle="1" w:styleId="note2">
    <w:name w:val="note2"/>
    <w:basedOn w:val="Absatz-Standardschriftart"/>
    <w:rsid w:val="006204C5"/>
  </w:style>
  <w:style w:type="character" w:customStyle="1" w:styleId="akk2">
    <w:name w:val="akk2"/>
    <w:basedOn w:val="Absatz-Standardschriftart"/>
    <w:rsid w:val="006204C5"/>
  </w:style>
  <w:style w:type="character" w:customStyle="1" w:styleId="berschrift1Zchn12">
    <w:name w:val="Überschrift 1 Zchn12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  <w:szCs w:val="32"/>
    </w:rPr>
  </w:style>
  <w:style w:type="character" w:customStyle="1" w:styleId="KopfzeileZchn13">
    <w:name w:val="Kopfzeile Zchn13"/>
    <w:basedOn w:val="Absatz-Standardschriftart"/>
    <w:uiPriority w:val="99"/>
    <w:rsid w:val="006204C5"/>
  </w:style>
  <w:style w:type="character" w:customStyle="1" w:styleId="FuzeileZchn13">
    <w:name w:val="Fußzeile Zchn13"/>
    <w:basedOn w:val="Absatz-Standardschriftart"/>
    <w:uiPriority w:val="99"/>
    <w:rsid w:val="006204C5"/>
  </w:style>
  <w:style w:type="paragraph" w:customStyle="1" w:styleId="EndNoteBibliographyTitle12">
    <w:name w:val="EndNote Bibliography Title12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character" w:customStyle="1" w:styleId="EndNoteBibliographyTitleZchn32">
    <w:name w:val="EndNote Bibliography Title Zchn32"/>
    <w:basedOn w:val="Absatz-Standardschriftart"/>
    <w:rsid w:val="006204C5"/>
    <w:rPr>
      <w:rFonts w:ascii="Calibri" w:hAnsi="Calibri"/>
      <w:noProof/>
      <w:lang w:val="en-US"/>
    </w:rPr>
  </w:style>
  <w:style w:type="paragraph" w:customStyle="1" w:styleId="EndNoteBibliography12">
    <w:name w:val="EndNote Bibliography12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12">
    <w:name w:val="EndNote Bibliography Zchn12"/>
    <w:basedOn w:val="Absatz-Standardschriftart"/>
    <w:rsid w:val="006204C5"/>
    <w:rPr>
      <w:rFonts w:ascii="Calibri" w:hAnsi="Calibri"/>
      <w:noProof/>
      <w:lang w:val="en-US"/>
    </w:rPr>
  </w:style>
  <w:style w:type="paragraph" w:customStyle="1" w:styleId="msonormal12">
    <w:name w:val="msonormal12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SprechblasentextZchn13">
    <w:name w:val="Sprechblasentext Zchn13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hemaZchn22">
    <w:name w:val="Kommentarthema Zchn22"/>
    <w:basedOn w:val="KommentartextZchn"/>
    <w:uiPriority w:val="99"/>
    <w:semiHidden/>
    <w:rsid w:val="006204C5"/>
    <w:rPr>
      <w:b/>
      <w:bCs/>
      <w:sz w:val="20"/>
      <w:szCs w:val="20"/>
    </w:rPr>
  </w:style>
  <w:style w:type="character" w:customStyle="1" w:styleId="ListenabsatzZchn12">
    <w:name w:val="Listenabsatz Zchn12"/>
    <w:basedOn w:val="Absatz-Standardschriftart"/>
    <w:uiPriority w:val="34"/>
    <w:rsid w:val="006204C5"/>
  </w:style>
  <w:style w:type="paragraph" w:customStyle="1" w:styleId="Formatvorlage112">
    <w:name w:val="Formatvorlage112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12">
    <w:name w:val="Formatvorlage212"/>
    <w:basedOn w:val="berschrift1"/>
    <w:qFormat/>
    <w:rsid w:val="006204C5"/>
    <w:rPr>
      <w:rFonts w:eastAsia="Times New Roman"/>
      <w:sz w:val="28"/>
    </w:rPr>
  </w:style>
  <w:style w:type="character" w:customStyle="1" w:styleId="FunotentextZchn112">
    <w:name w:val="Fußnotentext Zchn112"/>
    <w:aliases w:val="Char Zchn112"/>
    <w:basedOn w:val="Absatz-Standardschriftart"/>
    <w:uiPriority w:val="99"/>
    <w:semiHidden/>
    <w:rsid w:val="006204C5"/>
    <w:rPr>
      <w:sz w:val="20"/>
      <w:szCs w:val="20"/>
      <w:lang w:val="de-DE"/>
    </w:rPr>
  </w:style>
  <w:style w:type="character" w:customStyle="1" w:styleId="KommentarthemaZchn113">
    <w:name w:val="Kommentarthema Zchn113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2">
    <w:name w:val="textkörper-einzug12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12">
    <w:name w:val="Pa912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character" w:customStyle="1" w:styleId="EndnotentextZchn22">
    <w:name w:val="Endnotentext Zchn22"/>
    <w:basedOn w:val="Absatz-Standardschriftart"/>
    <w:uiPriority w:val="99"/>
    <w:semiHidden/>
    <w:rsid w:val="006204C5"/>
    <w:rPr>
      <w:sz w:val="20"/>
      <w:szCs w:val="20"/>
      <w:lang w:val="en-US"/>
    </w:rPr>
  </w:style>
  <w:style w:type="character" w:customStyle="1" w:styleId="EndNoteBibliographyTitleZchn112">
    <w:name w:val="EndNote Bibliography Title Zchn112"/>
    <w:basedOn w:val="Absatz-Standardschriftart"/>
    <w:rsid w:val="006204C5"/>
    <w:rPr>
      <w:rFonts w:ascii="Times New Roman" w:hAnsi="Times New Roman"/>
      <w:sz w:val="20"/>
      <w:szCs w:val="20"/>
      <w:lang w:val="de-DE"/>
    </w:rPr>
  </w:style>
  <w:style w:type="character" w:customStyle="1" w:styleId="berschrift5Zchn13">
    <w:name w:val="Überschrift 5 Zchn13"/>
    <w:basedOn w:val="Absatz-Standardschriftart"/>
    <w:uiPriority w:val="9"/>
    <w:rsid w:val="006204C5"/>
    <w:rPr>
      <w:rFonts w:asciiTheme="majorHAnsi" w:eastAsiaTheme="majorEastAsia" w:hAnsiTheme="majorHAnsi" w:cstheme="majorBidi"/>
      <w:color w:val="2E74B5" w:themeColor="accent1" w:themeShade="BF"/>
      <w:sz w:val="24"/>
    </w:rPr>
  </w:style>
  <w:style w:type="paragraph" w:customStyle="1" w:styleId="Formatvorlage122">
    <w:name w:val="Formatvorlage122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22">
    <w:name w:val="Formatvorlage222"/>
    <w:basedOn w:val="berschrift1"/>
    <w:qFormat/>
    <w:rsid w:val="006204C5"/>
    <w:rPr>
      <w:rFonts w:eastAsia="Times New Roman"/>
      <w:sz w:val="28"/>
    </w:rPr>
  </w:style>
  <w:style w:type="character" w:customStyle="1" w:styleId="berschrift1Zchn21">
    <w:name w:val="Überschrift 1 Zchn21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  <w:szCs w:val="32"/>
    </w:rPr>
  </w:style>
  <w:style w:type="character" w:customStyle="1" w:styleId="ListenabsatzZchn22">
    <w:name w:val="Listenabsatz Zchn22"/>
    <w:basedOn w:val="Absatz-Standardschriftart"/>
    <w:uiPriority w:val="34"/>
    <w:rsid w:val="006204C5"/>
  </w:style>
  <w:style w:type="character" w:customStyle="1" w:styleId="FunotentextZchn22">
    <w:name w:val="Fußnotentext Zchn22"/>
    <w:aliases w:val=" Char Zchn22,Char Zchn22, Char1 Zchn2,Char1 Zchn2, Char2 Zchn2,Char2 Zchn2, Char3 Zchn2,Char3 Zchn2, Char4 Zchn2,Char4 Zchn2"/>
    <w:basedOn w:val="Absatz-Standardschriftart"/>
    <w:uiPriority w:val="99"/>
    <w:rsid w:val="006204C5"/>
    <w:rPr>
      <w:sz w:val="20"/>
      <w:szCs w:val="20"/>
    </w:rPr>
  </w:style>
  <w:style w:type="paragraph" w:customStyle="1" w:styleId="EndNoteBibliographyTitle22">
    <w:name w:val="EndNote Bibliography Title22"/>
    <w:basedOn w:val="Standard"/>
    <w:rsid w:val="006204C5"/>
    <w:pPr>
      <w:spacing w:after="0"/>
      <w:jc w:val="center"/>
    </w:pPr>
    <w:rPr>
      <w:rFonts w:ascii="Calibri" w:hAnsi="Calibri"/>
      <w:noProof/>
      <w:szCs w:val="20"/>
      <w:lang w:val="en-US"/>
    </w:rPr>
  </w:style>
  <w:style w:type="character" w:customStyle="1" w:styleId="EndNoteBibliographyTitleZchn42">
    <w:name w:val="EndNote Bibliography Title Zchn42"/>
    <w:basedOn w:val="Absatz-Standardschriftart"/>
    <w:rsid w:val="006204C5"/>
    <w:rPr>
      <w:rFonts w:ascii="Calibri" w:hAnsi="Calibri"/>
      <w:noProof/>
      <w:sz w:val="20"/>
      <w:szCs w:val="20"/>
      <w:lang w:val="en-US"/>
    </w:rPr>
  </w:style>
  <w:style w:type="paragraph" w:customStyle="1" w:styleId="EndNoteBibliography22">
    <w:name w:val="EndNote Bibliography22"/>
    <w:basedOn w:val="Standard"/>
    <w:rsid w:val="006204C5"/>
    <w:pPr>
      <w:spacing w:line="240" w:lineRule="auto"/>
      <w:jc w:val="both"/>
    </w:pPr>
    <w:rPr>
      <w:rFonts w:ascii="Calibri" w:hAnsi="Calibri"/>
      <w:noProof/>
      <w:szCs w:val="20"/>
      <w:lang w:val="en-US"/>
    </w:rPr>
  </w:style>
  <w:style w:type="character" w:customStyle="1" w:styleId="EndNoteBibliographyZchn22">
    <w:name w:val="EndNote Bibliography Zchn22"/>
    <w:basedOn w:val="Absatz-Standardschriftart"/>
    <w:rsid w:val="006204C5"/>
    <w:rPr>
      <w:rFonts w:ascii="Calibri" w:hAnsi="Calibri"/>
      <w:noProof/>
      <w:sz w:val="20"/>
      <w:szCs w:val="20"/>
      <w:lang w:val="en-US"/>
    </w:rPr>
  </w:style>
  <w:style w:type="character" w:customStyle="1" w:styleId="KopfzeileZchn22">
    <w:name w:val="Kopfzeile Zchn22"/>
    <w:basedOn w:val="Absatz-Standardschriftart"/>
    <w:uiPriority w:val="99"/>
    <w:rsid w:val="006204C5"/>
  </w:style>
  <w:style w:type="character" w:customStyle="1" w:styleId="FuzeileZchn22">
    <w:name w:val="Fußzeile Zchn22"/>
    <w:basedOn w:val="Absatz-Standardschriftart"/>
    <w:uiPriority w:val="99"/>
    <w:rsid w:val="006204C5"/>
  </w:style>
  <w:style w:type="character" w:customStyle="1" w:styleId="KommentartextZchn22">
    <w:name w:val="Kommentartext Zchn22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SprechblasentextZchn22">
    <w:name w:val="Sprechblasentext Zchn22"/>
    <w:basedOn w:val="Absatz-Standardschriftart"/>
    <w:uiPriority w:val="99"/>
    <w:rsid w:val="006204C5"/>
    <w:rPr>
      <w:rFonts w:ascii="Segoe UI" w:hAnsi="Segoe UI" w:cs="Segoe UI"/>
      <w:sz w:val="18"/>
      <w:szCs w:val="18"/>
    </w:rPr>
  </w:style>
  <w:style w:type="table" w:customStyle="1" w:styleId="TabellemithellemGitternetz111">
    <w:name w:val="Tabelle mit hellem Gitternetz11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32">
    <w:name w:val="Kommentarthema Zchn32"/>
    <w:basedOn w:val="KommentartextZchn"/>
    <w:uiPriority w:val="99"/>
    <w:semiHidden/>
    <w:rsid w:val="006204C5"/>
    <w:rPr>
      <w:b/>
      <w:bCs/>
      <w:sz w:val="20"/>
      <w:szCs w:val="20"/>
    </w:rPr>
  </w:style>
  <w:style w:type="character" w:customStyle="1" w:styleId="KommentarthemaZchn122">
    <w:name w:val="Kommentarthema Zchn122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2">
    <w:name w:val="Tabelle mit hellem Gitternetz22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berschrift3Zchn13">
    <w:name w:val="Überschrift 3 Zchn13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berschrift4Zchn13">
    <w:name w:val="Überschrift 4 Zchn13"/>
    <w:basedOn w:val="Absatz-Standardschriftart"/>
    <w:uiPriority w:val="9"/>
    <w:rsid w:val="006204C5"/>
    <w:rPr>
      <w:rFonts w:ascii="Times New Roman" w:eastAsiaTheme="majorEastAsia" w:hAnsi="Times New Roman" w:cstheme="majorBidi"/>
      <w:b/>
      <w:iCs/>
      <w:sz w:val="24"/>
    </w:rPr>
  </w:style>
  <w:style w:type="character" w:customStyle="1" w:styleId="berschrift5Zchn111">
    <w:name w:val="Überschrift 5 Zchn111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</w:rPr>
  </w:style>
  <w:style w:type="character" w:customStyle="1" w:styleId="KopfzeileZchn111">
    <w:name w:val="Kopfzeile Zchn111"/>
    <w:basedOn w:val="Absatz-Standardschriftart"/>
    <w:uiPriority w:val="99"/>
    <w:rsid w:val="006204C5"/>
  </w:style>
  <w:style w:type="character" w:customStyle="1" w:styleId="FuzeileZchn111">
    <w:name w:val="Fußzeile Zchn111"/>
    <w:basedOn w:val="Absatz-Standardschriftart"/>
    <w:uiPriority w:val="99"/>
    <w:rsid w:val="006204C5"/>
  </w:style>
  <w:style w:type="character" w:customStyle="1" w:styleId="SprechblasentextZchn113">
    <w:name w:val="Sprechblasentext Zchn113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EndnotentextZchn113">
    <w:name w:val="Endnotentext Zchn113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1111">
    <w:name w:val="Kommentarthema Zchn111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character" w:customStyle="1" w:styleId="berschrift1Zchn111">
    <w:name w:val="Überschrift 1 Zchn111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8"/>
      <w:szCs w:val="32"/>
    </w:rPr>
  </w:style>
  <w:style w:type="character" w:customStyle="1" w:styleId="KopfzeileZchn211">
    <w:name w:val="Kopfzeile Zchn211"/>
    <w:basedOn w:val="Absatz-Standardschriftart"/>
    <w:uiPriority w:val="99"/>
    <w:rsid w:val="006204C5"/>
  </w:style>
  <w:style w:type="character" w:customStyle="1" w:styleId="FuzeileZchn211">
    <w:name w:val="Fußzeile Zchn211"/>
    <w:basedOn w:val="Absatz-Standardschriftart"/>
    <w:uiPriority w:val="99"/>
    <w:rsid w:val="006204C5"/>
  </w:style>
  <w:style w:type="paragraph" w:customStyle="1" w:styleId="EndNoteBibliographyTitle111">
    <w:name w:val="EndNote Bibliography Title11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11">
    <w:name w:val="EndNote Bibliography11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111">
    <w:name w:val="EndNote Bibliography Zchn11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211">
    <w:name w:val="Fußnotentext Zchn211"/>
    <w:aliases w:val=" Char Zchn111,Char Zchn122"/>
    <w:basedOn w:val="Absatz-Standardschriftart"/>
    <w:uiPriority w:val="99"/>
    <w:rsid w:val="006204C5"/>
    <w:rPr>
      <w:sz w:val="20"/>
      <w:szCs w:val="20"/>
    </w:rPr>
  </w:style>
  <w:style w:type="character" w:customStyle="1" w:styleId="SprechblasentextZchn211">
    <w:name w:val="Sprechblasentext Zchn211"/>
    <w:basedOn w:val="Absatz-Standardschriftart"/>
    <w:uiPriority w:val="99"/>
    <w:rsid w:val="006204C5"/>
    <w:rPr>
      <w:rFonts w:ascii="Tahoma" w:hAnsi="Tahoma" w:cs="Tahoma"/>
      <w:sz w:val="16"/>
      <w:szCs w:val="16"/>
    </w:rPr>
  </w:style>
  <w:style w:type="character" w:customStyle="1" w:styleId="KommentartextZchn211">
    <w:name w:val="Kommentartext Zchn2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211">
    <w:name w:val="Kommentarthema Zchn2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2">
    <w:name w:val="Default12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EndnotentextZchn211">
    <w:name w:val="Endnotentext Zchn211"/>
    <w:basedOn w:val="Absatz-Standardschriftart"/>
    <w:uiPriority w:val="99"/>
    <w:semiHidden/>
    <w:rsid w:val="006204C5"/>
    <w:rPr>
      <w:sz w:val="20"/>
      <w:szCs w:val="20"/>
    </w:rPr>
  </w:style>
  <w:style w:type="paragraph" w:customStyle="1" w:styleId="Formatvorlage1111">
    <w:name w:val="Formatvorlage111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111">
    <w:name w:val="Formatvorlage2111"/>
    <w:basedOn w:val="berschrift1"/>
    <w:qFormat/>
    <w:rsid w:val="006204C5"/>
    <w:rPr>
      <w:rFonts w:eastAsia="Times New Roman"/>
      <w:sz w:val="28"/>
    </w:rPr>
  </w:style>
  <w:style w:type="character" w:customStyle="1" w:styleId="SprechblasentextZchn1111">
    <w:name w:val="Sprechblasentext Zchn1111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113">
    <w:name w:val="Kommentartext Zchn113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1211">
    <w:name w:val="Kommentarthema Zchn1211"/>
    <w:basedOn w:val="KommentartextZchn1"/>
    <w:uiPriority w:val="99"/>
    <w:semiHidden/>
    <w:rsid w:val="006204C5"/>
    <w:rPr>
      <w:b/>
      <w:bCs/>
      <w:sz w:val="20"/>
      <w:szCs w:val="20"/>
    </w:rPr>
  </w:style>
  <w:style w:type="character" w:customStyle="1" w:styleId="ListenabsatzZchn111">
    <w:name w:val="Listenabsatz Zchn111"/>
    <w:basedOn w:val="Absatz-Standardschriftart"/>
    <w:uiPriority w:val="34"/>
    <w:rsid w:val="006204C5"/>
  </w:style>
  <w:style w:type="paragraph" w:customStyle="1" w:styleId="SumGlossarNeu2">
    <w:name w:val="SumGlossarNeu2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22">
    <w:name w:val="msonormal22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KopfzeileZchn32">
    <w:name w:val="Kopfzeile Zchn32"/>
    <w:basedOn w:val="Absatz-Standardschriftart"/>
    <w:uiPriority w:val="99"/>
    <w:rsid w:val="006204C5"/>
  </w:style>
  <w:style w:type="character" w:customStyle="1" w:styleId="FuzeileZchn32">
    <w:name w:val="Fußzeile Zchn32"/>
    <w:basedOn w:val="Absatz-Standardschriftart"/>
    <w:uiPriority w:val="99"/>
    <w:rsid w:val="006204C5"/>
  </w:style>
  <w:style w:type="paragraph" w:customStyle="1" w:styleId="EndNoteBibliographyTitle211">
    <w:name w:val="EndNote Bibliography Title2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character" w:customStyle="1" w:styleId="EndNoteBibliographyTitleZchn311">
    <w:name w:val="EndNote Bibliography Title Zchn311"/>
    <w:basedOn w:val="Absatz-Standardschriftart"/>
    <w:rsid w:val="006204C5"/>
    <w:rPr>
      <w:rFonts w:ascii="Calibri" w:hAnsi="Calibri"/>
      <w:noProof/>
      <w:lang w:val="en-US"/>
    </w:rPr>
  </w:style>
  <w:style w:type="paragraph" w:customStyle="1" w:styleId="EndNoteBibliography211">
    <w:name w:val="EndNote Bibliography2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211">
    <w:name w:val="EndNote Bibliography Zchn21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32">
    <w:name w:val="Fußnotentext Zchn32"/>
    <w:aliases w:val=" Char Zchn211,Char Zchn211"/>
    <w:basedOn w:val="Absatz-Standardschriftart"/>
    <w:uiPriority w:val="99"/>
    <w:rsid w:val="006204C5"/>
    <w:rPr>
      <w:sz w:val="20"/>
      <w:szCs w:val="20"/>
    </w:rPr>
  </w:style>
  <w:style w:type="paragraph" w:customStyle="1" w:styleId="msonormal111">
    <w:name w:val="msonormal11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SprechblasentextZchn32">
    <w:name w:val="Sprechblasentext Zchn32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32">
    <w:name w:val="Kommentartext Zchn32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311">
    <w:name w:val="Kommentarthema Zchn311"/>
    <w:basedOn w:val="KommentartextZchn"/>
    <w:uiPriority w:val="99"/>
    <w:semiHidden/>
    <w:rsid w:val="006204C5"/>
    <w:rPr>
      <w:b/>
      <w:bCs/>
      <w:sz w:val="20"/>
      <w:szCs w:val="20"/>
    </w:rPr>
  </w:style>
  <w:style w:type="character" w:customStyle="1" w:styleId="ListenabsatzZchn211">
    <w:name w:val="Listenabsatz Zchn211"/>
    <w:basedOn w:val="Absatz-Standardschriftart"/>
    <w:uiPriority w:val="34"/>
    <w:rsid w:val="006204C5"/>
  </w:style>
  <w:style w:type="paragraph" w:customStyle="1" w:styleId="Formatvorlage1211">
    <w:name w:val="Formatvorlage121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211">
    <w:name w:val="Formatvorlage2211"/>
    <w:basedOn w:val="berschrift1"/>
    <w:qFormat/>
    <w:rsid w:val="006204C5"/>
    <w:rPr>
      <w:rFonts w:eastAsia="Times New Roman"/>
      <w:sz w:val="28"/>
    </w:rPr>
  </w:style>
  <w:style w:type="character" w:customStyle="1" w:styleId="FunotentextZchn1111">
    <w:name w:val="Fußnotentext Zchn1111"/>
    <w:aliases w:val="Char Zchn1111"/>
    <w:basedOn w:val="Absatz-Standardschriftart"/>
    <w:uiPriority w:val="99"/>
    <w:semiHidden/>
    <w:rsid w:val="006204C5"/>
    <w:rPr>
      <w:sz w:val="20"/>
      <w:szCs w:val="20"/>
      <w:lang w:val="de-DE"/>
    </w:rPr>
  </w:style>
  <w:style w:type="character" w:customStyle="1" w:styleId="KommentartextZchn122">
    <w:name w:val="Kommentartext Zchn122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132">
    <w:name w:val="Kommentarthema Zchn132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2">
    <w:name w:val="textkörper-einzug22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22">
    <w:name w:val="Pa922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character" w:customStyle="1" w:styleId="apple-converted-space12">
    <w:name w:val="apple-converted-space12"/>
    <w:basedOn w:val="Absatz-Standardschriftart"/>
    <w:rsid w:val="006204C5"/>
  </w:style>
  <w:style w:type="character" w:customStyle="1" w:styleId="EndnotentextZchn32">
    <w:name w:val="Endnotentext Zchn32"/>
    <w:basedOn w:val="Absatz-Standardschriftart"/>
    <w:uiPriority w:val="99"/>
    <w:semiHidden/>
    <w:rsid w:val="006204C5"/>
    <w:rPr>
      <w:sz w:val="20"/>
      <w:szCs w:val="20"/>
      <w:lang w:val="en-US"/>
    </w:rPr>
  </w:style>
  <w:style w:type="character" w:customStyle="1" w:styleId="EndNoteBibliographyTitleZchn1111">
    <w:name w:val="EndNote Bibliography Title Zchn1111"/>
    <w:basedOn w:val="Absatz-Standardschriftart"/>
    <w:rsid w:val="006204C5"/>
    <w:rPr>
      <w:rFonts w:ascii="Times New Roman" w:hAnsi="Times New Roman"/>
      <w:sz w:val="20"/>
      <w:szCs w:val="20"/>
      <w:lang w:val="de-DE"/>
    </w:rPr>
  </w:style>
  <w:style w:type="character" w:customStyle="1" w:styleId="EndNoteBibliographyTitleZchn212">
    <w:name w:val="EndNote Bibliography Title Zchn212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berschrift5Zchn22">
    <w:name w:val="Überschrift 5 Zchn22"/>
    <w:basedOn w:val="Absatz-Standardschriftart"/>
    <w:uiPriority w:val="9"/>
    <w:rsid w:val="006204C5"/>
    <w:rPr>
      <w:rFonts w:asciiTheme="majorHAnsi" w:eastAsiaTheme="majorEastAsia" w:hAnsiTheme="majorHAnsi" w:cstheme="majorBidi"/>
      <w:color w:val="2E74B5" w:themeColor="accent1" w:themeShade="BF"/>
      <w:sz w:val="24"/>
    </w:rPr>
  </w:style>
  <w:style w:type="character" w:customStyle="1" w:styleId="KopfzeileZchn42">
    <w:name w:val="Kopfzeile Zchn42"/>
    <w:basedOn w:val="Absatz-Standardschriftart"/>
    <w:uiPriority w:val="99"/>
    <w:rsid w:val="006204C5"/>
  </w:style>
  <w:style w:type="character" w:customStyle="1" w:styleId="FuzeileZchn42">
    <w:name w:val="Fußzeile Zchn42"/>
    <w:basedOn w:val="Absatz-Standardschriftart"/>
    <w:uiPriority w:val="99"/>
    <w:rsid w:val="006204C5"/>
  </w:style>
  <w:style w:type="paragraph" w:customStyle="1" w:styleId="EndNoteBibliographyTitle32">
    <w:name w:val="EndNote Bibliography Title32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character" w:customStyle="1" w:styleId="EndNoteBibliographyTitleZchn411">
    <w:name w:val="EndNote Bibliography Title Zchn411"/>
    <w:basedOn w:val="Absatz-Standardschriftart"/>
    <w:rsid w:val="006204C5"/>
    <w:rPr>
      <w:rFonts w:ascii="Calibri" w:hAnsi="Calibri"/>
      <w:noProof/>
      <w:lang w:val="en-US"/>
    </w:rPr>
  </w:style>
  <w:style w:type="paragraph" w:customStyle="1" w:styleId="EndNoteBibliography32">
    <w:name w:val="EndNote Bibliography32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32">
    <w:name w:val="EndNote Bibliography Zchn32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42">
    <w:name w:val="Fußnotentext Zchn42"/>
    <w:aliases w:val=" Char Zchn32,Char Zchn32"/>
    <w:basedOn w:val="Absatz-Standardschriftart"/>
    <w:uiPriority w:val="99"/>
    <w:rsid w:val="006204C5"/>
    <w:rPr>
      <w:sz w:val="20"/>
      <w:szCs w:val="20"/>
    </w:rPr>
  </w:style>
  <w:style w:type="paragraph" w:customStyle="1" w:styleId="msonormal211">
    <w:name w:val="msonormal21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SprechblasentextZchn42">
    <w:name w:val="Sprechblasentext Zchn42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42">
    <w:name w:val="Kommentartext Zchn42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42">
    <w:name w:val="Kommentarthema Zchn42"/>
    <w:basedOn w:val="KommentartextZchn"/>
    <w:uiPriority w:val="99"/>
    <w:semiHidden/>
    <w:rsid w:val="006204C5"/>
    <w:rPr>
      <w:b/>
      <w:bCs/>
      <w:sz w:val="20"/>
      <w:szCs w:val="20"/>
    </w:rPr>
  </w:style>
  <w:style w:type="character" w:customStyle="1" w:styleId="ListenabsatzZchn32">
    <w:name w:val="Listenabsatz Zchn32"/>
    <w:basedOn w:val="Absatz-Standardschriftart"/>
    <w:uiPriority w:val="34"/>
    <w:rsid w:val="006204C5"/>
  </w:style>
  <w:style w:type="paragraph" w:customStyle="1" w:styleId="Formatvorlage132">
    <w:name w:val="Formatvorlage132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32">
    <w:name w:val="Formatvorlage232"/>
    <w:basedOn w:val="berschrift1"/>
    <w:qFormat/>
    <w:rsid w:val="006204C5"/>
    <w:rPr>
      <w:rFonts w:eastAsia="Times New Roman"/>
      <w:sz w:val="28"/>
    </w:rPr>
  </w:style>
  <w:style w:type="character" w:customStyle="1" w:styleId="FunotentextZchn122">
    <w:name w:val="Fußnotentext Zchn122"/>
    <w:aliases w:val="Char Zchn1211"/>
    <w:basedOn w:val="Absatz-Standardschriftart"/>
    <w:uiPriority w:val="99"/>
    <w:rsid w:val="006204C5"/>
    <w:rPr>
      <w:sz w:val="20"/>
      <w:szCs w:val="20"/>
      <w:lang w:val="de-DE"/>
    </w:rPr>
  </w:style>
  <w:style w:type="character" w:customStyle="1" w:styleId="KommentartextZchn132">
    <w:name w:val="Kommentartext Zchn132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142">
    <w:name w:val="Kommentarthema Zchn142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11">
    <w:name w:val="textkörper-einzug11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111">
    <w:name w:val="Pa91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character" w:customStyle="1" w:styleId="item12">
    <w:name w:val="item12"/>
    <w:basedOn w:val="Absatz-Standardschriftart"/>
    <w:rsid w:val="006204C5"/>
  </w:style>
  <w:style w:type="character" w:customStyle="1" w:styleId="apple-converted-space22">
    <w:name w:val="apple-converted-space22"/>
    <w:basedOn w:val="Absatz-Standardschriftart"/>
    <w:rsid w:val="006204C5"/>
  </w:style>
  <w:style w:type="character" w:customStyle="1" w:styleId="ao--italic12">
    <w:name w:val="ao--italic12"/>
    <w:basedOn w:val="Absatz-Standardschriftart"/>
    <w:rsid w:val="006204C5"/>
  </w:style>
  <w:style w:type="character" w:customStyle="1" w:styleId="A412">
    <w:name w:val="A412"/>
    <w:uiPriority w:val="99"/>
    <w:rsid w:val="006204C5"/>
    <w:rPr>
      <w:color w:val="000000"/>
    </w:rPr>
  </w:style>
  <w:style w:type="character" w:customStyle="1" w:styleId="EndnotentextZchn42">
    <w:name w:val="Endnotentext Zchn42"/>
    <w:basedOn w:val="Absatz-Standardschriftart"/>
    <w:uiPriority w:val="99"/>
    <w:semiHidden/>
    <w:rsid w:val="006204C5"/>
    <w:rPr>
      <w:sz w:val="20"/>
      <w:szCs w:val="20"/>
      <w:lang w:val="en-US"/>
    </w:rPr>
  </w:style>
  <w:style w:type="character" w:customStyle="1" w:styleId="gmail-s112">
    <w:name w:val="gmail-s112"/>
    <w:basedOn w:val="Absatz-Standardschriftart"/>
    <w:rsid w:val="006204C5"/>
  </w:style>
  <w:style w:type="character" w:customStyle="1" w:styleId="gmail-s212">
    <w:name w:val="gmail-s212"/>
    <w:basedOn w:val="Absatz-Standardschriftart"/>
    <w:rsid w:val="006204C5"/>
  </w:style>
  <w:style w:type="character" w:customStyle="1" w:styleId="gmail-s312">
    <w:name w:val="gmail-s312"/>
    <w:basedOn w:val="Absatz-Standardschriftart"/>
    <w:rsid w:val="006204C5"/>
  </w:style>
  <w:style w:type="character" w:customStyle="1" w:styleId="gmail-s412">
    <w:name w:val="gmail-s412"/>
    <w:basedOn w:val="Absatz-Standardschriftart"/>
    <w:rsid w:val="006204C5"/>
  </w:style>
  <w:style w:type="character" w:customStyle="1" w:styleId="gmail-s512">
    <w:name w:val="gmail-s512"/>
    <w:basedOn w:val="Absatz-Standardschriftart"/>
    <w:rsid w:val="006204C5"/>
  </w:style>
  <w:style w:type="character" w:customStyle="1" w:styleId="EndNoteBibliographyTitleZchn122">
    <w:name w:val="EndNote Bibliography Title Zchn122"/>
    <w:basedOn w:val="Absatz-Standardschriftart"/>
    <w:rsid w:val="006204C5"/>
    <w:rPr>
      <w:rFonts w:ascii="Times New Roman" w:hAnsi="Times New Roman"/>
      <w:sz w:val="20"/>
      <w:szCs w:val="20"/>
      <w:lang w:val="de-DE"/>
    </w:rPr>
  </w:style>
  <w:style w:type="character" w:customStyle="1" w:styleId="EndNoteBibliographyTitleZchn222">
    <w:name w:val="EndNote Bibliography Title Zchn222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berschrift5Zchn32">
    <w:name w:val="Überschrift 5 Zchn32"/>
    <w:basedOn w:val="Absatz-Standardschriftart"/>
    <w:uiPriority w:val="9"/>
    <w:rsid w:val="006204C5"/>
    <w:rPr>
      <w:rFonts w:asciiTheme="majorHAnsi" w:eastAsiaTheme="majorEastAsia" w:hAnsiTheme="majorHAnsi" w:cstheme="majorBidi"/>
      <w:color w:val="2E74B5" w:themeColor="accent1" w:themeShade="BF"/>
      <w:sz w:val="24"/>
    </w:rPr>
  </w:style>
  <w:style w:type="character" w:customStyle="1" w:styleId="KopfzeileZchn52">
    <w:name w:val="Kopfzeile Zchn52"/>
    <w:basedOn w:val="Absatz-Standardschriftart"/>
    <w:uiPriority w:val="99"/>
    <w:rsid w:val="006204C5"/>
  </w:style>
  <w:style w:type="character" w:customStyle="1" w:styleId="FuzeileZchn52">
    <w:name w:val="Fußzeile Zchn52"/>
    <w:basedOn w:val="Absatz-Standardschriftart"/>
    <w:uiPriority w:val="99"/>
    <w:rsid w:val="006204C5"/>
  </w:style>
  <w:style w:type="paragraph" w:customStyle="1" w:styleId="EndNoteBibliographyTitle42">
    <w:name w:val="EndNote Bibliography Title42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character" w:customStyle="1" w:styleId="EndNoteBibliographyTitleZchn52">
    <w:name w:val="EndNote Bibliography Title Zchn52"/>
    <w:basedOn w:val="Absatz-Standardschriftart"/>
    <w:rsid w:val="006204C5"/>
    <w:rPr>
      <w:rFonts w:ascii="Calibri" w:hAnsi="Calibri"/>
      <w:noProof/>
      <w:lang w:val="en-US"/>
    </w:rPr>
  </w:style>
  <w:style w:type="paragraph" w:customStyle="1" w:styleId="EndNoteBibliography42">
    <w:name w:val="EndNote Bibliography42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42">
    <w:name w:val="EndNote Bibliography Zchn42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52">
    <w:name w:val="Fußnotentext Zchn52"/>
    <w:aliases w:val=" Char Zchn42,Char Zchn42"/>
    <w:basedOn w:val="Absatz-Standardschriftart"/>
    <w:uiPriority w:val="99"/>
    <w:rsid w:val="006204C5"/>
    <w:rPr>
      <w:sz w:val="20"/>
      <w:szCs w:val="20"/>
    </w:rPr>
  </w:style>
  <w:style w:type="paragraph" w:customStyle="1" w:styleId="msonormal32">
    <w:name w:val="msonormal32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SprechblasentextZchn52">
    <w:name w:val="Sprechblasentext Zchn52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52">
    <w:name w:val="Kommentartext Zchn52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52">
    <w:name w:val="Kommentarthema Zchn52"/>
    <w:basedOn w:val="KommentartextZchn"/>
    <w:uiPriority w:val="99"/>
    <w:semiHidden/>
    <w:rsid w:val="006204C5"/>
    <w:rPr>
      <w:b/>
      <w:bCs/>
      <w:sz w:val="20"/>
      <w:szCs w:val="20"/>
    </w:rPr>
  </w:style>
  <w:style w:type="character" w:customStyle="1" w:styleId="ListenabsatzZchn42">
    <w:name w:val="Listenabsatz Zchn42"/>
    <w:basedOn w:val="Absatz-Standardschriftart"/>
    <w:uiPriority w:val="34"/>
    <w:rsid w:val="006204C5"/>
  </w:style>
  <w:style w:type="paragraph" w:customStyle="1" w:styleId="Formatvorlage142">
    <w:name w:val="Formatvorlage142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42">
    <w:name w:val="Formatvorlage242"/>
    <w:basedOn w:val="berschrift1"/>
    <w:qFormat/>
    <w:rsid w:val="006204C5"/>
    <w:rPr>
      <w:rFonts w:eastAsia="Times New Roman"/>
      <w:sz w:val="28"/>
    </w:rPr>
  </w:style>
  <w:style w:type="character" w:customStyle="1" w:styleId="FunotentextZchn132">
    <w:name w:val="Fußnotentext Zchn132"/>
    <w:aliases w:val="Char Zchn132"/>
    <w:basedOn w:val="Absatz-Standardschriftart"/>
    <w:uiPriority w:val="99"/>
    <w:semiHidden/>
    <w:rsid w:val="006204C5"/>
    <w:rPr>
      <w:sz w:val="20"/>
      <w:szCs w:val="20"/>
      <w:lang w:val="de-DE"/>
    </w:rPr>
  </w:style>
  <w:style w:type="character" w:customStyle="1" w:styleId="KommentartextZchn142">
    <w:name w:val="Kommentartext Zchn142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152">
    <w:name w:val="Kommentarthema Zchn152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11">
    <w:name w:val="textkörper-einzug21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211">
    <w:name w:val="Pa92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character" w:customStyle="1" w:styleId="item22">
    <w:name w:val="item22"/>
    <w:basedOn w:val="Absatz-Standardschriftart"/>
    <w:rsid w:val="006204C5"/>
  </w:style>
  <w:style w:type="character" w:customStyle="1" w:styleId="apple-converted-space32">
    <w:name w:val="apple-converted-space32"/>
    <w:basedOn w:val="Absatz-Standardschriftart"/>
    <w:rsid w:val="006204C5"/>
  </w:style>
  <w:style w:type="character" w:customStyle="1" w:styleId="ao--italic22">
    <w:name w:val="ao--italic22"/>
    <w:basedOn w:val="Absatz-Standardschriftart"/>
    <w:rsid w:val="006204C5"/>
  </w:style>
  <w:style w:type="character" w:customStyle="1" w:styleId="A422">
    <w:name w:val="A422"/>
    <w:uiPriority w:val="99"/>
    <w:rsid w:val="006204C5"/>
    <w:rPr>
      <w:color w:val="000000"/>
    </w:rPr>
  </w:style>
  <w:style w:type="character" w:customStyle="1" w:styleId="EndnotentextZchn52">
    <w:name w:val="Endnotentext Zchn52"/>
    <w:basedOn w:val="Absatz-Standardschriftart"/>
    <w:uiPriority w:val="99"/>
    <w:semiHidden/>
    <w:rsid w:val="006204C5"/>
    <w:rPr>
      <w:sz w:val="20"/>
      <w:szCs w:val="20"/>
      <w:lang w:val="en-US"/>
    </w:rPr>
  </w:style>
  <w:style w:type="character" w:customStyle="1" w:styleId="gmail-s122">
    <w:name w:val="gmail-s122"/>
    <w:basedOn w:val="Absatz-Standardschriftart"/>
    <w:rsid w:val="006204C5"/>
  </w:style>
  <w:style w:type="character" w:customStyle="1" w:styleId="gmail-s222">
    <w:name w:val="gmail-s222"/>
    <w:basedOn w:val="Absatz-Standardschriftart"/>
    <w:rsid w:val="006204C5"/>
  </w:style>
  <w:style w:type="character" w:customStyle="1" w:styleId="gmail-s322">
    <w:name w:val="gmail-s322"/>
    <w:basedOn w:val="Absatz-Standardschriftart"/>
    <w:rsid w:val="006204C5"/>
  </w:style>
  <w:style w:type="character" w:customStyle="1" w:styleId="gmail-s422">
    <w:name w:val="gmail-s422"/>
    <w:basedOn w:val="Absatz-Standardschriftart"/>
    <w:rsid w:val="006204C5"/>
  </w:style>
  <w:style w:type="character" w:customStyle="1" w:styleId="gmail-s522">
    <w:name w:val="gmail-s522"/>
    <w:basedOn w:val="Absatz-Standardschriftart"/>
    <w:rsid w:val="006204C5"/>
  </w:style>
  <w:style w:type="character" w:customStyle="1" w:styleId="EndNoteBibliographyTitleZchn132">
    <w:name w:val="EndNote Bibliography Title Zchn132"/>
    <w:basedOn w:val="Absatz-Standardschriftart"/>
    <w:rsid w:val="006204C5"/>
    <w:rPr>
      <w:rFonts w:ascii="Times New Roman" w:hAnsi="Times New Roman"/>
      <w:sz w:val="20"/>
      <w:szCs w:val="20"/>
      <w:lang w:val="de-DE"/>
    </w:rPr>
  </w:style>
  <w:style w:type="character" w:customStyle="1" w:styleId="EndNoteBibliographyTitleZchn232">
    <w:name w:val="EndNote Bibliography Title Zchn232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berschrift4Zchn22">
    <w:name w:val="Überschrift 4 Zchn22"/>
    <w:basedOn w:val="Absatz-Standardschriftart"/>
    <w:uiPriority w:val="9"/>
    <w:rsid w:val="006204C5"/>
    <w:rPr>
      <w:rFonts w:asciiTheme="majorHAnsi" w:eastAsiaTheme="majorEastAsia" w:hAnsiTheme="majorHAnsi" w:cstheme="majorBidi"/>
      <w:i/>
      <w:iCs/>
      <w:color w:val="2E74B5" w:themeColor="accent1" w:themeShade="BF"/>
      <w:sz w:val="24"/>
    </w:rPr>
  </w:style>
  <w:style w:type="character" w:customStyle="1" w:styleId="berschrift3Zchn111">
    <w:name w:val="Überschrift 3 Zchn111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berschrift4Zchn111">
    <w:name w:val="Überschrift 4 Zchn111"/>
    <w:basedOn w:val="Absatz-Standardschriftart"/>
    <w:uiPriority w:val="9"/>
    <w:rsid w:val="006204C5"/>
    <w:rPr>
      <w:rFonts w:ascii="Times New Roman" w:eastAsiaTheme="majorEastAsia" w:hAnsi="Times New Roman" w:cstheme="majorBidi"/>
      <w:b/>
      <w:iCs/>
      <w:sz w:val="24"/>
    </w:rPr>
  </w:style>
  <w:style w:type="character" w:customStyle="1" w:styleId="berschrift5Zchn1111">
    <w:name w:val="Überschrift 5 Zchn1111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</w:rPr>
  </w:style>
  <w:style w:type="character" w:customStyle="1" w:styleId="KopfzeileZchn1111">
    <w:name w:val="Kopfzeile Zchn1111"/>
    <w:basedOn w:val="Absatz-Standardschriftart"/>
    <w:uiPriority w:val="99"/>
    <w:rsid w:val="006204C5"/>
  </w:style>
  <w:style w:type="character" w:customStyle="1" w:styleId="FuzeileZchn1111">
    <w:name w:val="Fußzeile Zchn1111"/>
    <w:basedOn w:val="Absatz-Standardschriftart"/>
    <w:uiPriority w:val="99"/>
    <w:rsid w:val="006204C5"/>
  </w:style>
  <w:style w:type="character" w:customStyle="1" w:styleId="EndnotentextZchn1111">
    <w:name w:val="Endnotentext Zchn11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11111">
    <w:name w:val="Kommentarthema Zchn1111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character" w:customStyle="1" w:styleId="SprechblasentextZchn11111">
    <w:name w:val="Sprechblasentext Zchn11111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1111">
    <w:name w:val="Kommentartext Zchn11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pfzeileZchn61">
    <w:name w:val="Kopfzeile Zchn61"/>
    <w:basedOn w:val="Absatz-Standardschriftart"/>
    <w:uiPriority w:val="99"/>
    <w:rsid w:val="006204C5"/>
  </w:style>
  <w:style w:type="character" w:customStyle="1" w:styleId="FuzeileZchn61">
    <w:name w:val="Fußzeile Zchn61"/>
    <w:basedOn w:val="Absatz-Standardschriftart"/>
    <w:uiPriority w:val="99"/>
    <w:rsid w:val="006204C5"/>
  </w:style>
  <w:style w:type="paragraph" w:customStyle="1" w:styleId="EndNoteBibliographyTitle51">
    <w:name w:val="EndNote Bibliography Title5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Zchn61">
    <w:name w:val="EndNote Bibliography Title Zchn61"/>
    <w:basedOn w:val="Absatz-Standardschriftart"/>
    <w:rsid w:val="006204C5"/>
    <w:rPr>
      <w:rFonts w:ascii="Calibri" w:hAnsi="Calibri"/>
      <w:noProof/>
      <w:lang w:val="en-US"/>
    </w:rPr>
  </w:style>
  <w:style w:type="paragraph" w:customStyle="1" w:styleId="EndNoteBibliography51">
    <w:name w:val="EndNote Bibliography5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51">
    <w:name w:val="EndNote Bibliography Zchn5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61">
    <w:name w:val="Fußnotentext Zchn61"/>
    <w:aliases w:val=" Char Zchn51,Char Zchn51, Char1 Zchn11,Char1 Zchn11, Char2 Zchn11,Char2 Zchn11, Char3 Zchn11,Char3 Zchn11, Char4 Zchn11,Char4 Zchn11, Char5 Zchn,Char5 Zchn, Char11 Zchn,Char11 Zchn, Char21 Zchn,Char21 Zchn, Char31 Zchn,Char31 Zchn"/>
    <w:basedOn w:val="Absatz-Standardschriftart"/>
    <w:uiPriority w:val="99"/>
    <w:rsid w:val="006204C5"/>
    <w:rPr>
      <w:sz w:val="20"/>
      <w:szCs w:val="20"/>
    </w:rPr>
  </w:style>
  <w:style w:type="character" w:customStyle="1" w:styleId="SprechblasentextZchn61">
    <w:name w:val="Sprechblasentext Zchn61"/>
    <w:basedOn w:val="Absatz-Standardschriftart"/>
    <w:uiPriority w:val="99"/>
    <w:rsid w:val="006204C5"/>
    <w:rPr>
      <w:rFonts w:ascii="Tahoma" w:hAnsi="Tahoma" w:cs="Tahoma"/>
      <w:sz w:val="16"/>
      <w:szCs w:val="16"/>
    </w:rPr>
  </w:style>
  <w:style w:type="character" w:customStyle="1" w:styleId="KommentartextZchn61">
    <w:name w:val="Kommentartext Zchn6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61">
    <w:name w:val="Kommentarthema Zchn6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21">
    <w:name w:val="Default2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EndnotentextZchn61">
    <w:name w:val="Endnotentext Zchn61"/>
    <w:basedOn w:val="Absatz-Standardschriftart"/>
    <w:uiPriority w:val="99"/>
    <w:semiHidden/>
    <w:rsid w:val="006204C5"/>
    <w:rPr>
      <w:sz w:val="20"/>
      <w:szCs w:val="20"/>
    </w:rPr>
  </w:style>
  <w:style w:type="paragraph" w:customStyle="1" w:styleId="Formatvorlage151">
    <w:name w:val="Formatvorlage15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51">
    <w:name w:val="Formatvorlage251"/>
    <w:basedOn w:val="berschrift1"/>
    <w:qFormat/>
    <w:rsid w:val="006204C5"/>
    <w:rPr>
      <w:rFonts w:eastAsia="Times New Roman"/>
      <w:sz w:val="28"/>
    </w:rPr>
  </w:style>
  <w:style w:type="character" w:customStyle="1" w:styleId="SprechblasentextZchn121">
    <w:name w:val="Sprechblasentext Zchn121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hemaZchn161">
    <w:name w:val="Kommentarthema Zchn161"/>
    <w:basedOn w:val="KommentartextZchn1"/>
    <w:uiPriority w:val="99"/>
    <w:semiHidden/>
    <w:rsid w:val="006204C5"/>
    <w:rPr>
      <w:b/>
      <w:bCs/>
      <w:sz w:val="20"/>
      <w:szCs w:val="20"/>
    </w:rPr>
  </w:style>
  <w:style w:type="character" w:customStyle="1" w:styleId="ListenabsatzZchn51">
    <w:name w:val="Listenabsatz Zchn51"/>
    <w:basedOn w:val="Absatz-Standardschriftart"/>
    <w:uiPriority w:val="34"/>
    <w:rsid w:val="006204C5"/>
  </w:style>
  <w:style w:type="paragraph" w:customStyle="1" w:styleId="SumGlossarNeu11">
    <w:name w:val="SumGlossarNeu11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41">
    <w:name w:val="msonormal4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berschrift3Zchn121">
    <w:name w:val="Überschrift 3 Zchn121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berschrift4Zchn121">
    <w:name w:val="Überschrift 4 Zchn121"/>
    <w:basedOn w:val="Absatz-Standardschriftart"/>
    <w:uiPriority w:val="9"/>
    <w:rsid w:val="006204C5"/>
    <w:rPr>
      <w:rFonts w:ascii="Times New Roman" w:eastAsiaTheme="majorEastAsia" w:hAnsi="Times New Roman" w:cstheme="majorBidi"/>
      <w:b/>
      <w:iCs/>
      <w:sz w:val="24"/>
    </w:rPr>
  </w:style>
  <w:style w:type="character" w:customStyle="1" w:styleId="berschrift5Zchn121">
    <w:name w:val="Überschrift 5 Zchn121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</w:rPr>
  </w:style>
  <w:style w:type="character" w:customStyle="1" w:styleId="KopfzeileZchn121">
    <w:name w:val="Kopfzeile Zchn121"/>
    <w:basedOn w:val="Absatz-Standardschriftart"/>
    <w:uiPriority w:val="99"/>
    <w:rsid w:val="006204C5"/>
  </w:style>
  <w:style w:type="character" w:customStyle="1" w:styleId="FuzeileZchn121">
    <w:name w:val="Fußzeile Zchn121"/>
    <w:basedOn w:val="Absatz-Standardschriftart"/>
    <w:uiPriority w:val="99"/>
    <w:rsid w:val="006204C5"/>
  </w:style>
  <w:style w:type="table" w:customStyle="1" w:styleId="TabellemithellemGitternetz121">
    <w:name w:val="Tabelle mit hellem Gitternetz12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EndnotentextZchn1121">
    <w:name w:val="Endnotentext Zchn112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1121">
    <w:name w:val="Kommentarthema Zchn112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11">
    <w:name w:val="Tabelle mit hellem Gitternetz21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berschrift1Zchn121">
    <w:name w:val="Überschrift 1 Zchn121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8"/>
      <w:szCs w:val="32"/>
    </w:rPr>
  </w:style>
  <w:style w:type="character" w:customStyle="1" w:styleId="KopfzeileZchn221">
    <w:name w:val="Kopfzeile Zchn221"/>
    <w:basedOn w:val="Absatz-Standardschriftart"/>
    <w:uiPriority w:val="99"/>
    <w:rsid w:val="006204C5"/>
  </w:style>
  <w:style w:type="character" w:customStyle="1" w:styleId="FuzeileZchn221">
    <w:name w:val="Fußzeile Zchn221"/>
    <w:basedOn w:val="Absatz-Standardschriftart"/>
    <w:uiPriority w:val="99"/>
    <w:rsid w:val="006204C5"/>
  </w:style>
  <w:style w:type="paragraph" w:customStyle="1" w:styleId="EndNoteBibliographyTitle121">
    <w:name w:val="EndNote Bibliography Title12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21">
    <w:name w:val="EndNote Bibliography12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121">
    <w:name w:val="EndNote Bibliography Zchn12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221">
    <w:name w:val="Fußnotentext Zchn221"/>
    <w:aliases w:val=" Char Zchn121,Char Zchn141"/>
    <w:basedOn w:val="Absatz-Standardschriftart"/>
    <w:uiPriority w:val="99"/>
    <w:rsid w:val="006204C5"/>
    <w:rPr>
      <w:sz w:val="20"/>
      <w:szCs w:val="20"/>
    </w:rPr>
  </w:style>
  <w:style w:type="character" w:customStyle="1" w:styleId="SprechblasentextZchn221">
    <w:name w:val="Sprechblasentext Zchn221"/>
    <w:basedOn w:val="Absatz-Standardschriftart"/>
    <w:uiPriority w:val="99"/>
    <w:rsid w:val="006204C5"/>
    <w:rPr>
      <w:rFonts w:ascii="Tahoma" w:hAnsi="Tahoma" w:cs="Tahoma"/>
      <w:sz w:val="16"/>
      <w:szCs w:val="16"/>
    </w:rPr>
  </w:style>
  <w:style w:type="character" w:customStyle="1" w:styleId="KommentartextZchn221">
    <w:name w:val="Kommentartext Zchn22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221">
    <w:name w:val="Kommentarthema Zchn2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11">
    <w:name w:val="Default11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EndnotentextZchn221">
    <w:name w:val="Endnotentext Zchn221"/>
    <w:basedOn w:val="Absatz-Standardschriftart"/>
    <w:uiPriority w:val="99"/>
    <w:semiHidden/>
    <w:rsid w:val="006204C5"/>
    <w:rPr>
      <w:sz w:val="20"/>
      <w:szCs w:val="20"/>
    </w:rPr>
  </w:style>
  <w:style w:type="paragraph" w:customStyle="1" w:styleId="Formatvorlage1121">
    <w:name w:val="Formatvorlage112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121">
    <w:name w:val="Formatvorlage2121"/>
    <w:basedOn w:val="berschrift1"/>
    <w:qFormat/>
    <w:rsid w:val="006204C5"/>
    <w:rPr>
      <w:rFonts w:eastAsia="Times New Roman"/>
      <w:sz w:val="28"/>
    </w:rPr>
  </w:style>
  <w:style w:type="character" w:customStyle="1" w:styleId="SprechblasentextZchn1121">
    <w:name w:val="Sprechblasentext Zchn1121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1121">
    <w:name w:val="Kommentartext Zchn112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1221">
    <w:name w:val="Kommentarthema Zchn1221"/>
    <w:basedOn w:val="KommentartextZchn1"/>
    <w:uiPriority w:val="99"/>
    <w:semiHidden/>
    <w:rsid w:val="006204C5"/>
    <w:rPr>
      <w:b/>
      <w:bCs/>
      <w:sz w:val="20"/>
      <w:szCs w:val="20"/>
    </w:rPr>
  </w:style>
  <w:style w:type="character" w:customStyle="1" w:styleId="ListenabsatzZchn121">
    <w:name w:val="Listenabsatz Zchn121"/>
    <w:basedOn w:val="Absatz-Standardschriftart"/>
    <w:uiPriority w:val="34"/>
    <w:rsid w:val="006204C5"/>
  </w:style>
  <w:style w:type="character" w:customStyle="1" w:styleId="KopfzeileZchn311">
    <w:name w:val="Kopfzeile Zchn311"/>
    <w:basedOn w:val="Absatz-Standardschriftart"/>
    <w:uiPriority w:val="99"/>
    <w:rsid w:val="006204C5"/>
  </w:style>
  <w:style w:type="character" w:customStyle="1" w:styleId="FuzeileZchn311">
    <w:name w:val="Fußzeile Zchn311"/>
    <w:basedOn w:val="Absatz-Standardschriftart"/>
    <w:uiPriority w:val="99"/>
    <w:rsid w:val="006204C5"/>
  </w:style>
  <w:style w:type="paragraph" w:customStyle="1" w:styleId="EndNoteBibliographyTitle221">
    <w:name w:val="EndNote Bibliography Title22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character" w:customStyle="1" w:styleId="EndNoteBibliographyTitleZchn321">
    <w:name w:val="EndNote Bibliography Title Zchn321"/>
    <w:basedOn w:val="Absatz-Standardschriftart"/>
    <w:rsid w:val="006204C5"/>
    <w:rPr>
      <w:rFonts w:ascii="Calibri" w:hAnsi="Calibri"/>
      <w:noProof/>
      <w:lang w:val="en-US"/>
    </w:rPr>
  </w:style>
  <w:style w:type="paragraph" w:customStyle="1" w:styleId="EndNoteBibliography221">
    <w:name w:val="EndNote Bibliography22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221">
    <w:name w:val="EndNote Bibliography Zchn22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311">
    <w:name w:val="Fußnotentext Zchn311"/>
    <w:aliases w:val=" Char Zchn221,Char Zchn221"/>
    <w:basedOn w:val="Absatz-Standardschriftart"/>
    <w:uiPriority w:val="99"/>
    <w:rsid w:val="006204C5"/>
    <w:rPr>
      <w:sz w:val="20"/>
      <w:szCs w:val="20"/>
    </w:rPr>
  </w:style>
  <w:style w:type="paragraph" w:customStyle="1" w:styleId="msonormal121">
    <w:name w:val="msonormal12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SprechblasentextZchn311">
    <w:name w:val="Sprechblasentext Zchn311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311">
    <w:name w:val="Kommentartext Zchn3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321">
    <w:name w:val="Kommentarthema Zchn321"/>
    <w:basedOn w:val="KommentartextZchn"/>
    <w:uiPriority w:val="99"/>
    <w:semiHidden/>
    <w:rsid w:val="006204C5"/>
    <w:rPr>
      <w:b/>
      <w:bCs/>
      <w:sz w:val="20"/>
      <w:szCs w:val="20"/>
    </w:rPr>
  </w:style>
  <w:style w:type="character" w:customStyle="1" w:styleId="ListenabsatzZchn221">
    <w:name w:val="Listenabsatz Zchn221"/>
    <w:basedOn w:val="Absatz-Standardschriftart"/>
    <w:uiPriority w:val="34"/>
    <w:rsid w:val="006204C5"/>
  </w:style>
  <w:style w:type="paragraph" w:customStyle="1" w:styleId="Formatvorlage1221">
    <w:name w:val="Formatvorlage122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221">
    <w:name w:val="Formatvorlage2221"/>
    <w:basedOn w:val="berschrift1"/>
    <w:qFormat/>
    <w:rsid w:val="006204C5"/>
    <w:rPr>
      <w:rFonts w:eastAsia="Times New Roman"/>
      <w:sz w:val="28"/>
    </w:rPr>
  </w:style>
  <w:style w:type="character" w:customStyle="1" w:styleId="FunotentextZchn1121">
    <w:name w:val="Fußnotentext Zchn1121"/>
    <w:aliases w:val="Char Zchn1121"/>
    <w:basedOn w:val="Absatz-Standardschriftart"/>
    <w:uiPriority w:val="99"/>
    <w:semiHidden/>
    <w:rsid w:val="006204C5"/>
    <w:rPr>
      <w:sz w:val="20"/>
      <w:szCs w:val="20"/>
      <w:lang w:val="de-DE"/>
    </w:rPr>
  </w:style>
  <w:style w:type="character" w:customStyle="1" w:styleId="KommentartextZchn1211">
    <w:name w:val="Kommentartext Zchn12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1311">
    <w:name w:val="Kommentarthema Zchn13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31">
    <w:name w:val="textkörper-einzug3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31">
    <w:name w:val="Pa93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character" w:customStyle="1" w:styleId="apple-converted-space111">
    <w:name w:val="apple-converted-space111"/>
    <w:basedOn w:val="Absatz-Standardschriftart"/>
    <w:rsid w:val="006204C5"/>
  </w:style>
  <w:style w:type="character" w:customStyle="1" w:styleId="EndnotentextZchn311">
    <w:name w:val="Endnotentext Zchn311"/>
    <w:basedOn w:val="Absatz-Standardschriftart"/>
    <w:uiPriority w:val="99"/>
    <w:semiHidden/>
    <w:rsid w:val="006204C5"/>
    <w:rPr>
      <w:sz w:val="20"/>
      <w:szCs w:val="20"/>
      <w:lang w:val="en-US"/>
    </w:rPr>
  </w:style>
  <w:style w:type="character" w:customStyle="1" w:styleId="EndNoteBibliographyTitleZchn1121">
    <w:name w:val="EndNote Bibliography Title Zchn1121"/>
    <w:basedOn w:val="Absatz-Standardschriftart"/>
    <w:rsid w:val="006204C5"/>
    <w:rPr>
      <w:rFonts w:ascii="Times New Roman" w:hAnsi="Times New Roman"/>
      <w:sz w:val="20"/>
      <w:szCs w:val="20"/>
      <w:lang w:val="de-DE"/>
    </w:rPr>
  </w:style>
  <w:style w:type="character" w:customStyle="1" w:styleId="EndNoteBibliographyTitleZchn2111">
    <w:name w:val="EndNote Bibliography Title Zchn211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berschrift5Zchn211">
    <w:name w:val="Überschrift 5 Zchn211"/>
    <w:basedOn w:val="Absatz-Standardschriftart"/>
    <w:uiPriority w:val="9"/>
    <w:rsid w:val="006204C5"/>
    <w:rPr>
      <w:rFonts w:asciiTheme="majorHAnsi" w:eastAsiaTheme="majorEastAsia" w:hAnsiTheme="majorHAnsi" w:cstheme="majorBidi"/>
      <w:color w:val="2E74B5" w:themeColor="accent1" w:themeShade="BF"/>
      <w:sz w:val="24"/>
    </w:rPr>
  </w:style>
  <w:style w:type="character" w:customStyle="1" w:styleId="KopfzeileZchn411">
    <w:name w:val="Kopfzeile Zchn411"/>
    <w:basedOn w:val="Absatz-Standardschriftart"/>
    <w:uiPriority w:val="99"/>
    <w:rsid w:val="006204C5"/>
  </w:style>
  <w:style w:type="character" w:customStyle="1" w:styleId="FuzeileZchn411">
    <w:name w:val="Fußzeile Zchn411"/>
    <w:basedOn w:val="Absatz-Standardschriftart"/>
    <w:uiPriority w:val="99"/>
    <w:rsid w:val="006204C5"/>
  </w:style>
  <w:style w:type="paragraph" w:customStyle="1" w:styleId="EndNoteBibliographyTitle311">
    <w:name w:val="EndNote Bibliography Title3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character" w:customStyle="1" w:styleId="EndNoteBibliographyTitleZchn421">
    <w:name w:val="EndNote Bibliography Title Zchn421"/>
    <w:basedOn w:val="Absatz-Standardschriftart"/>
    <w:rsid w:val="006204C5"/>
    <w:rPr>
      <w:rFonts w:ascii="Calibri" w:hAnsi="Calibri"/>
      <w:noProof/>
      <w:lang w:val="en-US"/>
    </w:rPr>
  </w:style>
  <w:style w:type="paragraph" w:customStyle="1" w:styleId="EndNoteBibliography311">
    <w:name w:val="EndNote Bibliography3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311">
    <w:name w:val="EndNote Bibliography Zchn31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411">
    <w:name w:val="Fußnotentext Zchn411"/>
    <w:aliases w:val=" Char Zchn311,Char Zchn311"/>
    <w:basedOn w:val="Absatz-Standardschriftart"/>
    <w:uiPriority w:val="99"/>
    <w:rsid w:val="006204C5"/>
    <w:rPr>
      <w:sz w:val="20"/>
      <w:szCs w:val="20"/>
    </w:rPr>
  </w:style>
  <w:style w:type="paragraph" w:customStyle="1" w:styleId="msonormal221">
    <w:name w:val="msonormal22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SprechblasentextZchn411">
    <w:name w:val="Sprechblasentext Zchn411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411">
    <w:name w:val="Kommentartext Zchn4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411">
    <w:name w:val="Kommentarthema Zchn411"/>
    <w:basedOn w:val="KommentartextZchn"/>
    <w:uiPriority w:val="99"/>
    <w:semiHidden/>
    <w:rsid w:val="006204C5"/>
    <w:rPr>
      <w:b/>
      <w:bCs/>
      <w:sz w:val="20"/>
      <w:szCs w:val="20"/>
    </w:rPr>
  </w:style>
  <w:style w:type="character" w:customStyle="1" w:styleId="ListenabsatzZchn311">
    <w:name w:val="Listenabsatz Zchn311"/>
    <w:basedOn w:val="Absatz-Standardschriftart"/>
    <w:uiPriority w:val="34"/>
    <w:rsid w:val="006204C5"/>
  </w:style>
  <w:style w:type="paragraph" w:customStyle="1" w:styleId="Formatvorlage1311">
    <w:name w:val="Formatvorlage131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311">
    <w:name w:val="Formatvorlage2311"/>
    <w:basedOn w:val="berschrift1"/>
    <w:qFormat/>
    <w:rsid w:val="006204C5"/>
    <w:rPr>
      <w:rFonts w:eastAsia="Times New Roman"/>
      <w:sz w:val="28"/>
    </w:rPr>
  </w:style>
  <w:style w:type="character" w:customStyle="1" w:styleId="FunotentextZchn1211">
    <w:name w:val="Fußnotentext Zchn1211"/>
    <w:aliases w:val="Char Zchn1221"/>
    <w:basedOn w:val="Absatz-Standardschriftart"/>
    <w:uiPriority w:val="99"/>
    <w:rsid w:val="006204C5"/>
    <w:rPr>
      <w:sz w:val="20"/>
      <w:szCs w:val="20"/>
      <w:lang w:val="de-DE"/>
    </w:rPr>
  </w:style>
  <w:style w:type="character" w:customStyle="1" w:styleId="KommentartextZchn1311">
    <w:name w:val="Kommentartext Zchn13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1411">
    <w:name w:val="Kommentarthema Zchn14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21">
    <w:name w:val="textkörper-einzug12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121">
    <w:name w:val="Pa912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character" w:customStyle="1" w:styleId="item111">
    <w:name w:val="item111"/>
    <w:basedOn w:val="Absatz-Standardschriftart"/>
    <w:rsid w:val="006204C5"/>
  </w:style>
  <w:style w:type="character" w:customStyle="1" w:styleId="apple-converted-space211">
    <w:name w:val="apple-converted-space211"/>
    <w:basedOn w:val="Absatz-Standardschriftart"/>
    <w:rsid w:val="006204C5"/>
  </w:style>
  <w:style w:type="character" w:customStyle="1" w:styleId="ao--italic111">
    <w:name w:val="ao--italic111"/>
    <w:basedOn w:val="Absatz-Standardschriftart"/>
    <w:rsid w:val="006204C5"/>
  </w:style>
  <w:style w:type="character" w:customStyle="1" w:styleId="A4111">
    <w:name w:val="A4111"/>
    <w:uiPriority w:val="99"/>
    <w:rsid w:val="006204C5"/>
    <w:rPr>
      <w:color w:val="000000"/>
    </w:rPr>
  </w:style>
  <w:style w:type="character" w:customStyle="1" w:styleId="EndnotentextZchn411">
    <w:name w:val="Endnotentext Zchn411"/>
    <w:basedOn w:val="Absatz-Standardschriftart"/>
    <w:uiPriority w:val="99"/>
    <w:semiHidden/>
    <w:rsid w:val="006204C5"/>
    <w:rPr>
      <w:sz w:val="20"/>
      <w:szCs w:val="20"/>
      <w:lang w:val="en-US"/>
    </w:rPr>
  </w:style>
  <w:style w:type="character" w:customStyle="1" w:styleId="gmail-s1111">
    <w:name w:val="gmail-s1111"/>
    <w:basedOn w:val="Absatz-Standardschriftart"/>
    <w:rsid w:val="006204C5"/>
  </w:style>
  <w:style w:type="character" w:customStyle="1" w:styleId="gmail-s2111">
    <w:name w:val="gmail-s2111"/>
    <w:basedOn w:val="Absatz-Standardschriftart"/>
    <w:rsid w:val="006204C5"/>
  </w:style>
  <w:style w:type="character" w:customStyle="1" w:styleId="gmail-s3111">
    <w:name w:val="gmail-s3111"/>
    <w:basedOn w:val="Absatz-Standardschriftart"/>
    <w:rsid w:val="006204C5"/>
  </w:style>
  <w:style w:type="character" w:customStyle="1" w:styleId="gmail-s4111">
    <w:name w:val="gmail-s4111"/>
    <w:basedOn w:val="Absatz-Standardschriftart"/>
    <w:rsid w:val="006204C5"/>
  </w:style>
  <w:style w:type="character" w:customStyle="1" w:styleId="gmail-s5111">
    <w:name w:val="gmail-s5111"/>
    <w:basedOn w:val="Absatz-Standardschriftart"/>
    <w:rsid w:val="006204C5"/>
  </w:style>
  <w:style w:type="character" w:customStyle="1" w:styleId="EndNoteBibliographyTitleZchn1211">
    <w:name w:val="EndNote Bibliography Title Zchn1211"/>
    <w:basedOn w:val="Absatz-Standardschriftart"/>
    <w:rsid w:val="006204C5"/>
    <w:rPr>
      <w:rFonts w:ascii="Times New Roman" w:hAnsi="Times New Roman"/>
      <w:sz w:val="20"/>
      <w:szCs w:val="20"/>
      <w:lang w:val="de-DE"/>
    </w:rPr>
  </w:style>
  <w:style w:type="character" w:customStyle="1" w:styleId="EndNoteBibliographyTitleZchn2211">
    <w:name w:val="EndNote Bibliography Title Zchn221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berschrift5Zchn311">
    <w:name w:val="Überschrift 5 Zchn311"/>
    <w:basedOn w:val="Absatz-Standardschriftart"/>
    <w:uiPriority w:val="9"/>
    <w:rsid w:val="006204C5"/>
    <w:rPr>
      <w:rFonts w:asciiTheme="majorHAnsi" w:eastAsiaTheme="majorEastAsia" w:hAnsiTheme="majorHAnsi" w:cstheme="majorBidi"/>
      <w:color w:val="2E74B5" w:themeColor="accent1" w:themeShade="BF"/>
      <w:sz w:val="24"/>
    </w:rPr>
  </w:style>
  <w:style w:type="character" w:customStyle="1" w:styleId="KopfzeileZchn511">
    <w:name w:val="Kopfzeile Zchn511"/>
    <w:basedOn w:val="Absatz-Standardschriftart"/>
    <w:uiPriority w:val="99"/>
    <w:rsid w:val="006204C5"/>
  </w:style>
  <w:style w:type="character" w:customStyle="1" w:styleId="FuzeileZchn511">
    <w:name w:val="Fußzeile Zchn511"/>
    <w:basedOn w:val="Absatz-Standardschriftart"/>
    <w:uiPriority w:val="99"/>
    <w:rsid w:val="006204C5"/>
  </w:style>
  <w:style w:type="paragraph" w:customStyle="1" w:styleId="EndNoteBibliographyTitle411">
    <w:name w:val="EndNote Bibliography Title4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character" w:customStyle="1" w:styleId="EndNoteBibliographyTitleZchn511">
    <w:name w:val="EndNote Bibliography Title Zchn511"/>
    <w:basedOn w:val="Absatz-Standardschriftart"/>
    <w:rsid w:val="006204C5"/>
    <w:rPr>
      <w:rFonts w:ascii="Calibri" w:hAnsi="Calibri"/>
      <w:noProof/>
      <w:lang w:val="en-US"/>
    </w:rPr>
  </w:style>
  <w:style w:type="paragraph" w:customStyle="1" w:styleId="EndNoteBibliography411">
    <w:name w:val="EndNote Bibliography4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411">
    <w:name w:val="EndNote Bibliography Zchn41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511">
    <w:name w:val="Fußnotentext Zchn511"/>
    <w:aliases w:val=" Char Zchn411,Char Zchn411"/>
    <w:basedOn w:val="Absatz-Standardschriftart"/>
    <w:uiPriority w:val="99"/>
    <w:rsid w:val="006204C5"/>
    <w:rPr>
      <w:sz w:val="20"/>
      <w:szCs w:val="20"/>
    </w:rPr>
  </w:style>
  <w:style w:type="paragraph" w:customStyle="1" w:styleId="msonormal311">
    <w:name w:val="msonormal31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SprechblasentextZchn511">
    <w:name w:val="Sprechblasentext Zchn511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511">
    <w:name w:val="Kommentartext Zchn5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511">
    <w:name w:val="Kommentarthema Zchn511"/>
    <w:basedOn w:val="KommentartextZchn"/>
    <w:uiPriority w:val="99"/>
    <w:semiHidden/>
    <w:rsid w:val="006204C5"/>
    <w:rPr>
      <w:b/>
      <w:bCs/>
      <w:sz w:val="20"/>
      <w:szCs w:val="20"/>
    </w:rPr>
  </w:style>
  <w:style w:type="character" w:customStyle="1" w:styleId="ListenabsatzZchn411">
    <w:name w:val="Listenabsatz Zchn411"/>
    <w:basedOn w:val="Absatz-Standardschriftart"/>
    <w:uiPriority w:val="34"/>
    <w:rsid w:val="006204C5"/>
  </w:style>
  <w:style w:type="paragraph" w:customStyle="1" w:styleId="Formatvorlage1411">
    <w:name w:val="Formatvorlage141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411">
    <w:name w:val="Formatvorlage2411"/>
    <w:basedOn w:val="berschrift1"/>
    <w:qFormat/>
    <w:rsid w:val="006204C5"/>
    <w:rPr>
      <w:rFonts w:eastAsia="Times New Roman"/>
      <w:sz w:val="28"/>
    </w:rPr>
  </w:style>
  <w:style w:type="character" w:customStyle="1" w:styleId="FunotentextZchn1311">
    <w:name w:val="Fußnotentext Zchn1311"/>
    <w:aliases w:val="Char Zchn1311"/>
    <w:basedOn w:val="Absatz-Standardschriftart"/>
    <w:uiPriority w:val="99"/>
    <w:semiHidden/>
    <w:rsid w:val="006204C5"/>
    <w:rPr>
      <w:sz w:val="20"/>
      <w:szCs w:val="20"/>
      <w:lang w:val="de-DE"/>
    </w:rPr>
  </w:style>
  <w:style w:type="character" w:customStyle="1" w:styleId="KommentartextZchn1411">
    <w:name w:val="Kommentartext Zchn14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1511">
    <w:name w:val="Kommentarthema Zchn15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21">
    <w:name w:val="textkörper-einzug22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221">
    <w:name w:val="Pa922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character" w:customStyle="1" w:styleId="item211">
    <w:name w:val="item211"/>
    <w:basedOn w:val="Absatz-Standardschriftart"/>
    <w:rsid w:val="006204C5"/>
  </w:style>
  <w:style w:type="character" w:customStyle="1" w:styleId="apple-converted-space311">
    <w:name w:val="apple-converted-space311"/>
    <w:basedOn w:val="Absatz-Standardschriftart"/>
    <w:rsid w:val="006204C5"/>
  </w:style>
  <w:style w:type="character" w:customStyle="1" w:styleId="ao--italic211">
    <w:name w:val="ao--italic211"/>
    <w:basedOn w:val="Absatz-Standardschriftart"/>
    <w:rsid w:val="006204C5"/>
  </w:style>
  <w:style w:type="character" w:customStyle="1" w:styleId="A4211">
    <w:name w:val="A4211"/>
    <w:uiPriority w:val="99"/>
    <w:rsid w:val="006204C5"/>
    <w:rPr>
      <w:color w:val="000000"/>
    </w:rPr>
  </w:style>
  <w:style w:type="character" w:customStyle="1" w:styleId="EndnotentextZchn511">
    <w:name w:val="Endnotentext Zchn511"/>
    <w:basedOn w:val="Absatz-Standardschriftart"/>
    <w:uiPriority w:val="99"/>
    <w:semiHidden/>
    <w:rsid w:val="006204C5"/>
    <w:rPr>
      <w:sz w:val="20"/>
      <w:szCs w:val="20"/>
      <w:lang w:val="en-US"/>
    </w:rPr>
  </w:style>
  <w:style w:type="character" w:customStyle="1" w:styleId="gmail-s1211">
    <w:name w:val="gmail-s1211"/>
    <w:basedOn w:val="Absatz-Standardschriftart"/>
    <w:rsid w:val="006204C5"/>
  </w:style>
  <w:style w:type="character" w:customStyle="1" w:styleId="gmail-s2211">
    <w:name w:val="gmail-s2211"/>
    <w:basedOn w:val="Absatz-Standardschriftart"/>
    <w:rsid w:val="006204C5"/>
  </w:style>
  <w:style w:type="character" w:customStyle="1" w:styleId="gmail-s3211">
    <w:name w:val="gmail-s3211"/>
    <w:basedOn w:val="Absatz-Standardschriftart"/>
    <w:rsid w:val="006204C5"/>
  </w:style>
  <w:style w:type="character" w:customStyle="1" w:styleId="gmail-s4211">
    <w:name w:val="gmail-s4211"/>
    <w:basedOn w:val="Absatz-Standardschriftart"/>
    <w:rsid w:val="006204C5"/>
  </w:style>
  <w:style w:type="character" w:customStyle="1" w:styleId="gmail-s5211">
    <w:name w:val="gmail-s5211"/>
    <w:basedOn w:val="Absatz-Standardschriftart"/>
    <w:rsid w:val="006204C5"/>
  </w:style>
  <w:style w:type="character" w:customStyle="1" w:styleId="EndNoteBibliographyTitleZchn1311">
    <w:name w:val="EndNote Bibliography Title Zchn1311"/>
    <w:basedOn w:val="Absatz-Standardschriftart"/>
    <w:rsid w:val="006204C5"/>
    <w:rPr>
      <w:rFonts w:ascii="Times New Roman" w:hAnsi="Times New Roman"/>
      <w:sz w:val="20"/>
      <w:szCs w:val="20"/>
      <w:lang w:val="de-DE"/>
    </w:rPr>
  </w:style>
  <w:style w:type="character" w:customStyle="1" w:styleId="EndNoteBibliographyTitleZchn2311">
    <w:name w:val="EndNote Bibliography Title Zchn231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berschrift4Zchn211">
    <w:name w:val="Überschrift 4 Zchn211"/>
    <w:basedOn w:val="Absatz-Standardschriftart"/>
    <w:uiPriority w:val="9"/>
    <w:rsid w:val="006204C5"/>
    <w:rPr>
      <w:rFonts w:asciiTheme="majorHAnsi" w:eastAsiaTheme="majorEastAsia" w:hAnsiTheme="majorHAnsi" w:cstheme="majorBidi"/>
      <w:i/>
      <w:iCs/>
      <w:color w:val="2E74B5" w:themeColor="accent1" w:themeShade="BF"/>
      <w:sz w:val="24"/>
    </w:rPr>
  </w:style>
  <w:style w:type="character" w:customStyle="1" w:styleId="berschrift3Zchn1111">
    <w:name w:val="Überschrift 3 Zchn1111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berschrift4Zchn1111">
    <w:name w:val="Überschrift 4 Zchn1111"/>
    <w:basedOn w:val="Absatz-Standardschriftart"/>
    <w:uiPriority w:val="9"/>
    <w:rsid w:val="006204C5"/>
    <w:rPr>
      <w:rFonts w:ascii="Times New Roman" w:eastAsiaTheme="majorEastAsia" w:hAnsi="Times New Roman" w:cstheme="majorBidi"/>
      <w:b/>
      <w:iCs/>
      <w:sz w:val="24"/>
    </w:rPr>
  </w:style>
  <w:style w:type="character" w:customStyle="1" w:styleId="berschrift5Zchn112">
    <w:name w:val="Überschrift 5 Zchn112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</w:rPr>
  </w:style>
  <w:style w:type="character" w:customStyle="1" w:styleId="KopfzeileZchn112">
    <w:name w:val="Kopfzeile Zchn112"/>
    <w:basedOn w:val="Absatz-Standardschriftart"/>
    <w:uiPriority w:val="99"/>
    <w:rsid w:val="006204C5"/>
  </w:style>
  <w:style w:type="character" w:customStyle="1" w:styleId="FuzeileZchn112">
    <w:name w:val="Fußzeile Zchn112"/>
    <w:basedOn w:val="Absatz-Standardschriftart"/>
    <w:uiPriority w:val="99"/>
    <w:rsid w:val="006204C5"/>
  </w:style>
  <w:style w:type="character" w:customStyle="1" w:styleId="EndnotentextZchn11111">
    <w:name w:val="Endnotentext Zchn111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1112">
    <w:name w:val="Kommentarthema Zchn1112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character" w:customStyle="1" w:styleId="SprechblasentextZchn1112">
    <w:name w:val="Sprechblasentext Zchn1112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11111">
    <w:name w:val="Kommentartext Zchn111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ListenabsatzZchn511">
    <w:name w:val="Listenabsatz Zchn511"/>
    <w:basedOn w:val="Absatz-Standardschriftart"/>
    <w:uiPriority w:val="34"/>
    <w:rsid w:val="006204C5"/>
  </w:style>
  <w:style w:type="character" w:customStyle="1" w:styleId="FunotentextZchn611">
    <w:name w:val="Fußnotentext Zchn611"/>
    <w:aliases w:val=" Char Zchn511,Char Zchn511, Char1 Zchn111,Char1 Zchn111, Char2 Zchn111,Char2 Zchn111, Char3 Zchn111,Char3 Zchn111, Char4 Zchn111,Char4 Zchn111"/>
    <w:basedOn w:val="Absatz-Standardschriftart"/>
    <w:uiPriority w:val="99"/>
    <w:rsid w:val="006204C5"/>
    <w:rPr>
      <w:sz w:val="20"/>
      <w:szCs w:val="20"/>
    </w:rPr>
  </w:style>
  <w:style w:type="paragraph" w:customStyle="1" w:styleId="EndNoteBibliographyTitle511">
    <w:name w:val="EndNote Bibliography Title511"/>
    <w:basedOn w:val="Standard"/>
    <w:rsid w:val="006204C5"/>
    <w:pPr>
      <w:spacing w:after="0"/>
      <w:jc w:val="center"/>
    </w:pPr>
    <w:rPr>
      <w:rFonts w:ascii="Calibri" w:hAnsi="Calibri"/>
      <w:noProof/>
      <w:szCs w:val="20"/>
      <w:lang w:val="en-US"/>
    </w:rPr>
  </w:style>
  <w:style w:type="character" w:customStyle="1" w:styleId="EndNoteBibliographyTitleZchn611">
    <w:name w:val="EndNote Bibliography Title Zchn611"/>
    <w:basedOn w:val="Absatz-Standardschriftart"/>
    <w:rsid w:val="006204C5"/>
    <w:rPr>
      <w:rFonts w:ascii="Calibri" w:hAnsi="Calibri"/>
      <w:noProof/>
      <w:sz w:val="20"/>
      <w:szCs w:val="20"/>
      <w:lang w:val="en-US"/>
    </w:rPr>
  </w:style>
  <w:style w:type="paragraph" w:customStyle="1" w:styleId="EndNoteBibliography511">
    <w:name w:val="EndNote Bibliography511"/>
    <w:basedOn w:val="Standard"/>
    <w:rsid w:val="006204C5"/>
    <w:pPr>
      <w:spacing w:line="240" w:lineRule="auto"/>
      <w:jc w:val="both"/>
    </w:pPr>
    <w:rPr>
      <w:rFonts w:ascii="Calibri" w:hAnsi="Calibri"/>
      <w:noProof/>
      <w:szCs w:val="20"/>
      <w:lang w:val="en-US"/>
    </w:rPr>
  </w:style>
  <w:style w:type="character" w:customStyle="1" w:styleId="EndNoteBibliographyZchn511">
    <w:name w:val="EndNote Bibliography Zchn511"/>
    <w:basedOn w:val="Absatz-Standardschriftart"/>
    <w:rsid w:val="006204C5"/>
    <w:rPr>
      <w:rFonts w:ascii="Calibri" w:hAnsi="Calibri"/>
      <w:noProof/>
      <w:sz w:val="20"/>
      <w:szCs w:val="20"/>
      <w:lang w:val="en-US"/>
    </w:rPr>
  </w:style>
  <w:style w:type="character" w:customStyle="1" w:styleId="KopfzeileZchn611">
    <w:name w:val="Kopfzeile Zchn611"/>
    <w:basedOn w:val="Absatz-Standardschriftart"/>
    <w:uiPriority w:val="99"/>
    <w:rsid w:val="006204C5"/>
  </w:style>
  <w:style w:type="character" w:customStyle="1" w:styleId="FuzeileZchn611">
    <w:name w:val="Fußzeile Zchn611"/>
    <w:basedOn w:val="Absatz-Standardschriftart"/>
    <w:uiPriority w:val="99"/>
    <w:rsid w:val="006204C5"/>
  </w:style>
  <w:style w:type="character" w:customStyle="1" w:styleId="KommentartextZchn611">
    <w:name w:val="Kommentartext Zchn6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SprechblasentextZchn611">
    <w:name w:val="Sprechblasentext Zchn611"/>
    <w:basedOn w:val="Absatz-Standardschriftart"/>
    <w:uiPriority w:val="99"/>
    <w:rsid w:val="006204C5"/>
    <w:rPr>
      <w:rFonts w:ascii="Segoe UI" w:hAnsi="Segoe UI" w:cs="Segoe UI"/>
      <w:sz w:val="18"/>
      <w:szCs w:val="18"/>
    </w:rPr>
  </w:style>
  <w:style w:type="table" w:customStyle="1" w:styleId="TabellemithellemGitternetz1111">
    <w:name w:val="Tabelle mit hellem Gitternetz111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611">
    <w:name w:val="Kommentarthema Zchn611"/>
    <w:basedOn w:val="KommentartextZchn"/>
    <w:uiPriority w:val="99"/>
    <w:semiHidden/>
    <w:rsid w:val="006204C5"/>
    <w:rPr>
      <w:b/>
      <w:bCs/>
      <w:sz w:val="20"/>
      <w:szCs w:val="20"/>
    </w:rPr>
  </w:style>
  <w:style w:type="character" w:customStyle="1" w:styleId="EndNoteBibliographyTitleZchn141">
    <w:name w:val="EndNote Bibliography Title Zchn14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w11">
    <w:name w:val="w11"/>
    <w:basedOn w:val="Absatz-Standardschriftart"/>
    <w:rsid w:val="006204C5"/>
  </w:style>
  <w:style w:type="character" w:customStyle="1" w:styleId="foreign11">
    <w:name w:val="foreign11"/>
    <w:basedOn w:val="Absatz-Standardschriftart"/>
    <w:rsid w:val="006204C5"/>
  </w:style>
  <w:style w:type="character" w:customStyle="1" w:styleId="EndnotentextZchn611">
    <w:name w:val="Endnotentext Zchn611"/>
    <w:basedOn w:val="Absatz-Standardschriftart"/>
    <w:uiPriority w:val="99"/>
    <w:semiHidden/>
    <w:rsid w:val="006204C5"/>
    <w:rPr>
      <w:sz w:val="20"/>
      <w:szCs w:val="20"/>
    </w:rPr>
  </w:style>
  <w:style w:type="paragraph" w:customStyle="1" w:styleId="Default211">
    <w:name w:val="Default21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proper11">
    <w:name w:val="proper11"/>
    <w:basedOn w:val="Absatz-Standardschriftart"/>
    <w:rsid w:val="006204C5"/>
  </w:style>
  <w:style w:type="character" w:customStyle="1" w:styleId="note11">
    <w:name w:val="note11"/>
    <w:basedOn w:val="Absatz-Standardschriftart"/>
    <w:rsid w:val="006204C5"/>
  </w:style>
  <w:style w:type="character" w:customStyle="1" w:styleId="KommentarthemaZchn1611">
    <w:name w:val="Kommentarthema Zchn161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111">
    <w:name w:val="Tabelle mit hellem Gitternetz211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berschrift3Zchn1211">
    <w:name w:val="Überschrift 3 Zchn1211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berschrift4Zchn1211">
    <w:name w:val="Überschrift 4 Zchn1211"/>
    <w:basedOn w:val="Absatz-Standardschriftart"/>
    <w:uiPriority w:val="9"/>
    <w:rsid w:val="006204C5"/>
    <w:rPr>
      <w:rFonts w:ascii="Times New Roman" w:eastAsiaTheme="majorEastAsia" w:hAnsi="Times New Roman" w:cstheme="majorBidi"/>
      <w:b/>
      <w:iCs/>
      <w:sz w:val="24"/>
    </w:rPr>
  </w:style>
  <w:style w:type="character" w:customStyle="1" w:styleId="berschrift5Zchn1211">
    <w:name w:val="Überschrift 5 Zchn1211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</w:rPr>
  </w:style>
  <w:style w:type="character" w:customStyle="1" w:styleId="KopfzeileZchn1211">
    <w:name w:val="Kopfzeile Zchn1211"/>
    <w:basedOn w:val="Absatz-Standardschriftart"/>
    <w:uiPriority w:val="99"/>
    <w:rsid w:val="006204C5"/>
  </w:style>
  <w:style w:type="character" w:customStyle="1" w:styleId="FuzeileZchn1211">
    <w:name w:val="Fußzeile Zchn1211"/>
    <w:basedOn w:val="Absatz-Standardschriftart"/>
    <w:uiPriority w:val="99"/>
    <w:rsid w:val="006204C5"/>
  </w:style>
  <w:style w:type="character" w:customStyle="1" w:styleId="KommentartextZchn151">
    <w:name w:val="Kommentartext Zchn15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SprechblasentextZchn1211">
    <w:name w:val="Sprechblasentext Zchn1211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EndnotentextZchn11211">
    <w:name w:val="Endnotentext Zchn112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11211">
    <w:name w:val="Kommentarthema Zchn1121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character" w:customStyle="1" w:styleId="berschrift1Zchn1111">
    <w:name w:val="Überschrift 1 Zchn1111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8"/>
      <w:szCs w:val="32"/>
    </w:rPr>
  </w:style>
  <w:style w:type="character" w:customStyle="1" w:styleId="KopfzeileZchn2111">
    <w:name w:val="Kopfzeile Zchn2111"/>
    <w:basedOn w:val="Absatz-Standardschriftart"/>
    <w:uiPriority w:val="99"/>
    <w:rsid w:val="006204C5"/>
  </w:style>
  <w:style w:type="character" w:customStyle="1" w:styleId="FuzeileZchn2111">
    <w:name w:val="Fußzeile Zchn2111"/>
    <w:basedOn w:val="Absatz-Standardschriftart"/>
    <w:uiPriority w:val="99"/>
    <w:rsid w:val="006204C5"/>
  </w:style>
  <w:style w:type="paragraph" w:customStyle="1" w:styleId="EndNoteBibliographyTitle1111">
    <w:name w:val="EndNote Bibliography Title111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Zchn241">
    <w:name w:val="EndNote Bibliography Title Zchn241"/>
    <w:basedOn w:val="Absatz-Standardschriftart"/>
    <w:rsid w:val="006204C5"/>
    <w:rPr>
      <w:rFonts w:ascii="Calibri" w:hAnsi="Calibri"/>
      <w:noProof/>
      <w:lang w:val="en-US"/>
    </w:rPr>
  </w:style>
  <w:style w:type="paragraph" w:customStyle="1" w:styleId="EndNoteBibliography1111">
    <w:name w:val="EndNote Bibliography111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1111">
    <w:name w:val="EndNote Bibliography Zchn111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2111">
    <w:name w:val="Fußnotentext Zchn2111"/>
    <w:aliases w:val=" Char Zchn1111,Char Zchn1411"/>
    <w:basedOn w:val="Absatz-Standardschriftart"/>
    <w:uiPriority w:val="99"/>
    <w:rsid w:val="006204C5"/>
    <w:rPr>
      <w:sz w:val="20"/>
      <w:szCs w:val="20"/>
    </w:rPr>
  </w:style>
  <w:style w:type="character" w:customStyle="1" w:styleId="SprechblasentextZchn2111">
    <w:name w:val="Sprechblasentext Zchn2111"/>
    <w:basedOn w:val="Absatz-Standardschriftart"/>
    <w:uiPriority w:val="99"/>
    <w:rsid w:val="006204C5"/>
    <w:rPr>
      <w:rFonts w:ascii="Tahoma" w:hAnsi="Tahoma" w:cs="Tahoma"/>
      <w:sz w:val="16"/>
      <w:szCs w:val="16"/>
    </w:rPr>
  </w:style>
  <w:style w:type="character" w:customStyle="1" w:styleId="KommentartextZchn2111">
    <w:name w:val="Kommentartext Zchn21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2111">
    <w:name w:val="Kommentarthema Zchn2111"/>
    <w:basedOn w:val="KommentartextZchn"/>
    <w:uiPriority w:val="99"/>
    <w:semiHidden/>
    <w:rsid w:val="006204C5"/>
    <w:rPr>
      <w:b/>
      <w:bCs/>
      <w:sz w:val="20"/>
      <w:szCs w:val="20"/>
    </w:rPr>
  </w:style>
  <w:style w:type="character" w:customStyle="1" w:styleId="apple-converted-space41">
    <w:name w:val="apple-converted-space41"/>
    <w:basedOn w:val="Absatz-Standardschriftart"/>
    <w:rsid w:val="006204C5"/>
  </w:style>
  <w:style w:type="paragraph" w:customStyle="1" w:styleId="Default1111">
    <w:name w:val="Default111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EndnotentextZchn2111">
    <w:name w:val="Endnotentext Zchn21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akk11">
    <w:name w:val="akk11"/>
    <w:basedOn w:val="Absatz-Standardschriftart"/>
    <w:rsid w:val="006204C5"/>
  </w:style>
  <w:style w:type="paragraph" w:customStyle="1" w:styleId="Formatvorlage11111">
    <w:name w:val="Formatvorlage1111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1111">
    <w:name w:val="Formatvorlage21111"/>
    <w:basedOn w:val="berschrift1"/>
    <w:qFormat/>
    <w:rsid w:val="006204C5"/>
    <w:rPr>
      <w:rFonts w:eastAsia="Times New Roman"/>
      <w:sz w:val="28"/>
    </w:rPr>
  </w:style>
  <w:style w:type="character" w:customStyle="1" w:styleId="SprechblasentextZchn11211">
    <w:name w:val="Sprechblasentext Zchn11211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11211">
    <w:name w:val="Kommentartext Zchn112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12111">
    <w:name w:val="Kommentarthema Zchn12111"/>
    <w:basedOn w:val="KommentartextZchn1"/>
    <w:uiPriority w:val="99"/>
    <w:semiHidden/>
    <w:rsid w:val="006204C5"/>
    <w:rPr>
      <w:b/>
      <w:bCs/>
      <w:sz w:val="20"/>
      <w:szCs w:val="20"/>
    </w:rPr>
  </w:style>
  <w:style w:type="character" w:customStyle="1" w:styleId="ListenabsatzZchn1111">
    <w:name w:val="Listenabsatz Zchn1111"/>
    <w:basedOn w:val="Absatz-Standardschriftart"/>
    <w:uiPriority w:val="34"/>
    <w:rsid w:val="006204C5"/>
  </w:style>
  <w:style w:type="paragraph" w:customStyle="1" w:styleId="SumGlossarNeu111">
    <w:name w:val="SumGlossarNeu111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411">
    <w:name w:val="msonormal41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KopfzeileZchn3111">
    <w:name w:val="Kopfzeile Zchn3111"/>
    <w:basedOn w:val="Absatz-Standardschriftart"/>
    <w:uiPriority w:val="99"/>
    <w:rsid w:val="006204C5"/>
  </w:style>
  <w:style w:type="character" w:customStyle="1" w:styleId="FuzeileZchn3111">
    <w:name w:val="Fußzeile Zchn3111"/>
    <w:basedOn w:val="Absatz-Standardschriftart"/>
    <w:uiPriority w:val="99"/>
    <w:rsid w:val="006204C5"/>
  </w:style>
  <w:style w:type="paragraph" w:customStyle="1" w:styleId="EndNoteBibliographyTitle2111">
    <w:name w:val="EndNote Bibliography Title21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character" w:customStyle="1" w:styleId="EndNoteBibliographyTitleZchn3111">
    <w:name w:val="EndNote Bibliography Title Zchn3111"/>
    <w:basedOn w:val="Absatz-Standardschriftart"/>
    <w:rsid w:val="006204C5"/>
    <w:rPr>
      <w:rFonts w:ascii="Calibri" w:hAnsi="Calibri"/>
      <w:noProof/>
      <w:lang w:val="en-US"/>
    </w:rPr>
  </w:style>
  <w:style w:type="paragraph" w:customStyle="1" w:styleId="EndNoteBibliography2111">
    <w:name w:val="EndNote Bibliography21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2111">
    <w:name w:val="EndNote Bibliography Zchn211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3111">
    <w:name w:val="Fußnotentext Zchn3111"/>
    <w:aliases w:val=" Char Zchn2111,Char Zchn2111"/>
    <w:basedOn w:val="Absatz-Standardschriftart"/>
    <w:uiPriority w:val="99"/>
    <w:rsid w:val="006204C5"/>
    <w:rPr>
      <w:sz w:val="20"/>
      <w:szCs w:val="20"/>
    </w:rPr>
  </w:style>
  <w:style w:type="paragraph" w:customStyle="1" w:styleId="msonormal1111">
    <w:name w:val="msonormal111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SprechblasentextZchn3111">
    <w:name w:val="Sprechblasentext Zchn3111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3111">
    <w:name w:val="Kommentartext Zchn31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3111">
    <w:name w:val="Kommentarthema Zchn3111"/>
    <w:basedOn w:val="KommentartextZchn"/>
    <w:uiPriority w:val="99"/>
    <w:semiHidden/>
    <w:rsid w:val="006204C5"/>
    <w:rPr>
      <w:b/>
      <w:bCs/>
      <w:sz w:val="20"/>
      <w:szCs w:val="20"/>
    </w:rPr>
  </w:style>
  <w:style w:type="character" w:customStyle="1" w:styleId="ListenabsatzZchn2111">
    <w:name w:val="Listenabsatz Zchn2111"/>
    <w:basedOn w:val="Absatz-Standardschriftart"/>
    <w:uiPriority w:val="34"/>
    <w:rsid w:val="006204C5"/>
  </w:style>
  <w:style w:type="paragraph" w:customStyle="1" w:styleId="Formatvorlage12111">
    <w:name w:val="Formatvorlage1211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2111">
    <w:name w:val="Formatvorlage22111"/>
    <w:basedOn w:val="berschrift1"/>
    <w:qFormat/>
    <w:rsid w:val="006204C5"/>
    <w:rPr>
      <w:rFonts w:eastAsia="Times New Roman"/>
      <w:sz w:val="28"/>
    </w:rPr>
  </w:style>
  <w:style w:type="character" w:customStyle="1" w:styleId="FunotentextZchn11111">
    <w:name w:val="Fußnotentext Zchn11111"/>
    <w:aliases w:val="Char Zchn11111"/>
    <w:basedOn w:val="Absatz-Standardschriftart"/>
    <w:uiPriority w:val="99"/>
    <w:semiHidden/>
    <w:rsid w:val="006204C5"/>
    <w:rPr>
      <w:sz w:val="20"/>
      <w:szCs w:val="20"/>
      <w:lang w:val="de-DE"/>
    </w:rPr>
  </w:style>
  <w:style w:type="character" w:customStyle="1" w:styleId="KommentartextZchn12111">
    <w:name w:val="Kommentartext Zchn121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13111">
    <w:name w:val="Kommentarthema Zchn131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311">
    <w:name w:val="textkörper-einzug31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311">
    <w:name w:val="Pa93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character" w:customStyle="1" w:styleId="item31">
    <w:name w:val="item31"/>
    <w:basedOn w:val="Absatz-Standardschriftart"/>
    <w:rsid w:val="006204C5"/>
  </w:style>
  <w:style w:type="character" w:customStyle="1" w:styleId="apple-converted-space1111">
    <w:name w:val="apple-converted-space1111"/>
    <w:basedOn w:val="Absatz-Standardschriftart"/>
    <w:rsid w:val="006204C5"/>
  </w:style>
  <w:style w:type="character" w:customStyle="1" w:styleId="ao--italic31">
    <w:name w:val="ao--italic31"/>
    <w:basedOn w:val="Absatz-Standardschriftart"/>
    <w:rsid w:val="006204C5"/>
  </w:style>
  <w:style w:type="character" w:customStyle="1" w:styleId="A431">
    <w:name w:val="A431"/>
    <w:uiPriority w:val="99"/>
    <w:rsid w:val="006204C5"/>
    <w:rPr>
      <w:color w:val="000000"/>
    </w:rPr>
  </w:style>
  <w:style w:type="character" w:customStyle="1" w:styleId="EndnotentextZchn3111">
    <w:name w:val="Endnotentext Zchn3111"/>
    <w:basedOn w:val="Absatz-Standardschriftart"/>
    <w:uiPriority w:val="99"/>
    <w:semiHidden/>
    <w:rsid w:val="006204C5"/>
    <w:rPr>
      <w:sz w:val="20"/>
      <w:szCs w:val="20"/>
      <w:lang w:val="en-US"/>
    </w:rPr>
  </w:style>
  <w:style w:type="character" w:customStyle="1" w:styleId="gmail-s131">
    <w:name w:val="gmail-s131"/>
    <w:basedOn w:val="Absatz-Standardschriftart"/>
    <w:rsid w:val="006204C5"/>
  </w:style>
  <w:style w:type="character" w:customStyle="1" w:styleId="gmail-s231">
    <w:name w:val="gmail-s231"/>
    <w:basedOn w:val="Absatz-Standardschriftart"/>
    <w:rsid w:val="006204C5"/>
  </w:style>
  <w:style w:type="character" w:customStyle="1" w:styleId="gmail-s331">
    <w:name w:val="gmail-s331"/>
    <w:basedOn w:val="Absatz-Standardschriftart"/>
    <w:rsid w:val="006204C5"/>
  </w:style>
  <w:style w:type="character" w:customStyle="1" w:styleId="gmail-s431">
    <w:name w:val="gmail-s431"/>
    <w:basedOn w:val="Absatz-Standardschriftart"/>
    <w:rsid w:val="006204C5"/>
  </w:style>
  <w:style w:type="character" w:customStyle="1" w:styleId="gmail-s531">
    <w:name w:val="gmail-s531"/>
    <w:basedOn w:val="Absatz-Standardschriftart"/>
    <w:rsid w:val="006204C5"/>
  </w:style>
  <w:style w:type="character" w:customStyle="1" w:styleId="EndNoteBibliographyTitleZchn11111">
    <w:name w:val="EndNote Bibliography Title Zchn11111"/>
    <w:basedOn w:val="Absatz-Standardschriftart"/>
    <w:rsid w:val="006204C5"/>
    <w:rPr>
      <w:rFonts w:ascii="Times New Roman" w:hAnsi="Times New Roman"/>
      <w:sz w:val="20"/>
      <w:szCs w:val="20"/>
      <w:lang w:val="de-DE"/>
    </w:rPr>
  </w:style>
  <w:style w:type="character" w:customStyle="1" w:styleId="EndNoteBibliographyTitleZchn21111">
    <w:name w:val="EndNote Bibliography Title Zchn2111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berschrift5Zchn2111">
    <w:name w:val="Überschrift 5 Zchn2111"/>
    <w:basedOn w:val="Absatz-Standardschriftart"/>
    <w:uiPriority w:val="9"/>
    <w:rsid w:val="006204C5"/>
    <w:rPr>
      <w:rFonts w:asciiTheme="majorHAnsi" w:eastAsiaTheme="majorEastAsia" w:hAnsiTheme="majorHAnsi" w:cstheme="majorBidi"/>
      <w:color w:val="2E74B5" w:themeColor="accent1" w:themeShade="BF"/>
      <w:sz w:val="24"/>
    </w:rPr>
  </w:style>
  <w:style w:type="character" w:customStyle="1" w:styleId="KopfzeileZchn4111">
    <w:name w:val="Kopfzeile Zchn4111"/>
    <w:basedOn w:val="Absatz-Standardschriftart"/>
    <w:uiPriority w:val="99"/>
    <w:rsid w:val="006204C5"/>
  </w:style>
  <w:style w:type="character" w:customStyle="1" w:styleId="FuzeileZchn4111">
    <w:name w:val="Fußzeile Zchn4111"/>
    <w:basedOn w:val="Absatz-Standardschriftart"/>
    <w:uiPriority w:val="99"/>
    <w:rsid w:val="006204C5"/>
  </w:style>
  <w:style w:type="paragraph" w:customStyle="1" w:styleId="EndNoteBibliographyTitle3111">
    <w:name w:val="EndNote Bibliography Title31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character" w:customStyle="1" w:styleId="EndNoteBibliographyTitleZchn4111">
    <w:name w:val="EndNote Bibliography Title Zchn4111"/>
    <w:basedOn w:val="Absatz-Standardschriftart"/>
    <w:rsid w:val="006204C5"/>
    <w:rPr>
      <w:rFonts w:ascii="Calibri" w:hAnsi="Calibri"/>
      <w:noProof/>
      <w:lang w:val="en-US"/>
    </w:rPr>
  </w:style>
  <w:style w:type="paragraph" w:customStyle="1" w:styleId="EndNoteBibliography3111">
    <w:name w:val="EndNote Bibliography31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3111">
    <w:name w:val="EndNote Bibliography Zchn311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4111">
    <w:name w:val="Fußnotentext Zchn4111"/>
    <w:aliases w:val=" Char Zchn3111,Char Zchn3111"/>
    <w:basedOn w:val="Absatz-Standardschriftart"/>
    <w:uiPriority w:val="99"/>
    <w:rsid w:val="006204C5"/>
    <w:rPr>
      <w:sz w:val="20"/>
      <w:szCs w:val="20"/>
    </w:rPr>
  </w:style>
  <w:style w:type="paragraph" w:customStyle="1" w:styleId="msonormal2111">
    <w:name w:val="msonormal211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SprechblasentextZchn4111">
    <w:name w:val="Sprechblasentext Zchn4111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4111">
    <w:name w:val="Kommentartext Zchn41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4111">
    <w:name w:val="Kommentarthema Zchn4111"/>
    <w:basedOn w:val="KommentartextZchn"/>
    <w:uiPriority w:val="99"/>
    <w:semiHidden/>
    <w:rsid w:val="006204C5"/>
    <w:rPr>
      <w:b/>
      <w:bCs/>
      <w:sz w:val="20"/>
      <w:szCs w:val="20"/>
    </w:rPr>
  </w:style>
  <w:style w:type="character" w:customStyle="1" w:styleId="ListenabsatzZchn3111">
    <w:name w:val="Listenabsatz Zchn3111"/>
    <w:basedOn w:val="Absatz-Standardschriftart"/>
    <w:uiPriority w:val="34"/>
    <w:rsid w:val="006204C5"/>
  </w:style>
  <w:style w:type="paragraph" w:customStyle="1" w:styleId="Formatvorlage13111">
    <w:name w:val="Formatvorlage1311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3111">
    <w:name w:val="Formatvorlage23111"/>
    <w:basedOn w:val="berschrift1"/>
    <w:qFormat/>
    <w:rsid w:val="006204C5"/>
    <w:rPr>
      <w:rFonts w:eastAsia="Times New Roman"/>
      <w:sz w:val="28"/>
    </w:rPr>
  </w:style>
  <w:style w:type="character" w:customStyle="1" w:styleId="FunotentextZchn12111">
    <w:name w:val="Fußnotentext Zchn12111"/>
    <w:aliases w:val="Char Zchn12111"/>
    <w:basedOn w:val="Absatz-Standardschriftart"/>
    <w:uiPriority w:val="99"/>
    <w:semiHidden/>
    <w:rsid w:val="006204C5"/>
    <w:rPr>
      <w:sz w:val="20"/>
      <w:szCs w:val="20"/>
      <w:lang w:val="de-DE"/>
    </w:rPr>
  </w:style>
  <w:style w:type="character" w:customStyle="1" w:styleId="KommentartextZchn13111">
    <w:name w:val="Kommentartext Zchn131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14111">
    <w:name w:val="Kommentarthema Zchn141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111">
    <w:name w:val="textkörper-einzug111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1111">
    <w:name w:val="Pa911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character" w:customStyle="1" w:styleId="item1111">
    <w:name w:val="item1111"/>
    <w:basedOn w:val="Absatz-Standardschriftart"/>
    <w:rsid w:val="006204C5"/>
  </w:style>
  <w:style w:type="character" w:customStyle="1" w:styleId="apple-converted-space2111">
    <w:name w:val="apple-converted-space2111"/>
    <w:basedOn w:val="Absatz-Standardschriftart"/>
    <w:rsid w:val="006204C5"/>
  </w:style>
  <w:style w:type="character" w:customStyle="1" w:styleId="ao--italic1111">
    <w:name w:val="ao--italic1111"/>
    <w:basedOn w:val="Absatz-Standardschriftart"/>
    <w:rsid w:val="006204C5"/>
  </w:style>
  <w:style w:type="character" w:customStyle="1" w:styleId="A41111">
    <w:name w:val="A41111"/>
    <w:uiPriority w:val="99"/>
    <w:rsid w:val="006204C5"/>
    <w:rPr>
      <w:color w:val="000000"/>
    </w:rPr>
  </w:style>
  <w:style w:type="character" w:customStyle="1" w:styleId="EndnotentextZchn4111">
    <w:name w:val="Endnotentext Zchn4111"/>
    <w:basedOn w:val="Absatz-Standardschriftart"/>
    <w:uiPriority w:val="99"/>
    <w:semiHidden/>
    <w:rsid w:val="006204C5"/>
    <w:rPr>
      <w:sz w:val="20"/>
      <w:szCs w:val="20"/>
      <w:lang w:val="en-US"/>
    </w:rPr>
  </w:style>
  <w:style w:type="character" w:customStyle="1" w:styleId="gmail-s11111">
    <w:name w:val="gmail-s11111"/>
    <w:basedOn w:val="Absatz-Standardschriftart"/>
    <w:rsid w:val="006204C5"/>
  </w:style>
  <w:style w:type="character" w:customStyle="1" w:styleId="gmail-s21111">
    <w:name w:val="gmail-s21111"/>
    <w:basedOn w:val="Absatz-Standardschriftart"/>
    <w:rsid w:val="006204C5"/>
  </w:style>
  <w:style w:type="character" w:customStyle="1" w:styleId="gmail-s31111">
    <w:name w:val="gmail-s31111"/>
    <w:basedOn w:val="Absatz-Standardschriftart"/>
    <w:rsid w:val="006204C5"/>
  </w:style>
  <w:style w:type="character" w:customStyle="1" w:styleId="gmail-s41111">
    <w:name w:val="gmail-s41111"/>
    <w:basedOn w:val="Absatz-Standardschriftart"/>
    <w:rsid w:val="006204C5"/>
  </w:style>
  <w:style w:type="character" w:customStyle="1" w:styleId="gmail-s51111">
    <w:name w:val="gmail-s51111"/>
    <w:basedOn w:val="Absatz-Standardschriftart"/>
    <w:rsid w:val="006204C5"/>
  </w:style>
  <w:style w:type="character" w:customStyle="1" w:styleId="EndNoteBibliographyTitleZchn12111">
    <w:name w:val="EndNote Bibliography Title Zchn12111"/>
    <w:basedOn w:val="Absatz-Standardschriftart"/>
    <w:rsid w:val="006204C5"/>
    <w:rPr>
      <w:rFonts w:ascii="Times New Roman" w:hAnsi="Times New Roman"/>
      <w:sz w:val="20"/>
      <w:szCs w:val="20"/>
      <w:lang w:val="de-DE"/>
    </w:rPr>
  </w:style>
  <w:style w:type="character" w:customStyle="1" w:styleId="EndNoteBibliographyTitleZchn22111">
    <w:name w:val="EndNote Bibliography Title Zchn2211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berschrift5Zchn3111">
    <w:name w:val="Überschrift 5 Zchn3111"/>
    <w:basedOn w:val="Absatz-Standardschriftart"/>
    <w:uiPriority w:val="9"/>
    <w:rsid w:val="006204C5"/>
    <w:rPr>
      <w:rFonts w:asciiTheme="majorHAnsi" w:eastAsiaTheme="majorEastAsia" w:hAnsiTheme="majorHAnsi" w:cstheme="majorBidi"/>
      <w:color w:val="2E74B5" w:themeColor="accent1" w:themeShade="BF"/>
      <w:sz w:val="24"/>
    </w:rPr>
  </w:style>
  <w:style w:type="character" w:customStyle="1" w:styleId="KopfzeileZchn5111">
    <w:name w:val="Kopfzeile Zchn5111"/>
    <w:basedOn w:val="Absatz-Standardschriftart"/>
    <w:uiPriority w:val="99"/>
    <w:rsid w:val="006204C5"/>
  </w:style>
  <w:style w:type="character" w:customStyle="1" w:styleId="FuzeileZchn5111">
    <w:name w:val="Fußzeile Zchn5111"/>
    <w:basedOn w:val="Absatz-Standardschriftart"/>
    <w:uiPriority w:val="99"/>
    <w:rsid w:val="006204C5"/>
  </w:style>
  <w:style w:type="paragraph" w:customStyle="1" w:styleId="EndNoteBibliographyTitle4111">
    <w:name w:val="EndNote Bibliography Title41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character" w:customStyle="1" w:styleId="EndNoteBibliographyTitleZchn5111">
    <w:name w:val="EndNote Bibliography Title Zchn5111"/>
    <w:basedOn w:val="Absatz-Standardschriftart"/>
    <w:rsid w:val="006204C5"/>
    <w:rPr>
      <w:rFonts w:ascii="Calibri" w:hAnsi="Calibri"/>
      <w:noProof/>
      <w:lang w:val="en-US"/>
    </w:rPr>
  </w:style>
  <w:style w:type="paragraph" w:customStyle="1" w:styleId="EndNoteBibliography4111">
    <w:name w:val="EndNote Bibliography41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4111">
    <w:name w:val="EndNote Bibliography Zchn411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5111">
    <w:name w:val="Fußnotentext Zchn5111"/>
    <w:aliases w:val=" Char Zchn4111,Char Zchn4111"/>
    <w:basedOn w:val="Absatz-Standardschriftart"/>
    <w:uiPriority w:val="99"/>
    <w:rsid w:val="006204C5"/>
    <w:rPr>
      <w:sz w:val="20"/>
      <w:szCs w:val="20"/>
    </w:rPr>
  </w:style>
  <w:style w:type="paragraph" w:customStyle="1" w:styleId="msonormal3111">
    <w:name w:val="msonormal311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SprechblasentextZchn5111">
    <w:name w:val="Sprechblasentext Zchn5111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5111">
    <w:name w:val="Kommentartext Zchn51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5111">
    <w:name w:val="Kommentarthema Zchn5111"/>
    <w:basedOn w:val="KommentartextZchn"/>
    <w:uiPriority w:val="99"/>
    <w:semiHidden/>
    <w:rsid w:val="006204C5"/>
    <w:rPr>
      <w:b/>
      <w:bCs/>
      <w:sz w:val="20"/>
      <w:szCs w:val="20"/>
    </w:rPr>
  </w:style>
  <w:style w:type="character" w:customStyle="1" w:styleId="ListenabsatzZchn4111">
    <w:name w:val="Listenabsatz Zchn4111"/>
    <w:basedOn w:val="Absatz-Standardschriftart"/>
    <w:uiPriority w:val="34"/>
    <w:rsid w:val="006204C5"/>
  </w:style>
  <w:style w:type="paragraph" w:customStyle="1" w:styleId="Formatvorlage14111">
    <w:name w:val="Formatvorlage1411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4111">
    <w:name w:val="Formatvorlage24111"/>
    <w:basedOn w:val="berschrift1"/>
    <w:qFormat/>
    <w:rsid w:val="006204C5"/>
    <w:rPr>
      <w:rFonts w:eastAsia="Times New Roman"/>
      <w:sz w:val="28"/>
    </w:rPr>
  </w:style>
  <w:style w:type="character" w:customStyle="1" w:styleId="FunotentextZchn13111">
    <w:name w:val="Fußnotentext Zchn13111"/>
    <w:aliases w:val="Char Zchn13111"/>
    <w:basedOn w:val="Absatz-Standardschriftart"/>
    <w:uiPriority w:val="99"/>
    <w:semiHidden/>
    <w:rsid w:val="006204C5"/>
    <w:rPr>
      <w:sz w:val="20"/>
      <w:szCs w:val="20"/>
      <w:lang w:val="de-DE"/>
    </w:rPr>
  </w:style>
  <w:style w:type="character" w:customStyle="1" w:styleId="KommentartextZchn14111">
    <w:name w:val="Kommentartext Zchn141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15111">
    <w:name w:val="Kommentarthema Zchn151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111">
    <w:name w:val="textkörper-einzug211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2111">
    <w:name w:val="Pa921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character" w:customStyle="1" w:styleId="item2111">
    <w:name w:val="item2111"/>
    <w:basedOn w:val="Absatz-Standardschriftart"/>
    <w:rsid w:val="006204C5"/>
  </w:style>
  <w:style w:type="character" w:customStyle="1" w:styleId="apple-converted-space3111">
    <w:name w:val="apple-converted-space3111"/>
    <w:basedOn w:val="Absatz-Standardschriftart"/>
    <w:rsid w:val="006204C5"/>
  </w:style>
  <w:style w:type="character" w:customStyle="1" w:styleId="ao--italic2111">
    <w:name w:val="ao--italic2111"/>
    <w:basedOn w:val="Absatz-Standardschriftart"/>
    <w:rsid w:val="006204C5"/>
  </w:style>
  <w:style w:type="character" w:customStyle="1" w:styleId="A42111">
    <w:name w:val="A42111"/>
    <w:uiPriority w:val="99"/>
    <w:rsid w:val="006204C5"/>
    <w:rPr>
      <w:color w:val="000000"/>
    </w:rPr>
  </w:style>
  <w:style w:type="character" w:customStyle="1" w:styleId="EndnotentextZchn5111">
    <w:name w:val="Endnotentext Zchn5111"/>
    <w:basedOn w:val="Absatz-Standardschriftart"/>
    <w:uiPriority w:val="99"/>
    <w:semiHidden/>
    <w:rsid w:val="006204C5"/>
    <w:rPr>
      <w:sz w:val="20"/>
      <w:szCs w:val="20"/>
      <w:lang w:val="en-US"/>
    </w:rPr>
  </w:style>
  <w:style w:type="character" w:customStyle="1" w:styleId="gmail-s12111">
    <w:name w:val="gmail-s12111"/>
    <w:basedOn w:val="Absatz-Standardschriftart"/>
    <w:rsid w:val="006204C5"/>
  </w:style>
  <w:style w:type="character" w:customStyle="1" w:styleId="gmail-s22111">
    <w:name w:val="gmail-s22111"/>
    <w:basedOn w:val="Absatz-Standardschriftart"/>
    <w:rsid w:val="006204C5"/>
  </w:style>
  <w:style w:type="character" w:customStyle="1" w:styleId="gmail-s32111">
    <w:name w:val="gmail-s32111"/>
    <w:basedOn w:val="Absatz-Standardschriftart"/>
    <w:rsid w:val="006204C5"/>
  </w:style>
  <w:style w:type="character" w:customStyle="1" w:styleId="gmail-s42111">
    <w:name w:val="gmail-s42111"/>
    <w:basedOn w:val="Absatz-Standardschriftart"/>
    <w:rsid w:val="006204C5"/>
  </w:style>
  <w:style w:type="character" w:customStyle="1" w:styleId="gmail-s52111">
    <w:name w:val="gmail-s52111"/>
    <w:basedOn w:val="Absatz-Standardschriftart"/>
    <w:rsid w:val="006204C5"/>
  </w:style>
  <w:style w:type="character" w:customStyle="1" w:styleId="EndNoteBibliographyTitleZchn13111">
    <w:name w:val="EndNote Bibliography Title Zchn13111"/>
    <w:basedOn w:val="Absatz-Standardschriftart"/>
    <w:rsid w:val="006204C5"/>
    <w:rPr>
      <w:rFonts w:ascii="Times New Roman" w:hAnsi="Times New Roman"/>
      <w:sz w:val="20"/>
      <w:szCs w:val="20"/>
      <w:lang w:val="de-DE"/>
    </w:rPr>
  </w:style>
  <w:style w:type="character" w:customStyle="1" w:styleId="EndNoteBibliographyTitleZchn23111">
    <w:name w:val="EndNote Bibliography Title Zchn2311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berschrift4Zchn2111">
    <w:name w:val="Überschrift 4 Zchn2111"/>
    <w:basedOn w:val="Absatz-Standardschriftart"/>
    <w:uiPriority w:val="9"/>
    <w:rsid w:val="006204C5"/>
    <w:rPr>
      <w:rFonts w:asciiTheme="majorHAnsi" w:eastAsiaTheme="majorEastAsia" w:hAnsiTheme="majorHAnsi" w:cstheme="majorBidi"/>
      <w:i/>
      <w:iCs/>
      <w:color w:val="2E74B5" w:themeColor="accent1" w:themeShade="BF"/>
      <w:sz w:val="24"/>
    </w:rPr>
  </w:style>
  <w:style w:type="character" w:customStyle="1" w:styleId="berschrift3Zchn11111">
    <w:name w:val="Überschrift 3 Zchn11111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berschrift4Zchn11111">
    <w:name w:val="Überschrift 4 Zchn11111"/>
    <w:basedOn w:val="Absatz-Standardschriftart"/>
    <w:uiPriority w:val="9"/>
    <w:rsid w:val="006204C5"/>
    <w:rPr>
      <w:rFonts w:ascii="Times New Roman" w:eastAsiaTheme="majorEastAsia" w:hAnsi="Times New Roman" w:cstheme="majorBidi"/>
      <w:b/>
      <w:iCs/>
      <w:sz w:val="24"/>
    </w:rPr>
  </w:style>
  <w:style w:type="character" w:customStyle="1" w:styleId="berschrift5Zchn11111">
    <w:name w:val="Überschrift 5 Zchn11111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</w:rPr>
  </w:style>
  <w:style w:type="character" w:customStyle="1" w:styleId="KopfzeileZchn11111">
    <w:name w:val="Kopfzeile Zchn11111"/>
    <w:basedOn w:val="Absatz-Standardschriftart"/>
    <w:uiPriority w:val="99"/>
    <w:rsid w:val="006204C5"/>
  </w:style>
  <w:style w:type="character" w:customStyle="1" w:styleId="FuzeileZchn11111">
    <w:name w:val="Fußzeile Zchn11111"/>
    <w:basedOn w:val="Absatz-Standardschriftart"/>
    <w:uiPriority w:val="99"/>
    <w:rsid w:val="006204C5"/>
  </w:style>
  <w:style w:type="character" w:customStyle="1" w:styleId="EndnotentextZchn111111">
    <w:name w:val="Endnotentext Zchn1111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111111">
    <w:name w:val="Kommentarthema Zchn11111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character" w:customStyle="1" w:styleId="SprechblasentextZchn111111">
    <w:name w:val="Sprechblasentext Zchn111111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111111">
    <w:name w:val="Kommentartext Zchn1111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berschrift1Zchn211">
    <w:name w:val="Überschrift 1 Zchn211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8"/>
      <w:szCs w:val="32"/>
    </w:rPr>
  </w:style>
  <w:style w:type="character" w:customStyle="1" w:styleId="KopfzeileZchn71">
    <w:name w:val="Kopfzeile Zchn71"/>
    <w:basedOn w:val="Absatz-Standardschriftart"/>
    <w:uiPriority w:val="99"/>
    <w:rsid w:val="006204C5"/>
  </w:style>
  <w:style w:type="character" w:customStyle="1" w:styleId="FuzeileZchn71">
    <w:name w:val="Fußzeile Zchn71"/>
    <w:basedOn w:val="Absatz-Standardschriftart"/>
    <w:uiPriority w:val="99"/>
    <w:rsid w:val="006204C5"/>
  </w:style>
  <w:style w:type="paragraph" w:customStyle="1" w:styleId="EndNoteBibliographyTitle61">
    <w:name w:val="EndNote Bibliography Title6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Zchn71">
    <w:name w:val="EndNote Bibliography Title Zchn71"/>
    <w:basedOn w:val="Absatz-Standardschriftart"/>
    <w:rsid w:val="006204C5"/>
    <w:rPr>
      <w:rFonts w:ascii="Calibri" w:hAnsi="Calibri"/>
      <w:noProof/>
      <w:lang w:val="en-US"/>
    </w:rPr>
  </w:style>
  <w:style w:type="paragraph" w:customStyle="1" w:styleId="EndNoteBibliography61">
    <w:name w:val="EndNote Bibliography6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61">
    <w:name w:val="EndNote Bibliography Zchn6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71">
    <w:name w:val="Fußnotentext Zchn71"/>
    <w:aliases w:val=" Char Zchn61,Char Zchn61, Char1 Zchn21,Char1 Zchn21, Char2 Zchn21,Char2 Zchn21, Char3 Zchn21,Char3 Zchn21, Char4 Zchn21,Char4 Zchn21"/>
    <w:basedOn w:val="Absatz-Standardschriftart"/>
    <w:uiPriority w:val="99"/>
    <w:rsid w:val="006204C5"/>
    <w:rPr>
      <w:sz w:val="20"/>
      <w:szCs w:val="20"/>
    </w:rPr>
  </w:style>
  <w:style w:type="character" w:customStyle="1" w:styleId="SprechblasentextZchn71">
    <w:name w:val="Sprechblasentext Zchn71"/>
    <w:basedOn w:val="Absatz-Standardschriftart"/>
    <w:uiPriority w:val="99"/>
    <w:rsid w:val="006204C5"/>
    <w:rPr>
      <w:rFonts w:ascii="Tahoma" w:hAnsi="Tahoma" w:cs="Tahoma"/>
      <w:sz w:val="16"/>
      <w:szCs w:val="16"/>
    </w:rPr>
  </w:style>
  <w:style w:type="character" w:customStyle="1" w:styleId="KommentartextZchn71">
    <w:name w:val="Kommentartext Zchn7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71">
    <w:name w:val="Kommentarthema Zchn71"/>
    <w:basedOn w:val="KommentartextZchn"/>
    <w:uiPriority w:val="99"/>
    <w:semiHidden/>
    <w:rsid w:val="006204C5"/>
    <w:rPr>
      <w:b/>
      <w:bCs/>
      <w:sz w:val="20"/>
      <w:szCs w:val="20"/>
    </w:rPr>
  </w:style>
  <w:style w:type="character" w:customStyle="1" w:styleId="apple-converted-space51">
    <w:name w:val="apple-converted-space51"/>
    <w:basedOn w:val="Absatz-Standardschriftart"/>
    <w:rsid w:val="006204C5"/>
  </w:style>
  <w:style w:type="paragraph" w:customStyle="1" w:styleId="Default31">
    <w:name w:val="Default3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EndnotentextZchn71">
    <w:name w:val="Endnotentext Zchn7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akk21">
    <w:name w:val="akk21"/>
    <w:basedOn w:val="Absatz-Standardschriftart"/>
    <w:rsid w:val="006204C5"/>
  </w:style>
  <w:style w:type="paragraph" w:customStyle="1" w:styleId="Formatvorlage1511">
    <w:name w:val="Formatvorlage151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511">
    <w:name w:val="Formatvorlage2511"/>
    <w:basedOn w:val="berschrift1"/>
    <w:qFormat/>
    <w:rsid w:val="006204C5"/>
    <w:rPr>
      <w:rFonts w:eastAsia="Times New Roman"/>
      <w:sz w:val="28"/>
    </w:rPr>
  </w:style>
  <w:style w:type="character" w:customStyle="1" w:styleId="SprechblasentextZchn131">
    <w:name w:val="Sprechblasentext Zchn131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161">
    <w:name w:val="Kommentartext Zchn16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171">
    <w:name w:val="Kommentarthema Zchn171"/>
    <w:basedOn w:val="KommentartextZchn1"/>
    <w:uiPriority w:val="99"/>
    <w:semiHidden/>
    <w:rsid w:val="006204C5"/>
    <w:rPr>
      <w:b/>
      <w:bCs/>
      <w:sz w:val="20"/>
      <w:szCs w:val="20"/>
    </w:rPr>
  </w:style>
  <w:style w:type="character" w:customStyle="1" w:styleId="ListenabsatzZchn61">
    <w:name w:val="Listenabsatz Zchn61"/>
    <w:basedOn w:val="Absatz-Standardschriftart"/>
    <w:uiPriority w:val="34"/>
    <w:rsid w:val="006204C5"/>
  </w:style>
  <w:style w:type="paragraph" w:customStyle="1" w:styleId="SumGlossarNeu21">
    <w:name w:val="SumGlossarNeu21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51">
    <w:name w:val="msonormal5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berschrift3Zchn131">
    <w:name w:val="Überschrift 3 Zchn131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berschrift4Zchn131">
    <w:name w:val="Überschrift 4 Zchn131"/>
    <w:basedOn w:val="Absatz-Standardschriftart"/>
    <w:uiPriority w:val="9"/>
    <w:rsid w:val="006204C5"/>
    <w:rPr>
      <w:rFonts w:ascii="Times New Roman" w:eastAsiaTheme="majorEastAsia" w:hAnsi="Times New Roman" w:cstheme="majorBidi"/>
      <w:b/>
      <w:iCs/>
      <w:sz w:val="24"/>
    </w:rPr>
  </w:style>
  <w:style w:type="character" w:customStyle="1" w:styleId="berschrift5Zchn131">
    <w:name w:val="Überschrift 5 Zchn131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</w:rPr>
  </w:style>
  <w:style w:type="character" w:customStyle="1" w:styleId="KopfzeileZchn131">
    <w:name w:val="Kopfzeile Zchn131"/>
    <w:basedOn w:val="Absatz-Standardschriftart"/>
    <w:uiPriority w:val="99"/>
    <w:rsid w:val="006204C5"/>
  </w:style>
  <w:style w:type="character" w:customStyle="1" w:styleId="FuzeileZchn131">
    <w:name w:val="Fußzeile Zchn131"/>
    <w:basedOn w:val="Absatz-Standardschriftart"/>
    <w:uiPriority w:val="99"/>
    <w:rsid w:val="006204C5"/>
  </w:style>
  <w:style w:type="table" w:customStyle="1" w:styleId="TabellemithellemGitternetz1211">
    <w:name w:val="Tabelle mit hellem Gitternetz121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EndNoteBibliographyTitleZchn151">
    <w:name w:val="EndNote Bibliography Title Zchn15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w21">
    <w:name w:val="w21"/>
    <w:basedOn w:val="Absatz-Standardschriftart"/>
    <w:rsid w:val="006204C5"/>
  </w:style>
  <w:style w:type="character" w:customStyle="1" w:styleId="foreign21">
    <w:name w:val="foreign21"/>
    <w:basedOn w:val="Absatz-Standardschriftart"/>
    <w:rsid w:val="006204C5"/>
  </w:style>
  <w:style w:type="character" w:customStyle="1" w:styleId="EndnotentextZchn1131">
    <w:name w:val="Endnotentext Zchn113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proper21">
    <w:name w:val="proper21"/>
    <w:basedOn w:val="Absatz-Standardschriftart"/>
    <w:rsid w:val="006204C5"/>
  </w:style>
  <w:style w:type="character" w:customStyle="1" w:styleId="note21">
    <w:name w:val="note21"/>
    <w:basedOn w:val="Absatz-Standardschriftart"/>
    <w:rsid w:val="006204C5"/>
  </w:style>
  <w:style w:type="character" w:customStyle="1" w:styleId="KommentarthemaZchn1131">
    <w:name w:val="Kommentarthema Zchn113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21">
    <w:name w:val="Tabelle mit hellem Gitternetz22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berschrift1Zchn1211">
    <w:name w:val="Überschrift 1 Zchn1211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8"/>
      <w:szCs w:val="32"/>
    </w:rPr>
  </w:style>
  <w:style w:type="character" w:customStyle="1" w:styleId="KopfzeileZchn2211">
    <w:name w:val="Kopfzeile Zchn2211"/>
    <w:basedOn w:val="Absatz-Standardschriftart"/>
    <w:uiPriority w:val="99"/>
    <w:rsid w:val="006204C5"/>
  </w:style>
  <w:style w:type="character" w:customStyle="1" w:styleId="FuzeileZchn2211">
    <w:name w:val="Fußzeile Zchn2211"/>
    <w:basedOn w:val="Absatz-Standardschriftart"/>
    <w:uiPriority w:val="99"/>
    <w:rsid w:val="006204C5"/>
  </w:style>
  <w:style w:type="paragraph" w:customStyle="1" w:styleId="EndNoteBibliographyTitle1211">
    <w:name w:val="EndNote Bibliography Title121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Zchn251">
    <w:name w:val="EndNote Bibliography Title Zchn251"/>
    <w:basedOn w:val="Absatz-Standardschriftart"/>
    <w:rsid w:val="006204C5"/>
    <w:rPr>
      <w:rFonts w:ascii="Calibri" w:hAnsi="Calibri"/>
      <w:noProof/>
      <w:lang w:val="en-US"/>
    </w:rPr>
  </w:style>
  <w:style w:type="paragraph" w:customStyle="1" w:styleId="EndNoteBibliography1211">
    <w:name w:val="EndNote Bibliography121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1211">
    <w:name w:val="EndNote Bibliography Zchn121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2211">
    <w:name w:val="Fußnotentext Zchn2211"/>
    <w:aliases w:val=" Char Zchn1211,Char Zchn151"/>
    <w:basedOn w:val="Absatz-Standardschriftart"/>
    <w:uiPriority w:val="99"/>
    <w:rsid w:val="006204C5"/>
    <w:rPr>
      <w:sz w:val="20"/>
      <w:szCs w:val="20"/>
    </w:rPr>
  </w:style>
  <w:style w:type="character" w:customStyle="1" w:styleId="SprechblasentextZchn2211">
    <w:name w:val="Sprechblasentext Zchn2211"/>
    <w:basedOn w:val="Absatz-Standardschriftart"/>
    <w:uiPriority w:val="99"/>
    <w:rsid w:val="006204C5"/>
    <w:rPr>
      <w:rFonts w:ascii="Tahoma" w:hAnsi="Tahoma" w:cs="Tahoma"/>
      <w:sz w:val="16"/>
      <w:szCs w:val="16"/>
    </w:rPr>
  </w:style>
  <w:style w:type="character" w:customStyle="1" w:styleId="KommentartextZchn2211">
    <w:name w:val="Kommentartext Zchn22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2211">
    <w:name w:val="Kommentarthema Zchn22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21">
    <w:name w:val="Default12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EndnotentextZchn2211">
    <w:name w:val="Endnotentext Zchn2211"/>
    <w:basedOn w:val="Absatz-Standardschriftart"/>
    <w:uiPriority w:val="99"/>
    <w:semiHidden/>
    <w:rsid w:val="006204C5"/>
    <w:rPr>
      <w:sz w:val="20"/>
      <w:szCs w:val="20"/>
    </w:rPr>
  </w:style>
  <w:style w:type="paragraph" w:customStyle="1" w:styleId="Formatvorlage11211">
    <w:name w:val="Formatvorlage1121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1211">
    <w:name w:val="Formatvorlage21211"/>
    <w:basedOn w:val="berschrift1"/>
    <w:qFormat/>
    <w:rsid w:val="006204C5"/>
    <w:rPr>
      <w:rFonts w:eastAsia="Times New Roman"/>
      <w:sz w:val="28"/>
    </w:rPr>
  </w:style>
  <w:style w:type="character" w:customStyle="1" w:styleId="SprechblasentextZchn1131">
    <w:name w:val="Sprechblasentext Zchn1131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1131">
    <w:name w:val="Kommentartext Zchn113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12211">
    <w:name w:val="Kommentarthema Zchn12211"/>
    <w:basedOn w:val="KommentartextZchn1"/>
    <w:uiPriority w:val="99"/>
    <w:semiHidden/>
    <w:rsid w:val="006204C5"/>
    <w:rPr>
      <w:b/>
      <w:bCs/>
      <w:sz w:val="20"/>
      <w:szCs w:val="20"/>
    </w:rPr>
  </w:style>
  <w:style w:type="character" w:customStyle="1" w:styleId="ListenabsatzZchn1211">
    <w:name w:val="Listenabsatz Zchn1211"/>
    <w:basedOn w:val="Absatz-Standardschriftart"/>
    <w:uiPriority w:val="34"/>
    <w:rsid w:val="006204C5"/>
  </w:style>
  <w:style w:type="character" w:customStyle="1" w:styleId="KopfzeileZchn321">
    <w:name w:val="Kopfzeile Zchn321"/>
    <w:basedOn w:val="Absatz-Standardschriftart"/>
    <w:uiPriority w:val="99"/>
    <w:rsid w:val="006204C5"/>
  </w:style>
  <w:style w:type="character" w:customStyle="1" w:styleId="FuzeileZchn321">
    <w:name w:val="Fußzeile Zchn321"/>
    <w:basedOn w:val="Absatz-Standardschriftart"/>
    <w:uiPriority w:val="99"/>
    <w:rsid w:val="006204C5"/>
  </w:style>
  <w:style w:type="paragraph" w:customStyle="1" w:styleId="EndNoteBibliographyTitle2211">
    <w:name w:val="EndNote Bibliography Title22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character" w:customStyle="1" w:styleId="EndNoteBibliographyTitleZchn3211">
    <w:name w:val="EndNote Bibliography Title Zchn3211"/>
    <w:basedOn w:val="Absatz-Standardschriftart"/>
    <w:rsid w:val="006204C5"/>
    <w:rPr>
      <w:rFonts w:ascii="Calibri" w:hAnsi="Calibri"/>
      <w:noProof/>
      <w:lang w:val="en-US"/>
    </w:rPr>
  </w:style>
  <w:style w:type="paragraph" w:customStyle="1" w:styleId="EndNoteBibliography2211">
    <w:name w:val="EndNote Bibliography22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2211">
    <w:name w:val="EndNote Bibliography Zchn221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321">
    <w:name w:val="Fußnotentext Zchn321"/>
    <w:aliases w:val=" Char Zchn2211,Char Zchn2211"/>
    <w:basedOn w:val="Absatz-Standardschriftart"/>
    <w:uiPriority w:val="99"/>
    <w:rsid w:val="006204C5"/>
    <w:rPr>
      <w:sz w:val="20"/>
      <w:szCs w:val="20"/>
    </w:rPr>
  </w:style>
  <w:style w:type="paragraph" w:customStyle="1" w:styleId="msonormal1211">
    <w:name w:val="msonormal121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SprechblasentextZchn321">
    <w:name w:val="Sprechblasentext Zchn321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321">
    <w:name w:val="Kommentartext Zchn32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3211">
    <w:name w:val="Kommentarthema Zchn3211"/>
    <w:basedOn w:val="KommentartextZchn"/>
    <w:uiPriority w:val="99"/>
    <w:semiHidden/>
    <w:rsid w:val="006204C5"/>
    <w:rPr>
      <w:b/>
      <w:bCs/>
      <w:sz w:val="20"/>
      <w:szCs w:val="20"/>
    </w:rPr>
  </w:style>
  <w:style w:type="character" w:customStyle="1" w:styleId="ListenabsatzZchn2211">
    <w:name w:val="Listenabsatz Zchn2211"/>
    <w:basedOn w:val="Absatz-Standardschriftart"/>
    <w:uiPriority w:val="34"/>
    <w:rsid w:val="006204C5"/>
  </w:style>
  <w:style w:type="paragraph" w:customStyle="1" w:styleId="Formatvorlage12211">
    <w:name w:val="Formatvorlage1221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2211">
    <w:name w:val="Formatvorlage22211"/>
    <w:basedOn w:val="berschrift1"/>
    <w:qFormat/>
    <w:rsid w:val="006204C5"/>
    <w:rPr>
      <w:rFonts w:eastAsia="Times New Roman"/>
      <w:sz w:val="28"/>
    </w:rPr>
  </w:style>
  <w:style w:type="character" w:customStyle="1" w:styleId="FunotentextZchn11211">
    <w:name w:val="Fußnotentext Zchn11211"/>
    <w:aliases w:val="Char Zchn11211"/>
    <w:basedOn w:val="Absatz-Standardschriftart"/>
    <w:uiPriority w:val="99"/>
    <w:semiHidden/>
    <w:rsid w:val="006204C5"/>
    <w:rPr>
      <w:sz w:val="20"/>
      <w:szCs w:val="20"/>
      <w:lang w:val="de-DE"/>
    </w:rPr>
  </w:style>
  <w:style w:type="character" w:customStyle="1" w:styleId="KommentartextZchn1221">
    <w:name w:val="Kommentartext Zchn122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1321">
    <w:name w:val="Kommentarthema Zchn132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41">
    <w:name w:val="textkörper-einzug4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41">
    <w:name w:val="Pa94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character" w:customStyle="1" w:styleId="item41">
    <w:name w:val="item41"/>
    <w:basedOn w:val="Absatz-Standardschriftart"/>
    <w:rsid w:val="006204C5"/>
  </w:style>
  <w:style w:type="character" w:customStyle="1" w:styleId="apple-converted-space121">
    <w:name w:val="apple-converted-space121"/>
    <w:basedOn w:val="Absatz-Standardschriftart"/>
    <w:rsid w:val="006204C5"/>
  </w:style>
  <w:style w:type="character" w:customStyle="1" w:styleId="ao--italic41">
    <w:name w:val="ao--italic41"/>
    <w:basedOn w:val="Absatz-Standardschriftart"/>
    <w:rsid w:val="006204C5"/>
  </w:style>
  <w:style w:type="character" w:customStyle="1" w:styleId="A441">
    <w:name w:val="A441"/>
    <w:uiPriority w:val="99"/>
    <w:rsid w:val="006204C5"/>
    <w:rPr>
      <w:color w:val="000000"/>
    </w:rPr>
  </w:style>
  <w:style w:type="character" w:customStyle="1" w:styleId="EndnotentextZchn321">
    <w:name w:val="Endnotentext Zchn321"/>
    <w:basedOn w:val="Absatz-Standardschriftart"/>
    <w:uiPriority w:val="99"/>
    <w:semiHidden/>
    <w:rsid w:val="006204C5"/>
    <w:rPr>
      <w:sz w:val="20"/>
      <w:szCs w:val="20"/>
      <w:lang w:val="en-US"/>
    </w:rPr>
  </w:style>
  <w:style w:type="character" w:customStyle="1" w:styleId="gmail-s141">
    <w:name w:val="gmail-s141"/>
    <w:basedOn w:val="Absatz-Standardschriftart"/>
    <w:rsid w:val="006204C5"/>
  </w:style>
  <w:style w:type="character" w:customStyle="1" w:styleId="gmail-s241">
    <w:name w:val="gmail-s241"/>
    <w:basedOn w:val="Absatz-Standardschriftart"/>
    <w:rsid w:val="006204C5"/>
  </w:style>
  <w:style w:type="character" w:customStyle="1" w:styleId="gmail-s341">
    <w:name w:val="gmail-s341"/>
    <w:basedOn w:val="Absatz-Standardschriftart"/>
    <w:rsid w:val="006204C5"/>
  </w:style>
  <w:style w:type="character" w:customStyle="1" w:styleId="gmail-s441">
    <w:name w:val="gmail-s441"/>
    <w:basedOn w:val="Absatz-Standardschriftart"/>
    <w:rsid w:val="006204C5"/>
  </w:style>
  <w:style w:type="character" w:customStyle="1" w:styleId="gmail-s541">
    <w:name w:val="gmail-s541"/>
    <w:basedOn w:val="Absatz-Standardschriftart"/>
    <w:rsid w:val="006204C5"/>
  </w:style>
  <w:style w:type="character" w:customStyle="1" w:styleId="EndNoteBibliographyTitleZchn11211">
    <w:name w:val="EndNote Bibliography Title Zchn11211"/>
    <w:basedOn w:val="Absatz-Standardschriftart"/>
    <w:rsid w:val="006204C5"/>
    <w:rPr>
      <w:rFonts w:ascii="Times New Roman" w:hAnsi="Times New Roman"/>
      <w:sz w:val="20"/>
      <w:szCs w:val="20"/>
      <w:lang w:val="de-DE"/>
    </w:rPr>
  </w:style>
  <w:style w:type="character" w:customStyle="1" w:styleId="EndNoteBibliographyTitleZchn2121">
    <w:name w:val="EndNote Bibliography Title Zchn212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berschrift5Zchn221">
    <w:name w:val="Überschrift 5 Zchn221"/>
    <w:basedOn w:val="Absatz-Standardschriftart"/>
    <w:uiPriority w:val="9"/>
    <w:rsid w:val="006204C5"/>
    <w:rPr>
      <w:rFonts w:asciiTheme="majorHAnsi" w:eastAsiaTheme="majorEastAsia" w:hAnsiTheme="majorHAnsi" w:cstheme="majorBidi"/>
      <w:color w:val="2E74B5" w:themeColor="accent1" w:themeShade="BF"/>
      <w:sz w:val="24"/>
    </w:rPr>
  </w:style>
  <w:style w:type="character" w:customStyle="1" w:styleId="KopfzeileZchn421">
    <w:name w:val="Kopfzeile Zchn421"/>
    <w:basedOn w:val="Absatz-Standardschriftart"/>
    <w:uiPriority w:val="99"/>
    <w:rsid w:val="006204C5"/>
  </w:style>
  <w:style w:type="character" w:customStyle="1" w:styleId="FuzeileZchn421">
    <w:name w:val="Fußzeile Zchn421"/>
    <w:basedOn w:val="Absatz-Standardschriftart"/>
    <w:uiPriority w:val="99"/>
    <w:rsid w:val="006204C5"/>
  </w:style>
  <w:style w:type="paragraph" w:customStyle="1" w:styleId="EndNoteBibliographyTitle321">
    <w:name w:val="EndNote Bibliography Title32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character" w:customStyle="1" w:styleId="EndNoteBibliographyTitleZchn4211">
    <w:name w:val="EndNote Bibliography Title Zchn4211"/>
    <w:basedOn w:val="Absatz-Standardschriftart"/>
    <w:rsid w:val="006204C5"/>
    <w:rPr>
      <w:rFonts w:ascii="Calibri" w:hAnsi="Calibri"/>
      <w:noProof/>
      <w:lang w:val="en-US"/>
    </w:rPr>
  </w:style>
  <w:style w:type="paragraph" w:customStyle="1" w:styleId="EndNoteBibliography321">
    <w:name w:val="EndNote Bibliography32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321">
    <w:name w:val="EndNote Bibliography Zchn32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421">
    <w:name w:val="Fußnotentext Zchn421"/>
    <w:aliases w:val=" Char Zchn321,Char Zchn321"/>
    <w:basedOn w:val="Absatz-Standardschriftart"/>
    <w:uiPriority w:val="99"/>
    <w:rsid w:val="006204C5"/>
    <w:rPr>
      <w:sz w:val="20"/>
      <w:szCs w:val="20"/>
    </w:rPr>
  </w:style>
  <w:style w:type="paragraph" w:customStyle="1" w:styleId="msonormal2211">
    <w:name w:val="msonormal221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SprechblasentextZchn421">
    <w:name w:val="Sprechblasentext Zchn421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421">
    <w:name w:val="Kommentartext Zchn42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421">
    <w:name w:val="Kommentarthema Zchn421"/>
    <w:basedOn w:val="KommentartextZchn"/>
    <w:uiPriority w:val="99"/>
    <w:semiHidden/>
    <w:rsid w:val="006204C5"/>
    <w:rPr>
      <w:b/>
      <w:bCs/>
      <w:sz w:val="20"/>
      <w:szCs w:val="20"/>
    </w:rPr>
  </w:style>
  <w:style w:type="character" w:customStyle="1" w:styleId="ListenabsatzZchn321">
    <w:name w:val="Listenabsatz Zchn321"/>
    <w:basedOn w:val="Absatz-Standardschriftart"/>
    <w:uiPriority w:val="34"/>
    <w:rsid w:val="006204C5"/>
  </w:style>
  <w:style w:type="paragraph" w:customStyle="1" w:styleId="Formatvorlage1321">
    <w:name w:val="Formatvorlage132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321">
    <w:name w:val="Formatvorlage2321"/>
    <w:basedOn w:val="berschrift1"/>
    <w:qFormat/>
    <w:rsid w:val="006204C5"/>
    <w:rPr>
      <w:rFonts w:eastAsia="Times New Roman"/>
      <w:sz w:val="28"/>
    </w:rPr>
  </w:style>
  <w:style w:type="character" w:customStyle="1" w:styleId="FunotentextZchn1221">
    <w:name w:val="Fußnotentext Zchn1221"/>
    <w:aliases w:val="Char Zchn12211"/>
    <w:basedOn w:val="Absatz-Standardschriftart"/>
    <w:uiPriority w:val="99"/>
    <w:semiHidden/>
    <w:rsid w:val="006204C5"/>
    <w:rPr>
      <w:sz w:val="20"/>
      <w:szCs w:val="20"/>
      <w:lang w:val="de-DE"/>
    </w:rPr>
  </w:style>
  <w:style w:type="character" w:customStyle="1" w:styleId="KommentartextZchn1321">
    <w:name w:val="Kommentartext Zchn132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1421">
    <w:name w:val="Kommentarthema Zchn142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211">
    <w:name w:val="textkörper-einzug121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1211">
    <w:name w:val="Pa912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character" w:customStyle="1" w:styleId="item121">
    <w:name w:val="item121"/>
    <w:basedOn w:val="Absatz-Standardschriftart"/>
    <w:rsid w:val="006204C5"/>
  </w:style>
  <w:style w:type="character" w:customStyle="1" w:styleId="apple-converted-space221">
    <w:name w:val="apple-converted-space221"/>
    <w:basedOn w:val="Absatz-Standardschriftart"/>
    <w:rsid w:val="006204C5"/>
  </w:style>
  <w:style w:type="character" w:customStyle="1" w:styleId="ao--italic121">
    <w:name w:val="ao--italic121"/>
    <w:basedOn w:val="Absatz-Standardschriftart"/>
    <w:rsid w:val="006204C5"/>
  </w:style>
  <w:style w:type="character" w:customStyle="1" w:styleId="A4121">
    <w:name w:val="A4121"/>
    <w:uiPriority w:val="99"/>
    <w:rsid w:val="006204C5"/>
    <w:rPr>
      <w:color w:val="000000"/>
    </w:rPr>
  </w:style>
  <w:style w:type="character" w:customStyle="1" w:styleId="EndnotentextZchn421">
    <w:name w:val="Endnotentext Zchn421"/>
    <w:basedOn w:val="Absatz-Standardschriftart"/>
    <w:uiPriority w:val="99"/>
    <w:semiHidden/>
    <w:rsid w:val="006204C5"/>
    <w:rPr>
      <w:sz w:val="20"/>
      <w:szCs w:val="20"/>
      <w:lang w:val="en-US"/>
    </w:rPr>
  </w:style>
  <w:style w:type="character" w:customStyle="1" w:styleId="gmail-s1121">
    <w:name w:val="gmail-s1121"/>
    <w:basedOn w:val="Absatz-Standardschriftart"/>
    <w:rsid w:val="006204C5"/>
  </w:style>
  <w:style w:type="character" w:customStyle="1" w:styleId="gmail-s2121">
    <w:name w:val="gmail-s2121"/>
    <w:basedOn w:val="Absatz-Standardschriftart"/>
    <w:rsid w:val="006204C5"/>
  </w:style>
  <w:style w:type="character" w:customStyle="1" w:styleId="gmail-s3121">
    <w:name w:val="gmail-s3121"/>
    <w:basedOn w:val="Absatz-Standardschriftart"/>
    <w:rsid w:val="006204C5"/>
  </w:style>
  <w:style w:type="character" w:customStyle="1" w:styleId="gmail-s4121">
    <w:name w:val="gmail-s4121"/>
    <w:basedOn w:val="Absatz-Standardschriftart"/>
    <w:rsid w:val="006204C5"/>
  </w:style>
  <w:style w:type="character" w:customStyle="1" w:styleId="gmail-s5121">
    <w:name w:val="gmail-s5121"/>
    <w:basedOn w:val="Absatz-Standardschriftart"/>
    <w:rsid w:val="006204C5"/>
  </w:style>
  <w:style w:type="character" w:customStyle="1" w:styleId="EndNoteBibliographyTitleZchn1221">
    <w:name w:val="EndNote Bibliography Title Zchn1221"/>
    <w:basedOn w:val="Absatz-Standardschriftart"/>
    <w:rsid w:val="006204C5"/>
    <w:rPr>
      <w:rFonts w:ascii="Times New Roman" w:hAnsi="Times New Roman"/>
      <w:sz w:val="20"/>
      <w:szCs w:val="20"/>
      <w:lang w:val="de-DE"/>
    </w:rPr>
  </w:style>
  <w:style w:type="character" w:customStyle="1" w:styleId="EndNoteBibliographyTitleZchn2221">
    <w:name w:val="EndNote Bibliography Title Zchn222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berschrift5Zchn321">
    <w:name w:val="Überschrift 5 Zchn321"/>
    <w:basedOn w:val="Absatz-Standardschriftart"/>
    <w:uiPriority w:val="9"/>
    <w:rsid w:val="006204C5"/>
    <w:rPr>
      <w:rFonts w:asciiTheme="majorHAnsi" w:eastAsiaTheme="majorEastAsia" w:hAnsiTheme="majorHAnsi" w:cstheme="majorBidi"/>
      <w:color w:val="2E74B5" w:themeColor="accent1" w:themeShade="BF"/>
      <w:sz w:val="24"/>
    </w:rPr>
  </w:style>
  <w:style w:type="character" w:customStyle="1" w:styleId="KopfzeileZchn521">
    <w:name w:val="Kopfzeile Zchn521"/>
    <w:basedOn w:val="Absatz-Standardschriftart"/>
    <w:uiPriority w:val="99"/>
    <w:rsid w:val="006204C5"/>
  </w:style>
  <w:style w:type="character" w:customStyle="1" w:styleId="FuzeileZchn521">
    <w:name w:val="Fußzeile Zchn521"/>
    <w:basedOn w:val="Absatz-Standardschriftart"/>
    <w:uiPriority w:val="99"/>
    <w:rsid w:val="006204C5"/>
  </w:style>
  <w:style w:type="paragraph" w:customStyle="1" w:styleId="EndNoteBibliographyTitle421">
    <w:name w:val="EndNote Bibliography Title42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character" w:customStyle="1" w:styleId="EndNoteBibliographyTitleZchn521">
    <w:name w:val="EndNote Bibliography Title Zchn521"/>
    <w:basedOn w:val="Absatz-Standardschriftart"/>
    <w:rsid w:val="006204C5"/>
    <w:rPr>
      <w:rFonts w:ascii="Calibri" w:hAnsi="Calibri"/>
      <w:noProof/>
      <w:lang w:val="en-US"/>
    </w:rPr>
  </w:style>
  <w:style w:type="paragraph" w:customStyle="1" w:styleId="EndNoteBibliography421">
    <w:name w:val="EndNote Bibliography42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421">
    <w:name w:val="EndNote Bibliography Zchn42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521">
    <w:name w:val="Fußnotentext Zchn521"/>
    <w:aliases w:val=" Char Zchn421,Char Zchn421"/>
    <w:basedOn w:val="Absatz-Standardschriftart"/>
    <w:uiPriority w:val="99"/>
    <w:rsid w:val="006204C5"/>
    <w:rPr>
      <w:sz w:val="20"/>
      <w:szCs w:val="20"/>
    </w:rPr>
  </w:style>
  <w:style w:type="paragraph" w:customStyle="1" w:styleId="msonormal321">
    <w:name w:val="msonormal32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SprechblasentextZchn521">
    <w:name w:val="Sprechblasentext Zchn521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521">
    <w:name w:val="Kommentartext Zchn52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521">
    <w:name w:val="Kommentarthema Zchn521"/>
    <w:basedOn w:val="KommentartextZchn"/>
    <w:uiPriority w:val="99"/>
    <w:semiHidden/>
    <w:rsid w:val="006204C5"/>
    <w:rPr>
      <w:b/>
      <w:bCs/>
      <w:sz w:val="20"/>
      <w:szCs w:val="20"/>
    </w:rPr>
  </w:style>
  <w:style w:type="character" w:customStyle="1" w:styleId="ListenabsatzZchn421">
    <w:name w:val="Listenabsatz Zchn421"/>
    <w:basedOn w:val="Absatz-Standardschriftart"/>
    <w:uiPriority w:val="34"/>
    <w:rsid w:val="006204C5"/>
  </w:style>
  <w:style w:type="paragraph" w:customStyle="1" w:styleId="Formatvorlage1421">
    <w:name w:val="Formatvorlage142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421">
    <w:name w:val="Formatvorlage2421"/>
    <w:basedOn w:val="berschrift1"/>
    <w:qFormat/>
    <w:rsid w:val="006204C5"/>
    <w:rPr>
      <w:rFonts w:eastAsia="Times New Roman"/>
      <w:sz w:val="28"/>
    </w:rPr>
  </w:style>
  <w:style w:type="character" w:customStyle="1" w:styleId="FunotentextZchn1321">
    <w:name w:val="Fußnotentext Zchn1321"/>
    <w:aliases w:val="Char Zchn1321"/>
    <w:basedOn w:val="Absatz-Standardschriftart"/>
    <w:uiPriority w:val="99"/>
    <w:semiHidden/>
    <w:rsid w:val="006204C5"/>
    <w:rPr>
      <w:sz w:val="20"/>
      <w:szCs w:val="20"/>
      <w:lang w:val="de-DE"/>
    </w:rPr>
  </w:style>
  <w:style w:type="character" w:customStyle="1" w:styleId="KommentartextZchn1421">
    <w:name w:val="Kommentartext Zchn142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1521">
    <w:name w:val="Kommentarthema Zchn152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211">
    <w:name w:val="textkörper-einzug221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2211">
    <w:name w:val="Pa922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character" w:customStyle="1" w:styleId="item221">
    <w:name w:val="item221"/>
    <w:basedOn w:val="Absatz-Standardschriftart"/>
    <w:rsid w:val="006204C5"/>
  </w:style>
  <w:style w:type="character" w:customStyle="1" w:styleId="apple-converted-space321">
    <w:name w:val="apple-converted-space321"/>
    <w:basedOn w:val="Absatz-Standardschriftart"/>
    <w:rsid w:val="006204C5"/>
  </w:style>
  <w:style w:type="character" w:customStyle="1" w:styleId="ao--italic221">
    <w:name w:val="ao--italic221"/>
    <w:basedOn w:val="Absatz-Standardschriftart"/>
    <w:rsid w:val="006204C5"/>
  </w:style>
  <w:style w:type="character" w:customStyle="1" w:styleId="A4221">
    <w:name w:val="A4221"/>
    <w:uiPriority w:val="99"/>
    <w:rsid w:val="006204C5"/>
    <w:rPr>
      <w:color w:val="000000"/>
    </w:rPr>
  </w:style>
  <w:style w:type="character" w:customStyle="1" w:styleId="EndnotentextZchn521">
    <w:name w:val="Endnotentext Zchn521"/>
    <w:basedOn w:val="Absatz-Standardschriftart"/>
    <w:uiPriority w:val="99"/>
    <w:semiHidden/>
    <w:rsid w:val="006204C5"/>
    <w:rPr>
      <w:sz w:val="20"/>
      <w:szCs w:val="20"/>
      <w:lang w:val="en-US"/>
    </w:rPr>
  </w:style>
  <w:style w:type="character" w:customStyle="1" w:styleId="gmail-s1221">
    <w:name w:val="gmail-s1221"/>
    <w:basedOn w:val="Absatz-Standardschriftart"/>
    <w:rsid w:val="006204C5"/>
  </w:style>
  <w:style w:type="character" w:customStyle="1" w:styleId="gmail-s2221">
    <w:name w:val="gmail-s2221"/>
    <w:basedOn w:val="Absatz-Standardschriftart"/>
    <w:rsid w:val="006204C5"/>
  </w:style>
  <w:style w:type="character" w:customStyle="1" w:styleId="gmail-s3221">
    <w:name w:val="gmail-s3221"/>
    <w:basedOn w:val="Absatz-Standardschriftart"/>
    <w:rsid w:val="006204C5"/>
  </w:style>
  <w:style w:type="character" w:customStyle="1" w:styleId="gmail-s4221">
    <w:name w:val="gmail-s4221"/>
    <w:basedOn w:val="Absatz-Standardschriftart"/>
    <w:rsid w:val="006204C5"/>
  </w:style>
  <w:style w:type="character" w:customStyle="1" w:styleId="gmail-s5221">
    <w:name w:val="gmail-s5221"/>
    <w:basedOn w:val="Absatz-Standardschriftart"/>
    <w:rsid w:val="006204C5"/>
  </w:style>
  <w:style w:type="character" w:customStyle="1" w:styleId="EndNoteBibliographyTitleZchn1321">
    <w:name w:val="EndNote Bibliography Title Zchn1321"/>
    <w:basedOn w:val="Absatz-Standardschriftart"/>
    <w:rsid w:val="006204C5"/>
    <w:rPr>
      <w:rFonts w:ascii="Times New Roman" w:hAnsi="Times New Roman"/>
      <w:sz w:val="20"/>
      <w:szCs w:val="20"/>
      <w:lang w:val="de-DE"/>
    </w:rPr>
  </w:style>
  <w:style w:type="character" w:customStyle="1" w:styleId="EndNoteBibliographyTitleZchn2321">
    <w:name w:val="EndNote Bibliography Title Zchn232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berschrift4Zchn221">
    <w:name w:val="Überschrift 4 Zchn221"/>
    <w:basedOn w:val="Absatz-Standardschriftart"/>
    <w:uiPriority w:val="9"/>
    <w:rsid w:val="006204C5"/>
    <w:rPr>
      <w:rFonts w:asciiTheme="majorHAnsi" w:eastAsiaTheme="majorEastAsia" w:hAnsiTheme="majorHAnsi" w:cstheme="majorBidi"/>
      <w:i/>
      <w:iCs/>
      <w:color w:val="2E74B5" w:themeColor="accent1" w:themeShade="BF"/>
      <w:sz w:val="24"/>
    </w:rPr>
  </w:style>
  <w:style w:type="character" w:customStyle="1" w:styleId="KopfzeileZchn8">
    <w:name w:val="Kopfzeile Zchn8"/>
    <w:basedOn w:val="Absatz-Standardschriftart"/>
    <w:uiPriority w:val="99"/>
    <w:rsid w:val="006204C5"/>
  </w:style>
  <w:style w:type="character" w:customStyle="1" w:styleId="FuzeileZchn8">
    <w:name w:val="Fußzeile Zchn8"/>
    <w:basedOn w:val="Absatz-Standardschriftart"/>
    <w:uiPriority w:val="99"/>
    <w:rsid w:val="006204C5"/>
  </w:style>
  <w:style w:type="paragraph" w:customStyle="1" w:styleId="EndNoteBibliographyTitle7">
    <w:name w:val="EndNote Bibliography Title7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Zchn8">
    <w:name w:val="EndNote Bibliography Title Zchn8"/>
    <w:basedOn w:val="Absatz-Standardschriftart"/>
    <w:rsid w:val="006204C5"/>
    <w:rPr>
      <w:rFonts w:ascii="Calibri" w:hAnsi="Calibri"/>
      <w:noProof/>
      <w:lang w:val="en-US"/>
    </w:rPr>
  </w:style>
  <w:style w:type="paragraph" w:customStyle="1" w:styleId="EndNoteBibliography7">
    <w:name w:val="EndNote Bibliography7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7">
    <w:name w:val="EndNote Bibliography Zchn7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8">
    <w:name w:val="Fußnotentext Zchn8"/>
    <w:aliases w:val=" Char Zchn7,Char Zchn7, Char1 Zchn4,Char1 Zchn4, Char2 Zchn4,Char2 Zchn4, Char3 Zchn4,Char3 Zchn4, Char4 Zchn4,Char4 Zchn4"/>
    <w:basedOn w:val="Absatz-Standardschriftart"/>
    <w:uiPriority w:val="99"/>
    <w:rsid w:val="006204C5"/>
    <w:rPr>
      <w:sz w:val="20"/>
      <w:szCs w:val="20"/>
    </w:rPr>
  </w:style>
  <w:style w:type="character" w:customStyle="1" w:styleId="SprechblasentextZchn8">
    <w:name w:val="Sprechblasentext Zchn8"/>
    <w:basedOn w:val="Absatz-Standardschriftart"/>
    <w:uiPriority w:val="99"/>
    <w:rsid w:val="006204C5"/>
    <w:rPr>
      <w:rFonts w:ascii="Tahoma" w:hAnsi="Tahoma" w:cs="Tahoma"/>
      <w:sz w:val="16"/>
      <w:szCs w:val="16"/>
    </w:rPr>
  </w:style>
  <w:style w:type="character" w:customStyle="1" w:styleId="KommentartextZchn8">
    <w:name w:val="Kommentartext Zchn8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8">
    <w:name w:val="Kommentarthema Zchn8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4">
    <w:name w:val="Default4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EndnotentextZchn8">
    <w:name w:val="Endnotentext Zchn8"/>
    <w:basedOn w:val="Absatz-Standardschriftart"/>
    <w:uiPriority w:val="99"/>
    <w:semiHidden/>
    <w:rsid w:val="006204C5"/>
    <w:rPr>
      <w:sz w:val="20"/>
      <w:szCs w:val="20"/>
    </w:rPr>
  </w:style>
  <w:style w:type="paragraph" w:customStyle="1" w:styleId="Formatvorlage161">
    <w:name w:val="Formatvorlage16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61">
    <w:name w:val="Formatvorlage261"/>
    <w:basedOn w:val="berschrift1"/>
    <w:qFormat/>
    <w:rsid w:val="006204C5"/>
    <w:rPr>
      <w:rFonts w:eastAsia="Times New Roman"/>
      <w:sz w:val="28"/>
    </w:rPr>
  </w:style>
  <w:style w:type="character" w:customStyle="1" w:styleId="KommentarthemaZchn18">
    <w:name w:val="Kommentarthema Zchn18"/>
    <w:basedOn w:val="KommentartextZchn1"/>
    <w:uiPriority w:val="99"/>
    <w:semiHidden/>
    <w:rsid w:val="006204C5"/>
    <w:rPr>
      <w:b/>
      <w:bCs/>
      <w:sz w:val="20"/>
      <w:szCs w:val="20"/>
    </w:rPr>
  </w:style>
  <w:style w:type="character" w:customStyle="1" w:styleId="ListenabsatzZchn7">
    <w:name w:val="Listenabsatz Zchn7"/>
    <w:basedOn w:val="Absatz-Standardschriftart"/>
    <w:uiPriority w:val="34"/>
    <w:rsid w:val="006204C5"/>
  </w:style>
  <w:style w:type="paragraph" w:customStyle="1" w:styleId="SumGlossarNeu3">
    <w:name w:val="SumGlossarNeu3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6">
    <w:name w:val="msonormal6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berschrift5Zchn14">
    <w:name w:val="Überschrift 5 Zchn14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</w:rPr>
  </w:style>
  <w:style w:type="table" w:customStyle="1" w:styleId="TabellemithellemGitternetz13">
    <w:name w:val="Tabelle mit hellem Gitternetz13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114">
    <w:name w:val="Kommentarthema Zchn114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3">
    <w:name w:val="Tabelle mit hellem Gitternetz23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berschrift1Zchn13">
    <w:name w:val="Überschrift 1 Zchn13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8"/>
      <w:szCs w:val="32"/>
    </w:rPr>
  </w:style>
  <w:style w:type="paragraph" w:customStyle="1" w:styleId="EndNoteBibliographyTitle13">
    <w:name w:val="EndNote Bibliography Title13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3">
    <w:name w:val="EndNote Bibliography13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FunotentextZchn23">
    <w:name w:val="Fußnotentext Zchn23"/>
    <w:aliases w:val=" Char Zchn13,Char Zchn16,Fußnotentext Zchn15"/>
    <w:basedOn w:val="Absatz-Standardschriftart"/>
    <w:uiPriority w:val="99"/>
    <w:rsid w:val="006204C5"/>
    <w:rPr>
      <w:sz w:val="20"/>
      <w:szCs w:val="20"/>
    </w:rPr>
  </w:style>
  <w:style w:type="character" w:customStyle="1" w:styleId="SprechblasentextZchn23">
    <w:name w:val="Sprechblasentext Zchn23"/>
    <w:basedOn w:val="Absatz-Standardschriftart"/>
    <w:uiPriority w:val="99"/>
    <w:rsid w:val="006204C5"/>
    <w:rPr>
      <w:rFonts w:ascii="Tahoma" w:hAnsi="Tahoma" w:cs="Tahoma"/>
      <w:sz w:val="16"/>
      <w:szCs w:val="16"/>
    </w:rPr>
  </w:style>
  <w:style w:type="character" w:customStyle="1" w:styleId="KommentarthemaZchn23">
    <w:name w:val="Kommentarthema Zchn23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3">
    <w:name w:val="Default13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EndnotentextZchn23">
    <w:name w:val="Endnotentext Zchn23"/>
    <w:basedOn w:val="Absatz-Standardschriftart"/>
    <w:uiPriority w:val="99"/>
    <w:semiHidden/>
    <w:rsid w:val="006204C5"/>
    <w:rPr>
      <w:sz w:val="20"/>
      <w:szCs w:val="20"/>
    </w:rPr>
  </w:style>
  <w:style w:type="paragraph" w:customStyle="1" w:styleId="Formatvorlage113">
    <w:name w:val="Formatvorlage113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13">
    <w:name w:val="Formatvorlage213"/>
    <w:basedOn w:val="berschrift1"/>
    <w:qFormat/>
    <w:rsid w:val="006204C5"/>
    <w:rPr>
      <w:rFonts w:eastAsia="Times New Roman"/>
      <w:sz w:val="28"/>
    </w:rPr>
  </w:style>
  <w:style w:type="character" w:customStyle="1" w:styleId="KommentarthemaZchn123">
    <w:name w:val="Kommentarthema Zchn123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EndNoteBibliographyTitle23">
    <w:name w:val="EndNote Bibliography Title23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3">
    <w:name w:val="EndNote Bibliography23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23">
    <w:name w:val="EndNote Bibliography Zchn23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33">
    <w:name w:val="Fußnotentext Zchn33"/>
    <w:aliases w:val=" Char Zchn23,Char Zchn23"/>
    <w:basedOn w:val="Absatz-Standardschriftart"/>
    <w:uiPriority w:val="99"/>
    <w:rsid w:val="006204C5"/>
    <w:rPr>
      <w:sz w:val="20"/>
      <w:szCs w:val="20"/>
    </w:rPr>
  </w:style>
  <w:style w:type="paragraph" w:customStyle="1" w:styleId="msonormal13">
    <w:name w:val="msonormal13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KommentarthemaZchn33">
    <w:name w:val="Kommentarthema Zchn33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3">
    <w:name w:val="Formatvorlage123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23">
    <w:name w:val="Formatvorlage223"/>
    <w:basedOn w:val="berschrift1"/>
    <w:qFormat/>
    <w:rsid w:val="006204C5"/>
    <w:rPr>
      <w:rFonts w:eastAsia="Times New Roman"/>
      <w:sz w:val="28"/>
    </w:rPr>
  </w:style>
  <w:style w:type="character" w:customStyle="1" w:styleId="KommentarthemaZchn133">
    <w:name w:val="Kommentarthema Zchn133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5">
    <w:name w:val="textkörper-einzug5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5">
    <w:name w:val="Pa95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character" w:customStyle="1" w:styleId="EndNoteBibliographyTitleZchn113">
    <w:name w:val="EndNote Bibliography Title Zchn113"/>
    <w:basedOn w:val="Absatz-Standardschriftart"/>
    <w:rsid w:val="006204C5"/>
    <w:rPr>
      <w:rFonts w:ascii="Times New Roman" w:hAnsi="Times New Roman"/>
      <w:sz w:val="20"/>
      <w:szCs w:val="20"/>
      <w:lang w:val="de-DE"/>
    </w:rPr>
  </w:style>
  <w:style w:type="paragraph" w:customStyle="1" w:styleId="EndNoteBibliographyTitle33">
    <w:name w:val="EndNote Bibliography Title33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character" w:customStyle="1" w:styleId="EndNoteBibliographyTitleZchn43">
    <w:name w:val="EndNote Bibliography Title Zchn43"/>
    <w:basedOn w:val="Absatz-Standardschriftart"/>
    <w:rsid w:val="006204C5"/>
    <w:rPr>
      <w:rFonts w:ascii="Calibri" w:hAnsi="Calibri"/>
      <w:noProof/>
      <w:lang w:val="en-US"/>
    </w:rPr>
  </w:style>
  <w:style w:type="paragraph" w:customStyle="1" w:styleId="EndNoteBibliography33">
    <w:name w:val="EndNote Bibliography33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23">
    <w:name w:val="msonormal23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KommentarthemaZchn43">
    <w:name w:val="Kommentarthema Zchn43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33">
    <w:name w:val="Formatvorlage133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33">
    <w:name w:val="Formatvorlage233"/>
    <w:basedOn w:val="berschrift1"/>
    <w:qFormat/>
    <w:rsid w:val="006204C5"/>
    <w:rPr>
      <w:rFonts w:eastAsia="Times New Roman"/>
      <w:sz w:val="28"/>
    </w:rPr>
  </w:style>
  <w:style w:type="character" w:customStyle="1" w:styleId="FunotentextZchn123">
    <w:name w:val="Fußnotentext Zchn123"/>
    <w:aliases w:val="Char Zchn123"/>
    <w:basedOn w:val="Absatz-Standardschriftart"/>
    <w:uiPriority w:val="99"/>
    <w:rsid w:val="006204C5"/>
    <w:rPr>
      <w:sz w:val="20"/>
      <w:szCs w:val="20"/>
      <w:lang w:val="de-DE"/>
    </w:rPr>
  </w:style>
  <w:style w:type="character" w:customStyle="1" w:styleId="KommentarthemaZchn143">
    <w:name w:val="Kommentarthema Zchn143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3">
    <w:name w:val="textkörper-einzug13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13">
    <w:name w:val="Pa913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paragraph" w:customStyle="1" w:styleId="EndNoteBibliographyTitle43">
    <w:name w:val="EndNote Bibliography Title43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43">
    <w:name w:val="EndNote Bibliography43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33">
    <w:name w:val="msonormal33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KommentarthemaZchn53">
    <w:name w:val="Kommentarthema Zchn53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43">
    <w:name w:val="Formatvorlage143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43">
    <w:name w:val="Formatvorlage243"/>
    <w:basedOn w:val="berschrift1"/>
    <w:qFormat/>
    <w:rsid w:val="006204C5"/>
    <w:rPr>
      <w:rFonts w:eastAsia="Times New Roman"/>
      <w:sz w:val="28"/>
    </w:rPr>
  </w:style>
  <w:style w:type="character" w:customStyle="1" w:styleId="KommentarthemaZchn153">
    <w:name w:val="Kommentarthema Zchn153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3">
    <w:name w:val="textkörper-einzug23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23">
    <w:name w:val="Pa923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character" w:customStyle="1" w:styleId="KopfzeileZchn9">
    <w:name w:val="Kopfzeile Zchn9"/>
    <w:basedOn w:val="Absatz-Standardschriftart"/>
    <w:uiPriority w:val="99"/>
    <w:rsid w:val="006204C5"/>
  </w:style>
  <w:style w:type="character" w:customStyle="1" w:styleId="FuzeileZchn9">
    <w:name w:val="Fußzeile Zchn9"/>
    <w:basedOn w:val="Absatz-Standardschriftart"/>
    <w:uiPriority w:val="99"/>
    <w:rsid w:val="006204C5"/>
  </w:style>
  <w:style w:type="paragraph" w:customStyle="1" w:styleId="EndNoteBibliographyTitle8">
    <w:name w:val="EndNote Bibliography Title8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Zchn9">
    <w:name w:val="EndNote Bibliography Title Zchn9"/>
    <w:basedOn w:val="Absatz-Standardschriftart"/>
    <w:rsid w:val="006204C5"/>
    <w:rPr>
      <w:rFonts w:ascii="Calibri" w:hAnsi="Calibri"/>
      <w:noProof/>
      <w:lang w:val="en-US"/>
    </w:rPr>
  </w:style>
  <w:style w:type="paragraph" w:customStyle="1" w:styleId="EndNoteBibliography8">
    <w:name w:val="EndNote Bibliography8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8">
    <w:name w:val="EndNote Bibliography Zchn8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9">
    <w:name w:val="Fußnotentext Zchn9"/>
    <w:aliases w:val=" Char Zchn8,Char Zchn8, Char1 Zchn5,Char1 Zchn5, Char2 Zchn5,Char2 Zchn5, Char3 Zchn5,Char3 Zchn5, Char4 Zchn5,Char4 Zchn5"/>
    <w:basedOn w:val="Absatz-Standardschriftart"/>
    <w:uiPriority w:val="99"/>
    <w:rsid w:val="006204C5"/>
    <w:rPr>
      <w:sz w:val="20"/>
      <w:szCs w:val="20"/>
    </w:rPr>
  </w:style>
  <w:style w:type="character" w:customStyle="1" w:styleId="SprechblasentextZchn9">
    <w:name w:val="Sprechblasentext Zchn9"/>
    <w:basedOn w:val="Absatz-Standardschriftart"/>
    <w:uiPriority w:val="99"/>
    <w:rsid w:val="006204C5"/>
    <w:rPr>
      <w:rFonts w:ascii="Tahoma" w:hAnsi="Tahoma" w:cs="Tahoma"/>
      <w:sz w:val="16"/>
      <w:szCs w:val="16"/>
    </w:rPr>
  </w:style>
  <w:style w:type="character" w:customStyle="1" w:styleId="KommentartextZchn9">
    <w:name w:val="Kommentartext Zchn9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9">
    <w:name w:val="Kommentarthema Zchn9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5">
    <w:name w:val="Default5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EndnotentextZchn9">
    <w:name w:val="Endnotentext Zchn9"/>
    <w:basedOn w:val="Absatz-Standardschriftart"/>
    <w:uiPriority w:val="99"/>
    <w:semiHidden/>
    <w:rsid w:val="006204C5"/>
    <w:rPr>
      <w:sz w:val="20"/>
      <w:szCs w:val="20"/>
    </w:rPr>
  </w:style>
  <w:style w:type="paragraph" w:customStyle="1" w:styleId="Formatvorlage17">
    <w:name w:val="Formatvorlage17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7">
    <w:name w:val="Formatvorlage27"/>
    <w:basedOn w:val="berschrift1"/>
    <w:qFormat/>
    <w:rsid w:val="006204C5"/>
    <w:rPr>
      <w:rFonts w:eastAsia="Times New Roman"/>
      <w:sz w:val="28"/>
    </w:rPr>
  </w:style>
  <w:style w:type="character" w:customStyle="1" w:styleId="KommentarthemaZchn19">
    <w:name w:val="Kommentarthema Zchn19"/>
    <w:basedOn w:val="KommentartextZchn1"/>
    <w:uiPriority w:val="99"/>
    <w:semiHidden/>
    <w:rsid w:val="006204C5"/>
    <w:rPr>
      <w:b/>
      <w:bCs/>
      <w:sz w:val="20"/>
      <w:szCs w:val="20"/>
    </w:rPr>
  </w:style>
  <w:style w:type="character" w:customStyle="1" w:styleId="ListenabsatzZchn8">
    <w:name w:val="Listenabsatz Zchn8"/>
    <w:basedOn w:val="Absatz-Standardschriftart"/>
    <w:uiPriority w:val="34"/>
    <w:rsid w:val="006204C5"/>
  </w:style>
  <w:style w:type="paragraph" w:customStyle="1" w:styleId="SumGlossarNeu4">
    <w:name w:val="SumGlossarNeu4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7">
    <w:name w:val="msonormal7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berschrift5Zchn15">
    <w:name w:val="Überschrift 5 Zchn15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</w:rPr>
  </w:style>
  <w:style w:type="table" w:customStyle="1" w:styleId="TabellemithellemGitternetz14">
    <w:name w:val="Tabelle mit hellem Gitternetz14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115">
    <w:name w:val="Kommentarthema Zchn115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4">
    <w:name w:val="Tabelle mit hellem Gitternetz24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berschrift1Zchn14">
    <w:name w:val="Überschrift 1 Zchn14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8"/>
      <w:szCs w:val="32"/>
    </w:rPr>
  </w:style>
  <w:style w:type="paragraph" w:customStyle="1" w:styleId="EndNoteBibliographyTitle14">
    <w:name w:val="EndNote Bibliography Title14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4">
    <w:name w:val="EndNote Bibliography14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FunotentextZchn24">
    <w:name w:val="Fußnotentext Zchn24"/>
    <w:aliases w:val=" Char Zchn14,Char Zchn17"/>
    <w:basedOn w:val="Absatz-Standardschriftart"/>
    <w:uiPriority w:val="99"/>
    <w:rsid w:val="006204C5"/>
    <w:rPr>
      <w:sz w:val="20"/>
      <w:szCs w:val="20"/>
    </w:rPr>
  </w:style>
  <w:style w:type="character" w:customStyle="1" w:styleId="SprechblasentextZchn24">
    <w:name w:val="Sprechblasentext Zchn24"/>
    <w:basedOn w:val="Absatz-Standardschriftart"/>
    <w:uiPriority w:val="99"/>
    <w:rsid w:val="006204C5"/>
    <w:rPr>
      <w:rFonts w:ascii="Tahoma" w:hAnsi="Tahoma" w:cs="Tahoma"/>
      <w:sz w:val="16"/>
      <w:szCs w:val="16"/>
    </w:rPr>
  </w:style>
  <w:style w:type="character" w:customStyle="1" w:styleId="KommentarthemaZchn24">
    <w:name w:val="Kommentarthema Zchn24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4">
    <w:name w:val="Default14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EndnotentextZchn24">
    <w:name w:val="Endnotentext Zchn24"/>
    <w:basedOn w:val="Absatz-Standardschriftart"/>
    <w:uiPriority w:val="99"/>
    <w:semiHidden/>
    <w:rsid w:val="006204C5"/>
    <w:rPr>
      <w:sz w:val="20"/>
      <w:szCs w:val="20"/>
    </w:rPr>
  </w:style>
  <w:style w:type="paragraph" w:customStyle="1" w:styleId="Formatvorlage114">
    <w:name w:val="Formatvorlage114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14">
    <w:name w:val="Formatvorlage214"/>
    <w:basedOn w:val="berschrift1"/>
    <w:qFormat/>
    <w:rsid w:val="006204C5"/>
    <w:rPr>
      <w:rFonts w:eastAsia="Times New Roman"/>
      <w:sz w:val="28"/>
    </w:rPr>
  </w:style>
  <w:style w:type="character" w:customStyle="1" w:styleId="KommentarthemaZchn124">
    <w:name w:val="Kommentarthema Zchn124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EndNoteBibliographyTitle24">
    <w:name w:val="EndNote Bibliography Title24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4">
    <w:name w:val="EndNote Bibliography24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24">
    <w:name w:val="EndNote Bibliography Zchn24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34">
    <w:name w:val="Fußnotentext Zchn34"/>
    <w:aliases w:val=" Char Zchn24,Char Zchn24"/>
    <w:basedOn w:val="Absatz-Standardschriftart"/>
    <w:uiPriority w:val="99"/>
    <w:rsid w:val="006204C5"/>
    <w:rPr>
      <w:sz w:val="20"/>
      <w:szCs w:val="20"/>
    </w:rPr>
  </w:style>
  <w:style w:type="paragraph" w:customStyle="1" w:styleId="msonormal14">
    <w:name w:val="msonormal14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KommentarthemaZchn34">
    <w:name w:val="Kommentarthema Zchn34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4">
    <w:name w:val="Formatvorlage124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24">
    <w:name w:val="Formatvorlage224"/>
    <w:basedOn w:val="berschrift1"/>
    <w:qFormat/>
    <w:rsid w:val="006204C5"/>
    <w:rPr>
      <w:rFonts w:eastAsia="Times New Roman"/>
      <w:sz w:val="28"/>
    </w:rPr>
  </w:style>
  <w:style w:type="character" w:customStyle="1" w:styleId="KommentarthemaZchn134">
    <w:name w:val="Kommentarthema Zchn134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6">
    <w:name w:val="textkörper-einzug6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6">
    <w:name w:val="Pa96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character" w:customStyle="1" w:styleId="EndNoteBibliographyTitleZchn114">
    <w:name w:val="EndNote Bibliography Title Zchn114"/>
    <w:basedOn w:val="Absatz-Standardschriftart"/>
    <w:rsid w:val="006204C5"/>
    <w:rPr>
      <w:rFonts w:ascii="Times New Roman" w:hAnsi="Times New Roman"/>
      <w:sz w:val="20"/>
      <w:szCs w:val="20"/>
      <w:lang w:val="de-DE"/>
    </w:rPr>
  </w:style>
  <w:style w:type="paragraph" w:customStyle="1" w:styleId="EndNoteBibliographyTitle34">
    <w:name w:val="EndNote Bibliography Title34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character" w:customStyle="1" w:styleId="EndNoteBibliographyTitleZchn44">
    <w:name w:val="EndNote Bibliography Title Zchn44"/>
    <w:basedOn w:val="Absatz-Standardschriftart"/>
    <w:rsid w:val="006204C5"/>
    <w:rPr>
      <w:rFonts w:ascii="Calibri" w:hAnsi="Calibri"/>
      <w:noProof/>
      <w:lang w:val="en-US"/>
    </w:rPr>
  </w:style>
  <w:style w:type="paragraph" w:customStyle="1" w:styleId="EndNoteBibliography34">
    <w:name w:val="EndNote Bibliography34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24">
    <w:name w:val="msonormal24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KommentarthemaZchn44">
    <w:name w:val="Kommentarthema Zchn44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34">
    <w:name w:val="Formatvorlage134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34">
    <w:name w:val="Formatvorlage234"/>
    <w:basedOn w:val="berschrift1"/>
    <w:qFormat/>
    <w:rsid w:val="006204C5"/>
    <w:rPr>
      <w:rFonts w:eastAsia="Times New Roman"/>
      <w:sz w:val="28"/>
    </w:rPr>
  </w:style>
  <w:style w:type="character" w:customStyle="1" w:styleId="FunotentextZchn124">
    <w:name w:val="Fußnotentext Zchn124"/>
    <w:aliases w:val="Char Zchn124"/>
    <w:basedOn w:val="Absatz-Standardschriftart"/>
    <w:uiPriority w:val="99"/>
    <w:semiHidden/>
    <w:rsid w:val="006204C5"/>
    <w:rPr>
      <w:sz w:val="20"/>
      <w:szCs w:val="20"/>
      <w:lang w:val="de-DE"/>
    </w:rPr>
  </w:style>
  <w:style w:type="character" w:customStyle="1" w:styleId="KommentarthemaZchn144">
    <w:name w:val="Kommentarthema Zchn144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4">
    <w:name w:val="textkörper-einzug14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14">
    <w:name w:val="Pa914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paragraph" w:customStyle="1" w:styleId="EndNoteBibliographyTitle44">
    <w:name w:val="EndNote Bibliography Title44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44">
    <w:name w:val="EndNote Bibliography44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34">
    <w:name w:val="msonormal34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KommentarthemaZchn54">
    <w:name w:val="Kommentarthema Zchn54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44">
    <w:name w:val="Formatvorlage144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44">
    <w:name w:val="Formatvorlage244"/>
    <w:basedOn w:val="berschrift1"/>
    <w:qFormat/>
    <w:rsid w:val="006204C5"/>
    <w:rPr>
      <w:rFonts w:eastAsia="Times New Roman"/>
      <w:sz w:val="28"/>
    </w:rPr>
  </w:style>
  <w:style w:type="character" w:customStyle="1" w:styleId="KommentarthemaZchn154">
    <w:name w:val="Kommentarthema Zchn154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4">
    <w:name w:val="textkörper-einzug24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24">
    <w:name w:val="Pa924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character" w:customStyle="1" w:styleId="KopfzeileZchn10">
    <w:name w:val="Kopfzeile Zchn10"/>
    <w:basedOn w:val="Absatz-Standardschriftart"/>
    <w:uiPriority w:val="99"/>
    <w:rsid w:val="006204C5"/>
  </w:style>
  <w:style w:type="character" w:customStyle="1" w:styleId="FuzeileZchn10">
    <w:name w:val="Fußzeile Zchn10"/>
    <w:basedOn w:val="Absatz-Standardschriftart"/>
    <w:uiPriority w:val="99"/>
    <w:rsid w:val="006204C5"/>
  </w:style>
  <w:style w:type="paragraph" w:customStyle="1" w:styleId="EndNoteBibliographyTitle9">
    <w:name w:val="EndNote Bibliography Title9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Zchn10">
    <w:name w:val="EndNote Bibliography Title Zchn10"/>
    <w:basedOn w:val="Absatz-Standardschriftart"/>
    <w:rsid w:val="006204C5"/>
    <w:rPr>
      <w:rFonts w:ascii="Calibri" w:hAnsi="Calibri"/>
      <w:noProof/>
      <w:lang w:val="en-US"/>
    </w:rPr>
  </w:style>
  <w:style w:type="paragraph" w:customStyle="1" w:styleId="EndNoteBibliography9">
    <w:name w:val="EndNote Bibliography9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9">
    <w:name w:val="EndNote Bibliography Zchn9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10">
    <w:name w:val="Fußnotentext Zchn10"/>
    <w:aliases w:val=" Char Zchn9,Char Zchn9, Char1 Zchn6,Char1 Zchn6, Char2 Zchn6,Char2 Zchn6, Char3 Zchn6,Char3 Zchn6, Char4 Zchn6,Char4 Zchn6, Char5 Zchn2,Char5 Zchn2, Char11 Zchn2,Char11 Zchn2, Char21 Zchn2,Char21 Zchn2, Char31 Zchn1,Char31 Zchn1"/>
    <w:basedOn w:val="Absatz-Standardschriftart"/>
    <w:uiPriority w:val="99"/>
    <w:rsid w:val="006204C5"/>
    <w:rPr>
      <w:sz w:val="20"/>
      <w:szCs w:val="20"/>
    </w:rPr>
  </w:style>
  <w:style w:type="character" w:customStyle="1" w:styleId="SprechblasentextZchn10">
    <w:name w:val="Sprechblasentext Zchn10"/>
    <w:basedOn w:val="Absatz-Standardschriftart"/>
    <w:uiPriority w:val="99"/>
    <w:rsid w:val="006204C5"/>
    <w:rPr>
      <w:rFonts w:ascii="Tahoma" w:hAnsi="Tahoma" w:cs="Tahoma"/>
      <w:sz w:val="16"/>
      <w:szCs w:val="16"/>
    </w:rPr>
  </w:style>
  <w:style w:type="character" w:customStyle="1" w:styleId="KommentartextZchn10">
    <w:name w:val="Kommentartext Zchn10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10">
    <w:name w:val="Kommentarthema Zchn10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6">
    <w:name w:val="Default6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EndnotentextZchn10">
    <w:name w:val="Endnotentext Zchn10"/>
    <w:basedOn w:val="Absatz-Standardschriftart"/>
    <w:uiPriority w:val="99"/>
    <w:semiHidden/>
    <w:rsid w:val="006204C5"/>
    <w:rPr>
      <w:sz w:val="20"/>
      <w:szCs w:val="20"/>
    </w:rPr>
  </w:style>
  <w:style w:type="paragraph" w:customStyle="1" w:styleId="Formatvorlage18">
    <w:name w:val="Formatvorlage18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8">
    <w:name w:val="Formatvorlage28"/>
    <w:basedOn w:val="berschrift1"/>
    <w:qFormat/>
    <w:rsid w:val="006204C5"/>
    <w:rPr>
      <w:rFonts w:eastAsia="Times New Roman"/>
      <w:sz w:val="28"/>
    </w:rPr>
  </w:style>
  <w:style w:type="character" w:customStyle="1" w:styleId="KommentarthemaZchn110">
    <w:name w:val="Kommentarthema Zchn110"/>
    <w:basedOn w:val="KommentartextZchn1"/>
    <w:uiPriority w:val="99"/>
    <w:semiHidden/>
    <w:rsid w:val="006204C5"/>
    <w:rPr>
      <w:b/>
      <w:bCs/>
      <w:sz w:val="20"/>
      <w:szCs w:val="20"/>
    </w:rPr>
  </w:style>
  <w:style w:type="character" w:customStyle="1" w:styleId="ListenabsatzZchn9">
    <w:name w:val="Listenabsatz Zchn9"/>
    <w:basedOn w:val="Absatz-Standardschriftart"/>
    <w:uiPriority w:val="34"/>
    <w:rsid w:val="006204C5"/>
  </w:style>
  <w:style w:type="paragraph" w:customStyle="1" w:styleId="SumGlossarNeu5">
    <w:name w:val="SumGlossarNeu5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8">
    <w:name w:val="msonormal8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berschrift5Zchn16">
    <w:name w:val="Überschrift 5 Zchn16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</w:rPr>
  </w:style>
  <w:style w:type="table" w:customStyle="1" w:styleId="TabellemithellemGitternetz15">
    <w:name w:val="Tabelle mit hellem Gitternetz15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116">
    <w:name w:val="Kommentarthema Zchn116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5">
    <w:name w:val="Tabelle mit hellem Gitternetz25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berschrift1Zchn15">
    <w:name w:val="Überschrift 1 Zchn15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8"/>
      <w:szCs w:val="32"/>
    </w:rPr>
  </w:style>
  <w:style w:type="paragraph" w:customStyle="1" w:styleId="EndNoteBibliographyTitle15">
    <w:name w:val="EndNote Bibliography Title15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5">
    <w:name w:val="EndNote Bibliography15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FunotentextZchn25">
    <w:name w:val="Fußnotentext Zchn25"/>
    <w:aliases w:val=" Char Zchn15,Char Zchn18,Fußnotentext Zchn141"/>
    <w:basedOn w:val="Absatz-Standardschriftart"/>
    <w:uiPriority w:val="99"/>
    <w:rsid w:val="006204C5"/>
    <w:rPr>
      <w:sz w:val="20"/>
      <w:szCs w:val="20"/>
    </w:rPr>
  </w:style>
  <w:style w:type="character" w:customStyle="1" w:styleId="SprechblasentextZchn25">
    <w:name w:val="Sprechblasentext Zchn25"/>
    <w:basedOn w:val="Absatz-Standardschriftart"/>
    <w:uiPriority w:val="99"/>
    <w:rsid w:val="006204C5"/>
    <w:rPr>
      <w:rFonts w:ascii="Tahoma" w:hAnsi="Tahoma" w:cs="Tahoma"/>
      <w:sz w:val="16"/>
      <w:szCs w:val="16"/>
    </w:rPr>
  </w:style>
  <w:style w:type="character" w:customStyle="1" w:styleId="KommentarthemaZchn25">
    <w:name w:val="Kommentarthema Zchn25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5">
    <w:name w:val="Default15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EndnotentextZchn25">
    <w:name w:val="Endnotentext Zchn25"/>
    <w:basedOn w:val="Absatz-Standardschriftart"/>
    <w:uiPriority w:val="99"/>
    <w:semiHidden/>
    <w:rsid w:val="006204C5"/>
    <w:rPr>
      <w:sz w:val="20"/>
      <w:szCs w:val="20"/>
    </w:rPr>
  </w:style>
  <w:style w:type="paragraph" w:customStyle="1" w:styleId="Formatvorlage115">
    <w:name w:val="Formatvorlage115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15">
    <w:name w:val="Formatvorlage215"/>
    <w:basedOn w:val="berschrift1"/>
    <w:qFormat/>
    <w:rsid w:val="006204C5"/>
    <w:rPr>
      <w:rFonts w:eastAsia="Times New Roman"/>
      <w:sz w:val="28"/>
    </w:rPr>
  </w:style>
  <w:style w:type="character" w:customStyle="1" w:styleId="KommentarthemaZchn125">
    <w:name w:val="Kommentarthema Zchn125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EndNoteBibliographyTitle25">
    <w:name w:val="EndNote Bibliography Title25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5">
    <w:name w:val="EndNote Bibliography25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25">
    <w:name w:val="EndNote Bibliography Zchn25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35">
    <w:name w:val="Fußnotentext Zchn35"/>
    <w:aliases w:val=" Char Zchn25,Char Zchn25"/>
    <w:basedOn w:val="Absatz-Standardschriftart"/>
    <w:uiPriority w:val="99"/>
    <w:rsid w:val="006204C5"/>
    <w:rPr>
      <w:sz w:val="20"/>
      <w:szCs w:val="20"/>
    </w:rPr>
  </w:style>
  <w:style w:type="paragraph" w:customStyle="1" w:styleId="msonormal15">
    <w:name w:val="msonormal15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KommentarthemaZchn35">
    <w:name w:val="Kommentarthema Zchn35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5">
    <w:name w:val="Formatvorlage125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25">
    <w:name w:val="Formatvorlage225"/>
    <w:basedOn w:val="berschrift1"/>
    <w:qFormat/>
    <w:rsid w:val="006204C5"/>
    <w:rPr>
      <w:rFonts w:eastAsia="Times New Roman"/>
      <w:sz w:val="28"/>
    </w:rPr>
  </w:style>
  <w:style w:type="character" w:customStyle="1" w:styleId="KommentarthemaZchn135">
    <w:name w:val="Kommentarthema Zchn135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7">
    <w:name w:val="textkörper-einzug7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7">
    <w:name w:val="Pa97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character" w:customStyle="1" w:styleId="EndNoteBibliographyTitleZchn115">
    <w:name w:val="EndNote Bibliography Title Zchn115"/>
    <w:basedOn w:val="Absatz-Standardschriftart"/>
    <w:rsid w:val="006204C5"/>
    <w:rPr>
      <w:rFonts w:ascii="Times New Roman" w:hAnsi="Times New Roman"/>
      <w:sz w:val="20"/>
      <w:szCs w:val="20"/>
      <w:lang w:val="de-DE"/>
    </w:rPr>
  </w:style>
  <w:style w:type="paragraph" w:customStyle="1" w:styleId="EndNoteBibliographyTitle35">
    <w:name w:val="EndNote Bibliography Title35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character" w:customStyle="1" w:styleId="EndNoteBibliographyTitleZchn45">
    <w:name w:val="EndNote Bibliography Title Zchn45"/>
    <w:basedOn w:val="Absatz-Standardschriftart"/>
    <w:rsid w:val="006204C5"/>
    <w:rPr>
      <w:rFonts w:ascii="Calibri" w:hAnsi="Calibri"/>
      <w:noProof/>
      <w:lang w:val="en-US"/>
    </w:rPr>
  </w:style>
  <w:style w:type="paragraph" w:customStyle="1" w:styleId="EndNoteBibliography35">
    <w:name w:val="EndNote Bibliography35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25">
    <w:name w:val="msonormal25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KommentarthemaZchn45">
    <w:name w:val="Kommentarthema Zchn45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35">
    <w:name w:val="Formatvorlage135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35">
    <w:name w:val="Formatvorlage235"/>
    <w:basedOn w:val="berschrift1"/>
    <w:qFormat/>
    <w:rsid w:val="006204C5"/>
    <w:rPr>
      <w:rFonts w:eastAsia="Times New Roman"/>
      <w:sz w:val="28"/>
    </w:rPr>
  </w:style>
  <w:style w:type="character" w:customStyle="1" w:styleId="FunotentextZchn125">
    <w:name w:val="Fußnotentext Zchn125"/>
    <w:aliases w:val="Char Zchn125"/>
    <w:basedOn w:val="Absatz-Standardschriftart"/>
    <w:uiPriority w:val="99"/>
    <w:rsid w:val="006204C5"/>
    <w:rPr>
      <w:sz w:val="20"/>
      <w:szCs w:val="20"/>
      <w:lang w:val="de-DE"/>
    </w:rPr>
  </w:style>
  <w:style w:type="character" w:customStyle="1" w:styleId="KommentarthemaZchn145">
    <w:name w:val="Kommentarthema Zchn145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5">
    <w:name w:val="textkörper-einzug15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15">
    <w:name w:val="Pa915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paragraph" w:customStyle="1" w:styleId="EndNoteBibliographyTitle45">
    <w:name w:val="EndNote Bibliography Title45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45">
    <w:name w:val="EndNote Bibliography45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35">
    <w:name w:val="msonormal35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KommentarthemaZchn55">
    <w:name w:val="Kommentarthema Zchn55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45">
    <w:name w:val="Formatvorlage145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45">
    <w:name w:val="Formatvorlage245"/>
    <w:basedOn w:val="berschrift1"/>
    <w:qFormat/>
    <w:rsid w:val="006204C5"/>
    <w:rPr>
      <w:rFonts w:eastAsia="Times New Roman"/>
      <w:sz w:val="28"/>
    </w:rPr>
  </w:style>
  <w:style w:type="character" w:customStyle="1" w:styleId="KommentarthemaZchn155">
    <w:name w:val="Kommentarthema Zchn155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5">
    <w:name w:val="textkörper-einzug25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25">
    <w:name w:val="Pa925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character" w:customStyle="1" w:styleId="KommentarthemaZchn1113">
    <w:name w:val="Kommentarthema Zchn1113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character" w:customStyle="1" w:styleId="FunotentextZchn62">
    <w:name w:val="Fußnotentext Zchn62"/>
    <w:aliases w:val=" Char Zchn52,Char Zchn52, Char1 Zchn12,Char1 Zchn12, Char2 Zchn12,Char2 Zchn12, Char3 Zchn12,Char3 Zchn12, Char4 Zchn12,Char4 Zchn12"/>
    <w:basedOn w:val="Absatz-Standardschriftart"/>
    <w:uiPriority w:val="99"/>
    <w:rsid w:val="006204C5"/>
    <w:rPr>
      <w:sz w:val="20"/>
      <w:szCs w:val="20"/>
    </w:rPr>
  </w:style>
  <w:style w:type="paragraph" w:customStyle="1" w:styleId="EndNoteBibliographyTitle52">
    <w:name w:val="EndNote Bibliography Title52"/>
    <w:basedOn w:val="Standard"/>
    <w:rsid w:val="006204C5"/>
    <w:pPr>
      <w:spacing w:after="0"/>
      <w:jc w:val="center"/>
    </w:pPr>
    <w:rPr>
      <w:rFonts w:ascii="Calibri" w:hAnsi="Calibri"/>
      <w:noProof/>
      <w:szCs w:val="20"/>
      <w:lang w:val="en-US"/>
    </w:rPr>
  </w:style>
  <w:style w:type="character" w:customStyle="1" w:styleId="EndNoteBibliographyTitleZchn62">
    <w:name w:val="EndNote Bibliography Title Zchn62"/>
    <w:basedOn w:val="Absatz-Standardschriftart"/>
    <w:rsid w:val="006204C5"/>
    <w:rPr>
      <w:rFonts w:ascii="Calibri" w:hAnsi="Calibri"/>
      <w:noProof/>
      <w:sz w:val="20"/>
      <w:szCs w:val="20"/>
      <w:lang w:val="en-US"/>
    </w:rPr>
  </w:style>
  <w:style w:type="paragraph" w:customStyle="1" w:styleId="EndNoteBibliography52">
    <w:name w:val="EndNote Bibliography52"/>
    <w:basedOn w:val="Standard"/>
    <w:rsid w:val="006204C5"/>
    <w:pPr>
      <w:spacing w:line="240" w:lineRule="auto"/>
      <w:jc w:val="both"/>
    </w:pPr>
    <w:rPr>
      <w:rFonts w:ascii="Calibri" w:hAnsi="Calibri"/>
      <w:noProof/>
      <w:szCs w:val="20"/>
      <w:lang w:val="en-US"/>
    </w:rPr>
  </w:style>
  <w:style w:type="character" w:customStyle="1" w:styleId="EndNoteBibliographyZchn52">
    <w:name w:val="EndNote Bibliography Zchn52"/>
    <w:basedOn w:val="Absatz-Standardschriftart"/>
    <w:rsid w:val="006204C5"/>
    <w:rPr>
      <w:rFonts w:ascii="Calibri" w:hAnsi="Calibri"/>
      <w:noProof/>
      <w:sz w:val="20"/>
      <w:szCs w:val="20"/>
      <w:lang w:val="en-US"/>
    </w:rPr>
  </w:style>
  <w:style w:type="character" w:customStyle="1" w:styleId="SprechblasentextZchn62">
    <w:name w:val="Sprechblasentext Zchn62"/>
    <w:basedOn w:val="Absatz-Standardschriftart"/>
    <w:uiPriority w:val="99"/>
    <w:rsid w:val="006204C5"/>
    <w:rPr>
      <w:rFonts w:ascii="Segoe UI" w:hAnsi="Segoe UI" w:cs="Segoe UI"/>
      <w:sz w:val="18"/>
      <w:szCs w:val="18"/>
    </w:rPr>
  </w:style>
  <w:style w:type="table" w:customStyle="1" w:styleId="TabellemithellemGitternetz112">
    <w:name w:val="Tabelle mit hellem Gitternetz112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62">
    <w:name w:val="Kommentarthema Zchn62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22">
    <w:name w:val="Default22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KommentarthemaZchn162">
    <w:name w:val="Kommentarthema Zchn162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12">
    <w:name w:val="Tabelle mit hellem Gitternetz212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1122">
    <w:name w:val="Kommentarthema Zchn1122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EndNoteBibliographyTitle112">
    <w:name w:val="EndNote Bibliography Title112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12">
    <w:name w:val="EndNote Bibliography112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FunotentextZchn212">
    <w:name w:val="Fußnotentext Zchn212"/>
    <w:aliases w:val=" Char Zchn112,Char Zchn142"/>
    <w:basedOn w:val="Absatz-Standardschriftart"/>
    <w:uiPriority w:val="99"/>
    <w:rsid w:val="006204C5"/>
    <w:rPr>
      <w:sz w:val="20"/>
      <w:szCs w:val="20"/>
    </w:rPr>
  </w:style>
  <w:style w:type="character" w:customStyle="1" w:styleId="KommentarthemaZchn212">
    <w:name w:val="Kommentarthema Zchn212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12">
    <w:name w:val="Default112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112">
    <w:name w:val="Formatvorlage1112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112">
    <w:name w:val="Formatvorlage2112"/>
    <w:basedOn w:val="berschrift1"/>
    <w:qFormat/>
    <w:rsid w:val="006204C5"/>
    <w:rPr>
      <w:rFonts w:eastAsia="Times New Roman"/>
      <w:sz w:val="28"/>
    </w:rPr>
  </w:style>
  <w:style w:type="character" w:customStyle="1" w:styleId="KommentarthemaZchn1212">
    <w:name w:val="Kommentarthema Zchn1212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SumGlossarNeu12">
    <w:name w:val="SumGlossarNeu12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42">
    <w:name w:val="msonormal42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paragraph" w:customStyle="1" w:styleId="EndNoteBibliographyTitle212">
    <w:name w:val="EndNote Bibliography Title212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12">
    <w:name w:val="EndNote Bibliography212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FunotentextZchn312">
    <w:name w:val="Fußnotentext Zchn312"/>
    <w:aliases w:val=" Char Zchn212,Char Zchn212"/>
    <w:basedOn w:val="Absatz-Standardschriftart"/>
    <w:uiPriority w:val="99"/>
    <w:rsid w:val="006204C5"/>
    <w:rPr>
      <w:sz w:val="20"/>
      <w:szCs w:val="20"/>
    </w:rPr>
  </w:style>
  <w:style w:type="paragraph" w:customStyle="1" w:styleId="msonormal112">
    <w:name w:val="msonormal112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KommentarthemaZchn312">
    <w:name w:val="Kommentarthema Zchn312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12">
    <w:name w:val="Formatvorlage1212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212">
    <w:name w:val="Formatvorlage2212"/>
    <w:basedOn w:val="berschrift1"/>
    <w:qFormat/>
    <w:rsid w:val="006204C5"/>
    <w:rPr>
      <w:rFonts w:eastAsia="Times New Roman"/>
      <w:sz w:val="28"/>
    </w:rPr>
  </w:style>
  <w:style w:type="character" w:customStyle="1" w:styleId="KommentarthemaZchn1312">
    <w:name w:val="Kommentarthema Zchn1312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32">
    <w:name w:val="textkörper-einzug32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32">
    <w:name w:val="Pa932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paragraph" w:customStyle="1" w:styleId="EndNoteBibliographyTitle312">
    <w:name w:val="EndNote Bibliography Title312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312">
    <w:name w:val="EndNote Bibliography312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212">
    <w:name w:val="msonormal212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KommentarthemaZchn412">
    <w:name w:val="Kommentarthema Zchn412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312">
    <w:name w:val="Formatvorlage1312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312">
    <w:name w:val="Formatvorlage2312"/>
    <w:basedOn w:val="berschrift1"/>
    <w:qFormat/>
    <w:rsid w:val="006204C5"/>
    <w:rPr>
      <w:rFonts w:eastAsia="Times New Roman"/>
      <w:sz w:val="28"/>
    </w:rPr>
  </w:style>
  <w:style w:type="character" w:customStyle="1" w:styleId="FunotentextZchn1212">
    <w:name w:val="Fußnotentext Zchn1212"/>
    <w:aliases w:val="Char Zchn1212"/>
    <w:basedOn w:val="Absatz-Standardschriftart"/>
    <w:uiPriority w:val="99"/>
    <w:semiHidden/>
    <w:rsid w:val="006204C5"/>
    <w:rPr>
      <w:sz w:val="20"/>
      <w:szCs w:val="20"/>
      <w:lang w:val="de-DE"/>
    </w:rPr>
  </w:style>
  <w:style w:type="character" w:customStyle="1" w:styleId="KommentarthemaZchn1412">
    <w:name w:val="Kommentarthema Zchn1412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12">
    <w:name w:val="textkörper-einzug112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112">
    <w:name w:val="Pa9112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paragraph" w:customStyle="1" w:styleId="EndNoteBibliographyTitle412">
    <w:name w:val="EndNote Bibliography Title412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412">
    <w:name w:val="EndNote Bibliography412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312">
    <w:name w:val="msonormal312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KommentarthemaZchn512">
    <w:name w:val="Kommentarthema Zchn512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412">
    <w:name w:val="Formatvorlage1412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412">
    <w:name w:val="Formatvorlage2412"/>
    <w:basedOn w:val="berschrift1"/>
    <w:qFormat/>
    <w:rsid w:val="006204C5"/>
    <w:rPr>
      <w:rFonts w:eastAsia="Times New Roman"/>
      <w:sz w:val="28"/>
    </w:rPr>
  </w:style>
  <w:style w:type="character" w:customStyle="1" w:styleId="KommentarthemaZchn1512">
    <w:name w:val="Kommentarthema Zchn1512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12">
    <w:name w:val="textkörper-einzug212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212">
    <w:name w:val="Pa9212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character" w:customStyle="1" w:styleId="KommentarthemaZchn11112">
    <w:name w:val="Kommentarthema Zchn11112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character" w:customStyle="1" w:styleId="berschrift1Zchn22">
    <w:name w:val="Überschrift 1 Zchn22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8"/>
      <w:szCs w:val="32"/>
    </w:rPr>
  </w:style>
  <w:style w:type="paragraph" w:customStyle="1" w:styleId="EndNoteBibliographyTitle611">
    <w:name w:val="EndNote Bibliography Title61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611">
    <w:name w:val="EndNote Bibliography61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KommentarthemaZchn711">
    <w:name w:val="Kommentarthema Zchn7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311">
    <w:name w:val="Default31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52">
    <w:name w:val="Formatvorlage152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52">
    <w:name w:val="Formatvorlage252"/>
    <w:basedOn w:val="berschrift1"/>
    <w:qFormat/>
    <w:rsid w:val="006204C5"/>
    <w:rPr>
      <w:rFonts w:eastAsia="Times New Roman"/>
      <w:sz w:val="28"/>
    </w:rPr>
  </w:style>
  <w:style w:type="character" w:customStyle="1" w:styleId="KommentarthemaZchn1711">
    <w:name w:val="Kommentarthema Zchn17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SumGlossarNeu211">
    <w:name w:val="SumGlossarNeu211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511">
    <w:name w:val="msonormal51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table" w:customStyle="1" w:styleId="TabellemithellemGitternetz122">
    <w:name w:val="Tabelle mit hellem Gitternetz122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11311">
    <w:name w:val="Kommentarthema Zchn1131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211">
    <w:name w:val="Tabelle mit hellem Gitternetz221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EndNoteBibliographyTitle122">
    <w:name w:val="EndNote Bibliography Title122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22">
    <w:name w:val="EndNote Bibliography122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FunotentextZchn222">
    <w:name w:val="Fußnotentext Zchn222"/>
    <w:aliases w:val=" Char Zchn122,Char Zchn1511,Fußnotentext Zchn22111, Char Zchn12111"/>
    <w:basedOn w:val="Absatz-Standardschriftart"/>
    <w:uiPriority w:val="99"/>
    <w:rsid w:val="006204C5"/>
    <w:rPr>
      <w:sz w:val="20"/>
      <w:szCs w:val="20"/>
    </w:rPr>
  </w:style>
  <w:style w:type="character" w:customStyle="1" w:styleId="KommentarthemaZchn222">
    <w:name w:val="Kommentarthema Zchn222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211">
    <w:name w:val="Default121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122">
    <w:name w:val="Formatvorlage1122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122">
    <w:name w:val="Formatvorlage2122"/>
    <w:basedOn w:val="berschrift1"/>
    <w:qFormat/>
    <w:rsid w:val="006204C5"/>
    <w:rPr>
      <w:rFonts w:eastAsia="Times New Roman"/>
      <w:sz w:val="28"/>
    </w:rPr>
  </w:style>
  <w:style w:type="character" w:customStyle="1" w:styleId="KommentarthemaZchn1222">
    <w:name w:val="Kommentarthema Zchn1222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EndNoteBibliographyTitle222">
    <w:name w:val="EndNote Bibliography Title222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22">
    <w:name w:val="EndNote Bibliography222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FunotentextZchn3211">
    <w:name w:val="Fußnotentext Zchn3211"/>
    <w:aliases w:val=" Char Zchn222,Char Zchn222, Char Zchn22111,Char Zchn22111"/>
    <w:basedOn w:val="Absatz-Standardschriftart"/>
    <w:uiPriority w:val="99"/>
    <w:rsid w:val="006204C5"/>
    <w:rPr>
      <w:sz w:val="20"/>
      <w:szCs w:val="20"/>
    </w:rPr>
  </w:style>
  <w:style w:type="paragraph" w:customStyle="1" w:styleId="msonormal122">
    <w:name w:val="msonormal122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KommentarthemaZchn322">
    <w:name w:val="Kommentarthema Zchn322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22">
    <w:name w:val="Formatvorlage1222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222">
    <w:name w:val="Formatvorlage2222"/>
    <w:basedOn w:val="berschrift1"/>
    <w:qFormat/>
    <w:rsid w:val="006204C5"/>
    <w:rPr>
      <w:rFonts w:eastAsia="Times New Roman"/>
      <w:sz w:val="28"/>
    </w:rPr>
  </w:style>
  <w:style w:type="character" w:customStyle="1" w:styleId="KommentarthemaZchn13211">
    <w:name w:val="Kommentarthema Zchn132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411">
    <w:name w:val="textkörper-einzug41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411">
    <w:name w:val="Pa94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paragraph" w:customStyle="1" w:styleId="EndNoteBibliographyTitle3211">
    <w:name w:val="EndNote Bibliography Title32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3211">
    <w:name w:val="EndNote Bibliography32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222">
    <w:name w:val="msonormal222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KommentarthemaZchn4211">
    <w:name w:val="Kommentarthema Zchn42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3211">
    <w:name w:val="Formatvorlage1321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3211">
    <w:name w:val="Formatvorlage23211"/>
    <w:basedOn w:val="berschrift1"/>
    <w:qFormat/>
    <w:rsid w:val="006204C5"/>
    <w:rPr>
      <w:rFonts w:eastAsia="Times New Roman"/>
      <w:sz w:val="28"/>
    </w:rPr>
  </w:style>
  <w:style w:type="character" w:customStyle="1" w:styleId="FunotentextZchn12211">
    <w:name w:val="Fußnotentext Zchn12211"/>
    <w:aliases w:val="Char Zchn1222,Char Zchn122111"/>
    <w:basedOn w:val="Absatz-Standardschriftart"/>
    <w:uiPriority w:val="99"/>
    <w:semiHidden/>
    <w:rsid w:val="006204C5"/>
    <w:rPr>
      <w:sz w:val="20"/>
      <w:szCs w:val="20"/>
      <w:lang w:val="de-DE"/>
    </w:rPr>
  </w:style>
  <w:style w:type="character" w:customStyle="1" w:styleId="KommentarthemaZchn14211">
    <w:name w:val="Kommentarthema Zchn142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22">
    <w:name w:val="textkörper-einzug122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122">
    <w:name w:val="Pa9122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paragraph" w:customStyle="1" w:styleId="EndNoteBibliographyTitle4211">
    <w:name w:val="EndNote Bibliography Title42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4211">
    <w:name w:val="EndNote Bibliography42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3211">
    <w:name w:val="msonormal321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KommentarthemaZchn5211">
    <w:name w:val="Kommentarthema Zchn52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4211">
    <w:name w:val="Formatvorlage1421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4211">
    <w:name w:val="Formatvorlage24211"/>
    <w:basedOn w:val="berschrift1"/>
    <w:qFormat/>
    <w:rsid w:val="006204C5"/>
    <w:rPr>
      <w:rFonts w:eastAsia="Times New Roman"/>
      <w:sz w:val="28"/>
    </w:rPr>
  </w:style>
  <w:style w:type="character" w:customStyle="1" w:styleId="KommentarthemaZchn15211">
    <w:name w:val="Kommentarthema Zchn152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22">
    <w:name w:val="textkörper-einzug222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222">
    <w:name w:val="Pa9222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character" w:customStyle="1" w:styleId="KommentarthemaZchn11121">
    <w:name w:val="Kommentarthema Zchn1112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EndNoteBibliographyTitle5111">
    <w:name w:val="EndNote Bibliography Title5111"/>
    <w:basedOn w:val="Standard"/>
    <w:rsid w:val="006204C5"/>
    <w:pPr>
      <w:spacing w:after="0"/>
      <w:jc w:val="center"/>
    </w:pPr>
    <w:rPr>
      <w:rFonts w:ascii="Calibri" w:hAnsi="Calibri"/>
      <w:noProof/>
      <w:szCs w:val="20"/>
      <w:lang w:val="en-US"/>
    </w:rPr>
  </w:style>
  <w:style w:type="paragraph" w:customStyle="1" w:styleId="EndNoteBibliography5111">
    <w:name w:val="EndNote Bibliography5111"/>
    <w:basedOn w:val="Standard"/>
    <w:rsid w:val="006204C5"/>
    <w:pPr>
      <w:spacing w:line="240" w:lineRule="auto"/>
      <w:jc w:val="both"/>
    </w:pPr>
    <w:rPr>
      <w:rFonts w:ascii="Calibri" w:hAnsi="Calibri"/>
      <w:noProof/>
      <w:szCs w:val="20"/>
      <w:lang w:val="en-US"/>
    </w:rPr>
  </w:style>
  <w:style w:type="table" w:customStyle="1" w:styleId="TabellemithellemGitternetz11111">
    <w:name w:val="Tabelle mit hellem Gitternetz1111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6111">
    <w:name w:val="Kommentarthema Zchn61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2111">
    <w:name w:val="Default211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KommentarthemaZchn16111">
    <w:name w:val="Kommentarthema Zchn1611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1111">
    <w:name w:val="Tabelle mit hellem Gitternetz2111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112111">
    <w:name w:val="Kommentarthema Zchn11211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EndNoteBibliographyTitle11111">
    <w:name w:val="EndNote Bibliography Title1111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1111">
    <w:name w:val="EndNote Bibliography1111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KommentarthemaZchn21111">
    <w:name w:val="Kommentarthema Zchn211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1111">
    <w:name w:val="Default1111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11111">
    <w:name w:val="Formatvorlage11111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11111">
    <w:name w:val="Formatvorlage211111"/>
    <w:basedOn w:val="berschrift1"/>
    <w:qFormat/>
    <w:rsid w:val="006204C5"/>
    <w:rPr>
      <w:rFonts w:eastAsia="Times New Roman"/>
      <w:sz w:val="28"/>
    </w:rPr>
  </w:style>
  <w:style w:type="character" w:customStyle="1" w:styleId="KommentarthemaZchn121111">
    <w:name w:val="Kommentarthema Zchn1211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SumGlossarNeu1111">
    <w:name w:val="SumGlossarNeu1111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4111">
    <w:name w:val="msonormal411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paragraph" w:customStyle="1" w:styleId="EndNoteBibliographyTitle21111">
    <w:name w:val="EndNote Bibliography Title211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1111">
    <w:name w:val="EndNote Bibliography211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11111">
    <w:name w:val="msonormal1111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KommentarthemaZchn31111">
    <w:name w:val="Kommentarthema Zchn311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1111">
    <w:name w:val="Formatvorlage12111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21111">
    <w:name w:val="Formatvorlage221111"/>
    <w:basedOn w:val="berschrift1"/>
    <w:qFormat/>
    <w:rsid w:val="006204C5"/>
    <w:rPr>
      <w:rFonts w:eastAsia="Times New Roman"/>
      <w:sz w:val="28"/>
    </w:rPr>
  </w:style>
  <w:style w:type="character" w:customStyle="1" w:styleId="KommentarthemaZchn131111">
    <w:name w:val="Kommentarthema Zchn1311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3111">
    <w:name w:val="textkörper-einzug311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3111">
    <w:name w:val="Pa931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paragraph" w:customStyle="1" w:styleId="EndNoteBibliographyTitle31111">
    <w:name w:val="EndNote Bibliography Title311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31111">
    <w:name w:val="EndNote Bibliography311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21111">
    <w:name w:val="msonormal2111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KommentarthemaZchn41111">
    <w:name w:val="Kommentarthema Zchn411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31111">
    <w:name w:val="Formatvorlage13111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31111">
    <w:name w:val="Formatvorlage231111"/>
    <w:basedOn w:val="berschrift1"/>
    <w:qFormat/>
    <w:rsid w:val="006204C5"/>
    <w:rPr>
      <w:rFonts w:eastAsia="Times New Roman"/>
      <w:sz w:val="28"/>
    </w:rPr>
  </w:style>
  <w:style w:type="character" w:customStyle="1" w:styleId="KommentarthemaZchn141111">
    <w:name w:val="Kommentarthema Zchn1411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1111">
    <w:name w:val="textkörper-einzug1111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11111">
    <w:name w:val="Pa9111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paragraph" w:customStyle="1" w:styleId="EndNoteBibliographyTitle41111">
    <w:name w:val="EndNote Bibliography Title411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41111">
    <w:name w:val="EndNote Bibliography411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31111">
    <w:name w:val="msonormal3111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KommentarthemaZchn51111">
    <w:name w:val="Kommentarthema Zchn511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41111">
    <w:name w:val="Formatvorlage14111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41111">
    <w:name w:val="Formatvorlage241111"/>
    <w:basedOn w:val="berschrift1"/>
    <w:qFormat/>
    <w:rsid w:val="006204C5"/>
    <w:rPr>
      <w:rFonts w:eastAsia="Times New Roman"/>
      <w:sz w:val="28"/>
    </w:rPr>
  </w:style>
  <w:style w:type="character" w:customStyle="1" w:styleId="KommentarthemaZchn151111">
    <w:name w:val="Kommentarthema Zchn1511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1111">
    <w:name w:val="textkörper-einzug2111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21111">
    <w:name w:val="Pa9211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character" w:customStyle="1" w:styleId="KommentarthemaZchn1111111">
    <w:name w:val="Kommentarthema Zchn111111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Formatvorlage15111">
    <w:name w:val="Formatvorlage1511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5111">
    <w:name w:val="Formatvorlage25111"/>
    <w:basedOn w:val="berschrift1"/>
    <w:qFormat/>
    <w:rsid w:val="006204C5"/>
    <w:rPr>
      <w:rFonts w:eastAsia="Times New Roman"/>
      <w:sz w:val="28"/>
    </w:rPr>
  </w:style>
  <w:style w:type="table" w:customStyle="1" w:styleId="TabellemithellemGitternetz12111">
    <w:name w:val="Tabelle mit hellem Gitternetz1211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EndNoteBibliographyTitle12111">
    <w:name w:val="EndNote Bibliography Title1211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2111">
    <w:name w:val="EndNote Bibliography1211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KommentarthemaZchn22111">
    <w:name w:val="Kommentarthema Zchn221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12111">
    <w:name w:val="Formatvorlage11211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12111">
    <w:name w:val="Formatvorlage212111"/>
    <w:basedOn w:val="berschrift1"/>
    <w:qFormat/>
    <w:rsid w:val="006204C5"/>
    <w:rPr>
      <w:rFonts w:eastAsia="Times New Roman"/>
      <w:sz w:val="28"/>
    </w:rPr>
  </w:style>
  <w:style w:type="character" w:customStyle="1" w:styleId="KommentarthemaZchn122111">
    <w:name w:val="Kommentarthema Zchn1221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EndNoteBibliographyTitle22111">
    <w:name w:val="EndNote Bibliography Title221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2111">
    <w:name w:val="EndNote Bibliography221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12111">
    <w:name w:val="msonormal1211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KommentarthemaZchn32111">
    <w:name w:val="Kommentarthema Zchn321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2111">
    <w:name w:val="Formatvorlage12211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22111">
    <w:name w:val="Formatvorlage222111"/>
    <w:basedOn w:val="berschrift1"/>
    <w:qFormat/>
    <w:rsid w:val="006204C5"/>
    <w:rPr>
      <w:rFonts w:eastAsia="Times New Roman"/>
      <w:sz w:val="28"/>
    </w:rPr>
  </w:style>
  <w:style w:type="paragraph" w:customStyle="1" w:styleId="msonormal22111">
    <w:name w:val="msonormal2211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paragraph" w:customStyle="1" w:styleId="textkrper-einzug12111">
    <w:name w:val="textkörper-einzug1211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12111">
    <w:name w:val="Pa9121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paragraph" w:customStyle="1" w:styleId="textkrper-einzug22111">
    <w:name w:val="textkörper-einzug2211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22111">
    <w:name w:val="Pa9221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character" w:customStyle="1" w:styleId="EndNoteBibliographyTitleZchn1411">
    <w:name w:val="EndNote Bibliography Title Zchn141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w111">
    <w:name w:val="w111"/>
    <w:basedOn w:val="Absatz-Standardschriftart"/>
    <w:rsid w:val="006204C5"/>
  </w:style>
  <w:style w:type="character" w:customStyle="1" w:styleId="foreign111">
    <w:name w:val="foreign111"/>
    <w:basedOn w:val="Absatz-Standardschriftart"/>
    <w:rsid w:val="006204C5"/>
  </w:style>
  <w:style w:type="character" w:customStyle="1" w:styleId="proper111">
    <w:name w:val="proper111"/>
    <w:basedOn w:val="Absatz-Standardschriftart"/>
    <w:rsid w:val="006204C5"/>
  </w:style>
  <w:style w:type="character" w:customStyle="1" w:styleId="note111">
    <w:name w:val="note111"/>
    <w:basedOn w:val="Absatz-Standardschriftart"/>
    <w:rsid w:val="006204C5"/>
  </w:style>
  <w:style w:type="character" w:customStyle="1" w:styleId="KommentartextZchn1511">
    <w:name w:val="Kommentartext Zchn15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EndNoteBibliographyTitleZchn2411">
    <w:name w:val="EndNote Bibliography Title Zchn241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apple-converted-space411">
    <w:name w:val="apple-converted-space411"/>
    <w:basedOn w:val="Absatz-Standardschriftart"/>
    <w:rsid w:val="006204C5"/>
  </w:style>
  <w:style w:type="character" w:customStyle="1" w:styleId="akk111">
    <w:name w:val="akk111"/>
    <w:basedOn w:val="Absatz-Standardschriftart"/>
    <w:rsid w:val="006204C5"/>
  </w:style>
  <w:style w:type="character" w:customStyle="1" w:styleId="item311">
    <w:name w:val="item311"/>
    <w:basedOn w:val="Absatz-Standardschriftart"/>
    <w:rsid w:val="006204C5"/>
  </w:style>
  <w:style w:type="character" w:customStyle="1" w:styleId="ao--italic311">
    <w:name w:val="ao--italic311"/>
    <w:basedOn w:val="Absatz-Standardschriftart"/>
    <w:rsid w:val="006204C5"/>
  </w:style>
  <w:style w:type="character" w:customStyle="1" w:styleId="A4311">
    <w:name w:val="A4311"/>
    <w:uiPriority w:val="99"/>
    <w:rsid w:val="006204C5"/>
    <w:rPr>
      <w:color w:val="000000"/>
    </w:rPr>
  </w:style>
  <w:style w:type="character" w:customStyle="1" w:styleId="gmail-s1311">
    <w:name w:val="gmail-s1311"/>
    <w:basedOn w:val="Absatz-Standardschriftart"/>
    <w:rsid w:val="006204C5"/>
  </w:style>
  <w:style w:type="character" w:customStyle="1" w:styleId="gmail-s2311">
    <w:name w:val="gmail-s2311"/>
    <w:basedOn w:val="Absatz-Standardschriftart"/>
    <w:rsid w:val="006204C5"/>
  </w:style>
  <w:style w:type="character" w:customStyle="1" w:styleId="gmail-s3311">
    <w:name w:val="gmail-s3311"/>
    <w:basedOn w:val="Absatz-Standardschriftart"/>
    <w:rsid w:val="006204C5"/>
  </w:style>
  <w:style w:type="character" w:customStyle="1" w:styleId="gmail-s4311">
    <w:name w:val="gmail-s4311"/>
    <w:basedOn w:val="Absatz-Standardschriftart"/>
    <w:rsid w:val="006204C5"/>
  </w:style>
  <w:style w:type="character" w:customStyle="1" w:styleId="gmail-s5311">
    <w:name w:val="gmail-s5311"/>
    <w:basedOn w:val="Absatz-Standardschriftart"/>
    <w:rsid w:val="006204C5"/>
  </w:style>
  <w:style w:type="character" w:customStyle="1" w:styleId="ListenabsatzZchn5111">
    <w:name w:val="Listenabsatz Zchn5111"/>
    <w:basedOn w:val="Absatz-Standardschriftart"/>
    <w:uiPriority w:val="34"/>
    <w:rsid w:val="006204C5"/>
  </w:style>
  <w:style w:type="character" w:customStyle="1" w:styleId="FunotentextZchn6111">
    <w:name w:val="Fußnotentext Zchn6111"/>
    <w:aliases w:val=" Char Zchn5111,Char Zchn5111, Char1 Zchn1111,Char1 Zchn1111, Char2 Zchn1111,Char2 Zchn1111, Char3 Zchn1111,Char3 Zchn1111, Char4 Zchn1111,Char4 Zchn1111"/>
    <w:basedOn w:val="Absatz-Standardschriftart"/>
    <w:uiPriority w:val="99"/>
    <w:rsid w:val="006204C5"/>
    <w:rPr>
      <w:sz w:val="20"/>
      <w:szCs w:val="20"/>
    </w:rPr>
  </w:style>
  <w:style w:type="character" w:customStyle="1" w:styleId="EndNoteBibliographyTitleZchn6111">
    <w:name w:val="EndNote Bibliography Title Zchn6111"/>
    <w:basedOn w:val="Absatz-Standardschriftart"/>
    <w:rsid w:val="006204C5"/>
    <w:rPr>
      <w:rFonts w:ascii="Calibri" w:hAnsi="Calibri"/>
      <w:noProof/>
      <w:sz w:val="20"/>
      <w:szCs w:val="20"/>
      <w:lang w:val="en-US"/>
    </w:rPr>
  </w:style>
  <w:style w:type="character" w:customStyle="1" w:styleId="EndNoteBibliographyZchn5111">
    <w:name w:val="EndNote Bibliography Zchn5111"/>
    <w:basedOn w:val="Absatz-Standardschriftart"/>
    <w:rsid w:val="006204C5"/>
    <w:rPr>
      <w:rFonts w:ascii="Calibri" w:hAnsi="Calibri"/>
      <w:noProof/>
      <w:sz w:val="20"/>
      <w:szCs w:val="20"/>
      <w:lang w:val="en-US"/>
    </w:rPr>
  </w:style>
  <w:style w:type="character" w:customStyle="1" w:styleId="KopfzeileZchn6111">
    <w:name w:val="Kopfzeile Zchn6111"/>
    <w:basedOn w:val="Absatz-Standardschriftart"/>
    <w:uiPriority w:val="99"/>
    <w:rsid w:val="006204C5"/>
  </w:style>
  <w:style w:type="character" w:customStyle="1" w:styleId="FuzeileZchn6111">
    <w:name w:val="Fußzeile Zchn6111"/>
    <w:basedOn w:val="Absatz-Standardschriftart"/>
    <w:uiPriority w:val="99"/>
    <w:rsid w:val="006204C5"/>
  </w:style>
  <w:style w:type="character" w:customStyle="1" w:styleId="KommentartextZchn6111">
    <w:name w:val="Kommentartext Zchn61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SprechblasentextZchn6111">
    <w:name w:val="Sprechblasentext Zchn6111"/>
    <w:basedOn w:val="Absatz-Standardschriftart"/>
    <w:uiPriority w:val="99"/>
    <w:rsid w:val="006204C5"/>
    <w:rPr>
      <w:rFonts w:ascii="Segoe UI" w:hAnsi="Segoe UI" w:cs="Segoe UI"/>
      <w:sz w:val="18"/>
      <w:szCs w:val="18"/>
    </w:rPr>
  </w:style>
  <w:style w:type="character" w:customStyle="1" w:styleId="EndnotentextZchn6111">
    <w:name w:val="Endnotentext Zchn61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berschrift3Zchn12111">
    <w:name w:val="Überschrift 3 Zchn12111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berschrift4Zchn12111">
    <w:name w:val="Überschrift 4 Zchn12111"/>
    <w:basedOn w:val="Absatz-Standardschriftart"/>
    <w:uiPriority w:val="9"/>
    <w:rsid w:val="006204C5"/>
    <w:rPr>
      <w:rFonts w:ascii="Times New Roman" w:eastAsiaTheme="majorEastAsia" w:hAnsi="Times New Roman" w:cstheme="majorBidi"/>
      <w:b/>
      <w:iCs/>
      <w:sz w:val="24"/>
    </w:rPr>
  </w:style>
  <w:style w:type="character" w:customStyle="1" w:styleId="berschrift5Zchn12111">
    <w:name w:val="Überschrift 5 Zchn12111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</w:rPr>
  </w:style>
  <w:style w:type="character" w:customStyle="1" w:styleId="KopfzeileZchn12111">
    <w:name w:val="Kopfzeile Zchn12111"/>
    <w:basedOn w:val="Absatz-Standardschriftart"/>
    <w:uiPriority w:val="99"/>
    <w:rsid w:val="006204C5"/>
  </w:style>
  <w:style w:type="character" w:customStyle="1" w:styleId="FuzeileZchn12111">
    <w:name w:val="Fußzeile Zchn12111"/>
    <w:basedOn w:val="Absatz-Standardschriftart"/>
    <w:uiPriority w:val="99"/>
    <w:rsid w:val="006204C5"/>
  </w:style>
  <w:style w:type="character" w:customStyle="1" w:styleId="SprechblasentextZchn12111">
    <w:name w:val="Sprechblasentext Zchn12111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EndnotentextZchn112111">
    <w:name w:val="Endnotentext Zchn1121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berschrift1Zchn11111">
    <w:name w:val="Überschrift 1 Zchn11111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8"/>
      <w:szCs w:val="32"/>
    </w:rPr>
  </w:style>
  <w:style w:type="character" w:customStyle="1" w:styleId="KopfzeileZchn21111">
    <w:name w:val="Kopfzeile Zchn21111"/>
    <w:basedOn w:val="Absatz-Standardschriftart"/>
    <w:uiPriority w:val="99"/>
    <w:rsid w:val="006204C5"/>
  </w:style>
  <w:style w:type="character" w:customStyle="1" w:styleId="FuzeileZchn21111">
    <w:name w:val="Fußzeile Zchn21111"/>
    <w:basedOn w:val="Absatz-Standardschriftart"/>
    <w:uiPriority w:val="99"/>
    <w:rsid w:val="006204C5"/>
  </w:style>
  <w:style w:type="character" w:customStyle="1" w:styleId="EndNoteBibliographyZchn11111">
    <w:name w:val="EndNote Bibliography Zchn1111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21111">
    <w:name w:val="Fußnotentext Zchn21111"/>
    <w:aliases w:val=" Char Zchn11111,Char Zchn14111"/>
    <w:basedOn w:val="Absatz-Standardschriftart"/>
    <w:uiPriority w:val="99"/>
    <w:rsid w:val="006204C5"/>
    <w:rPr>
      <w:sz w:val="20"/>
      <w:szCs w:val="20"/>
    </w:rPr>
  </w:style>
  <w:style w:type="character" w:customStyle="1" w:styleId="SprechblasentextZchn21111">
    <w:name w:val="Sprechblasentext Zchn21111"/>
    <w:basedOn w:val="Absatz-Standardschriftart"/>
    <w:uiPriority w:val="99"/>
    <w:rsid w:val="006204C5"/>
    <w:rPr>
      <w:rFonts w:ascii="Tahoma" w:hAnsi="Tahoma" w:cs="Tahoma"/>
      <w:sz w:val="16"/>
      <w:szCs w:val="16"/>
    </w:rPr>
  </w:style>
  <w:style w:type="character" w:customStyle="1" w:styleId="KommentartextZchn21111">
    <w:name w:val="Kommentartext Zchn211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EndnotentextZchn21111">
    <w:name w:val="Endnotentext Zchn211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SprechblasentextZchn112111">
    <w:name w:val="Sprechblasentext Zchn112111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112111">
    <w:name w:val="Kommentartext Zchn1121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ListenabsatzZchn11111">
    <w:name w:val="Listenabsatz Zchn11111"/>
    <w:basedOn w:val="Absatz-Standardschriftart"/>
    <w:uiPriority w:val="34"/>
    <w:rsid w:val="006204C5"/>
  </w:style>
  <w:style w:type="character" w:customStyle="1" w:styleId="KopfzeileZchn31111">
    <w:name w:val="Kopfzeile Zchn31111"/>
    <w:basedOn w:val="Absatz-Standardschriftart"/>
    <w:uiPriority w:val="99"/>
    <w:rsid w:val="006204C5"/>
  </w:style>
  <w:style w:type="character" w:customStyle="1" w:styleId="FuzeileZchn31111">
    <w:name w:val="Fußzeile Zchn31111"/>
    <w:basedOn w:val="Absatz-Standardschriftart"/>
    <w:uiPriority w:val="99"/>
    <w:rsid w:val="006204C5"/>
  </w:style>
  <w:style w:type="character" w:customStyle="1" w:styleId="EndNoteBibliographyTitleZchn31111">
    <w:name w:val="EndNote Bibliography Title Zchn3111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EndNoteBibliographyZchn21111">
    <w:name w:val="EndNote Bibliography Zchn2111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31111">
    <w:name w:val="Fußnotentext Zchn31111"/>
    <w:aliases w:val=" Char Zchn21111,Char Zchn21111"/>
    <w:basedOn w:val="Absatz-Standardschriftart"/>
    <w:uiPriority w:val="99"/>
    <w:rsid w:val="006204C5"/>
    <w:rPr>
      <w:sz w:val="20"/>
      <w:szCs w:val="20"/>
    </w:rPr>
  </w:style>
  <w:style w:type="character" w:customStyle="1" w:styleId="SprechblasentextZchn31111">
    <w:name w:val="Sprechblasentext Zchn31111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31111">
    <w:name w:val="Kommentartext Zchn311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ListenabsatzZchn21111">
    <w:name w:val="Listenabsatz Zchn21111"/>
    <w:basedOn w:val="Absatz-Standardschriftart"/>
    <w:uiPriority w:val="34"/>
    <w:rsid w:val="006204C5"/>
  </w:style>
  <w:style w:type="character" w:customStyle="1" w:styleId="FunotentextZchn111111">
    <w:name w:val="Fußnotentext Zchn111111"/>
    <w:aliases w:val="Char Zchn111111"/>
    <w:basedOn w:val="Absatz-Standardschriftart"/>
    <w:uiPriority w:val="99"/>
    <w:semiHidden/>
    <w:rsid w:val="006204C5"/>
    <w:rPr>
      <w:sz w:val="20"/>
      <w:szCs w:val="20"/>
      <w:lang w:val="de-DE"/>
    </w:rPr>
  </w:style>
  <w:style w:type="character" w:customStyle="1" w:styleId="KommentartextZchn121111">
    <w:name w:val="Kommentartext Zchn1211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apple-converted-space11111">
    <w:name w:val="apple-converted-space11111"/>
    <w:basedOn w:val="Absatz-Standardschriftart"/>
    <w:rsid w:val="006204C5"/>
  </w:style>
  <w:style w:type="character" w:customStyle="1" w:styleId="EndnotentextZchn31111">
    <w:name w:val="Endnotentext Zchn31111"/>
    <w:basedOn w:val="Absatz-Standardschriftart"/>
    <w:uiPriority w:val="99"/>
    <w:semiHidden/>
    <w:rsid w:val="006204C5"/>
    <w:rPr>
      <w:sz w:val="20"/>
      <w:szCs w:val="20"/>
      <w:lang w:val="en-US"/>
    </w:rPr>
  </w:style>
  <w:style w:type="character" w:customStyle="1" w:styleId="EndNoteBibliographyTitleZchn111111">
    <w:name w:val="EndNote Bibliography Title Zchn111111"/>
    <w:basedOn w:val="Absatz-Standardschriftart"/>
    <w:rsid w:val="006204C5"/>
    <w:rPr>
      <w:rFonts w:ascii="Times New Roman" w:hAnsi="Times New Roman"/>
      <w:sz w:val="20"/>
      <w:szCs w:val="20"/>
      <w:lang w:val="de-DE"/>
    </w:rPr>
  </w:style>
  <w:style w:type="character" w:customStyle="1" w:styleId="EndNoteBibliographyTitleZchn211111">
    <w:name w:val="EndNote Bibliography Title Zchn21111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berschrift5Zchn21111">
    <w:name w:val="Überschrift 5 Zchn21111"/>
    <w:basedOn w:val="Absatz-Standardschriftart"/>
    <w:uiPriority w:val="9"/>
    <w:rsid w:val="006204C5"/>
    <w:rPr>
      <w:rFonts w:asciiTheme="majorHAnsi" w:eastAsiaTheme="majorEastAsia" w:hAnsiTheme="majorHAnsi" w:cstheme="majorBidi"/>
      <w:color w:val="2E74B5" w:themeColor="accent1" w:themeShade="BF"/>
      <w:sz w:val="24"/>
    </w:rPr>
  </w:style>
  <w:style w:type="character" w:customStyle="1" w:styleId="KopfzeileZchn41111">
    <w:name w:val="Kopfzeile Zchn41111"/>
    <w:basedOn w:val="Absatz-Standardschriftart"/>
    <w:uiPriority w:val="99"/>
    <w:rsid w:val="006204C5"/>
  </w:style>
  <w:style w:type="character" w:customStyle="1" w:styleId="FuzeileZchn41111">
    <w:name w:val="Fußzeile Zchn41111"/>
    <w:basedOn w:val="Absatz-Standardschriftart"/>
    <w:uiPriority w:val="99"/>
    <w:rsid w:val="006204C5"/>
  </w:style>
  <w:style w:type="character" w:customStyle="1" w:styleId="EndNoteBibliographyTitleZchn41111">
    <w:name w:val="EndNote Bibliography Title Zchn4111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EndNoteBibliographyZchn31111">
    <w:name w:val="EndNote Bibliography Zchn3111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41111">
    <w:name w:val="Fußnotentext Zchn41111"/>
    <w:aliases w:val=" Char Zchn31111,Char Zchn31111"/>
    <w:basedOn w:val="Absatz-Standardschriftart"/>
    <w:uiPriority w:val="99"/>
    <w:rsid w:val="006204C5"/>
    <w:rPr>
      <w:sz w:val="20"/>
      <w:szCs w:val="20"/>
    </w:rPr>
  </w:style>
  <w:style w:type="character" w:customStyle="1" w:styleId="SprechblasentextZchn41111">
    <w:name w:val="Sprechblasentext Zchn41111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41111">
    <w:name w:val="Kommentartext Zchn411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ListenabsatzZchn31111">
    <w:name w:val="Listenabsatz Zchn31111"/>
    <w:basedOn w:val="Absatz-Standardschriftart"/>
    <w:uiPriority w:val="34"/>
    <w:rsid w:val="006204C5"/>
  </w:style>
  <w:style w:type="character" w:customStyle="1" w:styleId="FunotentextZchn121111">
    <w:name w:val="Fußnotentext Zchn121111"/>
    <w:aliases w:val="Char Zchn121111"/>
    <w:basedOn w:val="Absatz-Standardschriftart"/>
    <w:uiPriority w:val="99"/>
    <w:semiHidden/>
    <w:rsid w:val="006204C5"/>
    <w:rPr>
      <w:sz w:val="20"/>
      <w:szCs w:val="20"/>
      <w:lang w:val="de-DE"/>
    </w:rPr>
  </w:style>
  <w:style w:type="character" w:customStyle="1" w:styleId="KommentartextZchn131111">
    <w:name w:val="Kommentartext Zchn1311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item11111">
    <w:name w:val="item11111"/>
    <w:basedOn w:val="Absatz-Standardschriftart"/>
    <w:rsid w:val="006204C5"/>
  </w:style>
  <w:style w:type="character" w:customStyle="1" w:styleId="apple-converted-space21111">
    <w:name w:val="apple-converted-space21111"/>
    <w:basedOn w:val="Absatz-Standardschriftart"/>
    <w:rsid w:val="006204C5"/>
  </w:style>
  <w:style w:type="character" w:customStyle="1" w:styleId="ao--italic11111">
    <w:name w:val="ao--italic11111"/>
    <w:basedOn w:val="Absatz-Standardschriftart"/>
    <w:rsid w:val="006204C5"/>
  </w:style>
  <w:style w:type="character" w:customStyle="1" w:styleId="A411111">
    <w:name w:val="A411111"/>
    <w:uiPriority w:val="99"/>
    <w:rsid w:val="006204C5"/>
    <w:rPr>
      <w:color w:val="000000"/>
    </w:rPr>
  </w:style>
  <w:style w:type="character" w:customStyle="1" w:styleId="EndnotentextZchn41111">
    <w:name w:val="Endnotentext Zchn41111"/>
    <w:basedOn w:val="Absatz-Standardschriftart"/>
    <w:uiPriority w:val="99"/>
    <w:semiHidden/>
    <w:rsid w:val="006204C5"/>
    <w:rPr>
      <w:sz w:val="20"/>
      <w:szCs w:val="20"/>
      <w:lang w:val="en-US"/>
    </w:rPr>
  </w:style>
  <w:style w:type="character" w:customStyle="1" w:styleId="gmail-s111111">
    <w:name w:val="gmail-s111111"/>
    <w:basedOn w:val="Absatz-Standardschriftart"/>
    <w:rsid w:val="006204C5"/>
  </w:style>
  <w:style w:type="character" w:customStyle="1" w:styleId="gmail-s211111">
    <w:name w:val="gmail-s211111"/>
    <w:basedOn w:val="Absatz-Standardschriftart"/>
    <w:rsid w:val="006204C5"/>
  </w:style>
  <w:style w:type="character" w:customStyle="1" w:styleId="gmail-s311111">
    <w:name w:val="gmail-s311111"/>
    <w:basedOn w:val="Absatz-Standardschriftart"/>
    <w:rsid w:val="006204C5"/>
  </w:style>
  <w:style w:type="character" w:customStyle="1" w:styleId="gmail-s411111">
    <w:name w:val="gmail-s411111"/>
    <w:basedOn w:val="Absatz-Standardschriftart"/>
    <w:rsid w:val="006204C5"/>
  </w:style>
  <w:style w:type="character" w:customStyle="1" w:styleId="gmail-s511111">
    <w:name w:val="gmail-s511111"/>
    <w:basedOn w:val="Absatz-Standardschriftart"/>
    <w:rsid w:val="006204C5"/>
  </w:style>
  <w:style w:type="character" w:customStyle="1" w:styleId="EndNoteBibliographyTitleZchn121111">
    <w:name w:val="EndNote Bibliography Title Zchn121111"/>
    <w:basedOn w:val="Absatz-Standardschriftart"/>
    <w:rsid w:val="006204C5"/>
    <w:rPr>
      <w:rFonts w:ascii="Times New Roman" w:hAnsi="Times New Roman"/>
      <w:sz w:val="20"/>
      <w:szCs w:val="20"/>
      <w:lang w:val="de-DE"/>
    </w:rPr>
  </w:style>
  <w:style w:type="character" w:customStyle="1" w:styleId="EndNoteBibliographyTitleZchn221111">
    <w:name w:val="EndNote Bibliography Title Zchn22111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berschrift5Zchn31111">
    <w:name w:val="Überschrift 5 Zchn31111"/>
    <w:basedOn w:val="Absatz-Standardschriftart"/>
    <w:uiPriority w:val="9"/>
    <w:rsid w:val="006204C5"/>
    <w:rPr>
      <w:rFonts w:asciiTheme="majorHAnsi" w:eastAsiaTheme="majorEastAsia" w:hAnsiTheme="majorHAnsi" w:cstheme="majorBidi"/>
      <w:color w:val="2E74B5" w:themeColor="accent1" w:themeShade="BF"/>
      <w:sz w:val="24"/>
    </w:rPr>
  </w:style>
  <w:style w:type="character" w:customStyle="1" w:styleId="KopfzeileZchn51111">
    <w:name w:val="Kopfzeile Zchn51111"/>
    <w:basedOn w:val="Absatz-Standardschriftart"/>
    <w:uiPriority w:val="99"/>
    <w:rsid w:val="006204C5"/>
  </w:style>
  <w:style w:type="character" w:customStyle="1" w:styleId="FuzeileZchn51111">
    <w:name w:val="Fußzeile Zchn51111"/>
    <w:basedOn w:val="Absatz-Standardschriftart"/>
    <w:uiPriority w:val="99"/>
    <w:rsid w:val="006204C5"/>
  </w:style>
  <w:style w:type="character" w:customStyle="1" w:styleId="EndNoteBibliographyTitleZchn51111">
    <w:name w:val="EndNote Bibliography Title Zchn5111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EndNoteBibliographyZchn41111">
    <w:name w:val="EndNote Bibliography Zchn4111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51111">
    <w:name w:val="Fußnotentext Zchn51111"/>
    <w:aliases w:val=" Char Zchn41111,Char Zchn41111"/>
    <w:basedOn w:val="Absatz-Standardschriftart"/>
    <w:uiPriority w:val="99"/>
    <w:rsid w:val="006204C5"/>
    <w:rPr>
      <w:sz w:val="20"/>
      <w:szCs w:val="20"/>
    </w:rPr>
  </w:style>
  <w:style w:type="character" w:customStyle="1" w:styleId="SprechblasentextZchn51111">
    <w:name w:val="Sprechblasentext Zchn51111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51111">
    <w:name w:val="Kommentartext Zchn511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ListenabsatzZchn41111">
    <w:name w:val="Listenabsatz Zchn41111"/>
    <w:basedOn w:val="Absatz-Standardschriftart"/>
    <w:uiPriority w:val="34"/>
    <w:rsid w:val="006204C5"/>
  </w:style>
  <w:style w:type="character" w:customStyle="1" w:styleId="FunotentextZchn131111">
    <w:name w:val="Fußnotentext Zchn131111"/>
    <w:aliases w:val="Char Zchn131111"/>
    <w:basedOn w:val="Absatz-Standardschriftart"/>
    <w:uiPriority w:val="99"/>
    <w:semiHidden/>
    <w:rsid w:val="006204C5"/>
    <w:rPr>
      <w:sz w:val="20"/>
      <w:szCs w:val="20"/>
      <w:lang w:val="de-DE"/>
    </w:rPr>
  </w:style>
  <w:style w:type="character" w:customStyle="1" w:styleId="KommentartextZchn141111">
    <w:name w:val="Kommentartext Zchn1411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item21111">
    <w:name w:val="item21111"/>
    <w:basedOn w:val="Absatz-Standardschriftart"/>
    <w:rsid w:val="006204C5"/>
  </w:style>
  <w:style w:type="character" w:customStyle="1" w:styleId="apple-converted-space31111">
    <w:name w:val="apple-converted-space31111"/>
    <w:basedOn w:val="Absatz-Standardschriftart"/>
    <w:rsid w:val="006204C5"/>
  </w:style>
  <w:style w:type="character" w:customStyle="1" w:styleId="ao--italic21111">
    <w:name w:val="ao--italic21111"/>
    <w:basedOn w:val="Absatz-Standardschriftart"/>
    <w:rsid w:val="006204C5"/>
  </w:style>
  <w:style w:type="character" w:customStyle="1" w:styleId="A421111">
    <w:name w:val="A421111"/>
    <w:uiPriority w:val="99"/>
    <w:rsid w:val="006204C5"/>
    <w:rPr>
      <w:color w:val="000000"/>
    </w:rPr>
  </w:style>
  <w:style w:type="character" w:customStyle="1" w:styleId="EndnotentextZchn51111">
    <w:name w:val="Endnotentext Zchn51111"/>
    <w:basedOn w:val="Absatz-Standardschriftart"/>
    <w:uiPriority w:val="99"/>
    <w:semiHidden/>
    <w:rsid w:val="006204C5"/>
    <w:rPr>
      <w:sz w:val="20"/>
      <w:szCs w:val="20"/>
      <w:lang w:val="en-US"/>
    </w:rPr>
  </w:style>
  <w:style w:type="character" w:customStyle="1" w:styleId="gmail-s121111">
    <w:name w:val="gmail-s121111"/>
    <w:basedOn w:val="Absatz-Standardschriftart"/>
    <w:rsid w:val="006204C5"/>
  </w:style>
  <w:style w:type="character" w:customStyle="1" w:styleId="gmail-s221111">
    <w:name w:val="gmail-s221111"/>
    <w:basedOn w:val="Absatz-Standardschriftart"/>
    <w:rsid w:val="006204C5"/>
  </w:style>
  <w:style w:type="character" w:customStyle="1" w:styleId="gmail-s321111">
    <w:name w:val="gmail-s321111"/>
    <w:basedOn w:val="Absatz-Standardschriftart"/>
    <w:rsid w:val="006204C5"/>
  </w:style>
  <w:style w:type="character" w:customStyle="1" w:styleId="gmail-s421111">
    <w:name w:val="gmail-s421111"/>
    <w:basedOn w:val="Absatz-Standardschriftart"/>
    <w:rsid w:val="006204C5"/>
  </w:style>
  <w:style w:type="character" w:customStyle="1" w:styleId="gmail-s521111">
    <w:name w:val="gmail-s521111"/>
    <w:basedOn w:val="Absatz-Standardschriftart"/>
    <w:rsid w:val="006204C5"/>
  </w:style>
  <w:style w:type="character" w:customStyle="1" w:styleId="EndNoteBibliographyTitleZchn131111">
    <w:name w:val="EndNote Bibliography Title Zchn131111"/>
    <w:basedOn w:val="Absatz-Standardschriftart"/>
    <w:rsid w:val="006204C5"/>
    <w:rPr>
      <w:rFonts w:ascii="Times New Roman" w:hAnsi="Times New Roman"/>
      <w:sz w:val="20"/>
      <w:szCs w:val="20"/>
      <w:lang w:val="de-DE"/>
    </w:rPr>
  </w:style>
  <w:style w:type="character" w:customStyle="1" w:styleId="EndNoteBibliographyTitleZchn231111">
    <w:name w:val="EndNote Bibliography Title Zchn23111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berschrift4Zchn21111">
    <w:name w:val="Überschrift 4 Zchn21111"/>
    <w:basedOn w:val="Absatz-Standardschriftart"/>
    <w:uiPriority w:val="9"/>
    <w:rsid w:val="006204C5"/>
    <w:rPr>
      <w:rFonts w:asciiTheme="majorHAnsi" w:eastAsiaTheme="majorEastAsia" w:hAnsiTheme="majorHAnsi" w:cstheme="majorBidi"/>
      <w:i/>
      <w:iCs/>
      <w:color w:val="2E74B5" w:themeColor="accent1" w:themeShade="BF"/>
      <w:sz w:val="24"/>
    </w:rPr>
  </w:style>
  <w:style w:type="character" w:customStyle="1" w:styleId="berschrift3Zchn111111">
    <w:name w:val="Überschrift 3 Zchn111111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berschrift4Zchn111111">
    <w:name w:val="Überschrift 4 Zchn111111"/>
    <w:basedOn w:val="Absatz-Standardschriftart"/>
    <w:uiPriority w:val="9"/>
    <w:rsid w:val="006204C5"/>
    <w:rPr>
      <w:rFonts w:ascii="Times New Roman" w:eastAsiaTheme="majorEastAsia" w:hAnsi="Times New Roman" w:cstheme="majorBidi"/>
      <w:b/>
      <w:iCs/>
      <w:sz w:val="24"/>
    </w:rPr>
  </w:style>
  <w:style w:type="character" w:customStyle="1" w:styleId="berschrift5Zchn111111">
    <w:name w:val="Überschrift 5 Zchn111111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</w:rPr>
  </w:style>
  <w:style w:type="character" w:customStyle="1" w:styleId="KopfzeileZchn111111">
    <w:name w:val="Kopfzeile Zchn111111"/>
    <w:basedOn w:val="Absatz-Standardschriftart"/>
    <w:uiPriority w:val="99"/>
    <w:rsid w:val="006204C5"/>
  </w:style>
  <w:style w:type="character" w:customStyle="1" w:styleId="FuzeileZchn111111">
    <w:name w:val="Fußzeile Zchn111111"/>
    <w:basedOn w:val="Absatz-Standardschriftart"/>
    <w:uiPriority w:val="99"/>
    <w:rsid w:val="006204C5"/>
  </w:style>
  <w:style w:type="character" w:customStyle="1" w:styleId="EndnotentextZchn1111111">
    <w:name w:val="Endnotentext Zchn11111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SprechblasentextZchn1111111">
    <w:name w:val="Sprechblasentext Zchn1111111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1111111">
    <w:name w:val="Kommentartext Zchn11111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berschrift1Zchn2111">
    <w:name w:val="Überschrift 1 Zchn2111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8"/>
      <w:szCs w:val="32"/>
    </w:rPr>
  </w:style>
  <w:style w:type="character" w:customStyle="1" w:styleId="KommentartextZchn17">
    <w:name w:val="Kommentartext Zchn17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item5">
    <w:name w:val="item5"/>
    <w:basedOn w:val="Absatz-Standardschriftart"/>
    <w:rsid w:val="006204C5"/>
  </w:style>
  <w:style w:type="character" w:customStyle="1" w:styleId="apple-converted-space6">
    <w:name w:val="apple-converted-space6"/>
    <w:basedOn w:val="Absatz-Standardschriftart"/>
    <w:rsid w:val="006204C5"/>
  </w:style>
  <w:style w:type="character" w:customStyle="1" w:styleId="ao--italic5">
    <w:name w:val="ao--italic5"/>
    <w:basedOn w:val="Absatz-Standardschriftart"/>
    <w:rsid w:val="006204C5"/>
  </w:style>
  <w:style w:type="character" w:customStyle="1" w:styleId="A45">
    <w:name w:val="A45"/>
    <w:uiPriority w:val="99"/>
    <w:rsid w:val="006204C5"/>
    <w:rPr>
      <w:color w:val="000000"/>
    </w:rPr>
  </w:style>
  <w:style w:type="character" w:customStyle="1" w:styleId="gmail-s15">
    <w:name w:val="gmail-s15"/>
    <w:basedOn w:val="Absatz-Standardschriftart"/>
    <w:rsid w:val="006204C5"/>
  </w:style>
  <w:style w:type="character" w:customStyle="1" w:styleId="gmail-s25">
    <w:name w:val="gmail-s25"/>
    <w:basedOn w:val="Absatz-Standardschriftart"/>
    <w:rsid w:val="006204C5"/>
  </w:style>
  <w:style w:type="character" w:customStyle="1" w:styleId="gmail-s35">
    <w:name w:val="gmail-s35"/>
    <w:basedOn w:val="Absatz-Standardschriftart"/>
    <w:rsid w:val="006204C5"/>
  </w:style>
  <w:style w:type="character" w:customStyle="1" w:styleId="gmail-s45">
    <w:name w:val="gmail-s45"/>
    <w:basedOn w:val="Absatz-Standardschriftart"/>
    <w:rsid w:val="006204C5"/>
  </w:style>
  <w:style w:type="character" w:customStyle="1" w:styleId="gmail-s55">
    <w:name w:val="gmail-s55"/>
    <w:basedOn w:val="Absatz-Standardschriftart"/>
    <w:rsid w:val="006204C5"/>
  </w:style>
  <w:style w:type="character" w:customStyle="1" w:styleId="EndNoteBibliographyTitleZchn16">
    <w:name w:val="EndNote Bibliography Title Zchn16"/>
    <w:basedOn w:val="Absatz-Standardschriftart"/>
    <w:rsid w:val="006204C5"/>
    <w:rPr>
      <w:rFonts w:ascii="Times New Roman" w:hAnsi="Times New Roman"/>
      <w:sz w:val="20"/>
      <w:szCs w:val="20"/>
      <w:lang w:val="de-DE"/>
    </w:rPr>
  </w:style>
  <w:style w:type="character" w:customStyle="1" w:styleId="EndNoteBibliographyTitleZchn26">
    <w:name w:val="EndNote Bibliography Title Zchn26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berschrift5Zchn41">
    <w:name w:val="Überschrift 5 Zchn41"/>
    <w:basedOn w:val="Absatz-Standardschriftart"/>
    <w:uiPriority w:val="9"/>
    <w:rsid w:val="006204C5"/>
    <w:rPr>
      <w:rFonts w:asciiTheme="majorHAnsi" w:eastAsiaTheme="majorEastAsia" w:hAnsiTheme="majorHAnsi" w:cstheme="majorBidi"/>
      <w:color w:val="2E74B5" w:themeColor="accent1" w:themeShade="BF"/>
      <w:sz w:val="24"/>
    </w:rPr>
  </w:style>
  <w:style w:type="character" w:customStyle="1" w:styleId="w3">
    <w:name w:val="w3"/>
    <w:basedOn w:val="Absatz-Standardschriftart"/>
    <w:rsid w:val="006204C5"/>
  </w:style>
  <w:style w:type="character" w:customStyle="1" w:styleId="foreign3">
    <w:name w:val="foreign3"/>
    <w:basedOn w:val="Absatz-Standardschriftart"/>
    <w:rsid w:val="006204C5"/>
  </w:style>
  <w:style w:type="character" w:customStyle="1" w:styleId="proper3">
    <w:name w:val="proper3"/>
    <w:basedOn w:val="Absatz-Standardschriftart"/>
    <w:rsid w:val="006204C5"/>
  </w:style>
  <w:style w:type="character" w:customStyle="1" w:styleId="note3">
    <w:name w:val="note3"/>
    <w:basedOn w:val="Absatz-Standardschriftart"/>
    <w:rsid w:val="006204C5"/>
  </w:style>
  <w:style w:type="character" w:customStyle="1" w:styleId="akk3">
    <w:name w:val="akk3"/>
    <w:basedOn w:val="Absatz-Standardschriftart"/>
    <w:rsid w:val="006204C5"/>
  </w:style>
  <w:style w:type="character" w:customStyle="1" w:styleId="KopfzeileZchn14">
    <w:name w:val="Kopfzeile Zchn14"/>
    <w:basedOn w:val="Absatz-Standardschriftart"/>
    <w:uiPriority w:val="99"/>
    <w:rsid w:val="006204C5"/>
  </w:style>
  <w:style w:type="character" w:customStyle="1" w:styleId="FuzeileZchn14">
    <w:name w:val="Fußzeile Zchn14"/>
    <w:basedOn w:val="Absatz-Standardschriftart"/>
    <w:uiPriority w:val="99"/>
    <w:rsid w:val="006204C5"/>
  </w:style>
  <w:style w:type="character" w:customStyle="1" w:styleId="EndNoteBibliographyTitleZchn33">
    <w:name w:val="EndNote Bibliography Title Zchn33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EndNoteBibliographyZchn13">
    <w:name w:val="EndNote Bibliography Zchn13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SprechblasentextZchn14">
    <w:name w:val="Sprechblasentext Zchn14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ListenabsatzZchn13">
    <w:name w:val="Listenabsatz Zchn13"/>
    <w:basedOn w:val="Absatz-Standardschriftart"/>
    <w:uiPriority w:val="34"/>
    <w:rsid w:val="006204C5"/>
  </w:style>
  <w:style w:type="character" w:customStyle="1" w:styleId="FunotentextZchn113">
    <w:name w:val="Fußnotentext Zchn113"/>
    <w:aliases w:val="Char Zchn113"/>
    <w:basedOn w:val="Absatz-Standardschriftart"/>
    <w:uiPriority w:val="99"/>
    <w:semiHidden/>
    <w:rsid w:val="006204C5"/>
    <w:rPr>
      <w:sz w:val="20"/>
      <w:szCs w:val="20"/>
      <w:lang w:val="de-DE"/>
    </w:rPr>
  </w:style>
  <w:style w:type="character" w:customStyle="1" w:styleId="ListenabsatzZchn23">
    <w:name w:val="Listenabsatz Zchn23"/>
    <w:basedOn w:val="Absatz-Standardschriftart"/>
    <w:uiPriority w:val="34"/>
    <w:rsid w:val="006204C5"/>
  </w:style>
  <w:style w:type="character" w:customStyle="1" w:styleId="KopfzeileZchn23">
    <w:name w:val="Kopfzeile Zchn23"/>
    <w:basedOn w:val="Absatz-Standardschriftart"/>
    <w:uiPriority w:val="99"/>
    <w:rsid w:val="006204C5"/>
  </w:style>
  <w:style w:type="character" w:customStyle="1" w:styleId="FuzeileZchn23">
    <w:name w:val="Fußzeile Zchn23"/>
    <w:basedOn w:val="Absatz-Standardschriftart"/>
    <w:uiPriority w:val="99"/>
    <w:rsid w:val="006204C5"/>
  </w:style>
  <w:style w:type="character" w:customStyle="1" w:styleId="KommentartextZchn23">
    <w:name w:val="Kommentartext Zchn23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berschrift3Zchn14">
    <w:name w:val="Überschrift 3 Zchn14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berschrift4Zchn14">
    <w:name w:val="Überschrift 4 Zchn14"/>
    <w:basedOn w:val="Absatz-Standardschriftart"/>
    <w:uiPriority w:val="9"/>
    <w:rsid w:val="006204C5"/>
    <w:rPr>
      <w:rFonts w:ascii="Times New Roman" w:eastAsiaTheme="majorEastAsia" w:hAnsi="Times New Roman" w:cstheme="majorBidi"/>
      <w:b/>
      <w:iCs/>
      <w:sz w:val="24"/>
    </w:rPr>
  </w:style>
  <w:style w:type="character" w:customStyle="1" w:styleId="berschrift5Zchn113">
    <w:name w:val="Überschrift 5 Zchn113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</w:rPr>
  </w:style>
  <w:style w:type="character" w:customStyle="1" w:styleId="KopfzeileZchn113">
    <w:name w:val="Kopfzeile Zchn113"/>
    <w:basedOn w:val="Absatz-Standardschriftart"/>
    <w:uiPriority w:val="99"/>
    <w:rsid w:val="006204C5"/>
  </w:style>
  <w:style w:type="character" w:customStyle="1" w:styleId="FuzeileZchn113">
    <w:name w:val="Fußzeile Zchn113"/>
    <w:basedOn w:val="Absatz-Standardschriftart"/>
    <w:uiPriority w:val="99"/>
    <w:rsid w:val="006204C5"/>
  </w:style>
  <w:style w:type="character" w:customStyle="1" w:styleId="SprechblasentextZchn114">
    <w:name w:val="Sprechblasentext Zchn114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EndnotentextZchn114">
    <w:name w:val="Endnotentext Zchn114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berschrift1Zchn112">
    <w:name w:val="Überschrift 1 Zchn112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8"/>
      <w:szCs w:val="32"/>
    </w:rPr>
  </w:style>
  <w:style w:type="character" w:customStyle="1" w:styleId="KopfzeileZchn212">
    <w:name w:val="Kopfzeile Zchn212"/>
    <w:basedOn w:val="Absatz-Standardschriftart"/>
    <w:uiPriority w:val="99"/>
    <w:rsid w:val="006204C5"/>
  </w:style>
  <w:style w:type="character" w:customStyle="1" w:styleId="FuzeileZchn212">
    <w:name w:val="Fußzeile Zchn212"/>
    <w:basedOn w:val="Absatz-Standardschriftart"/>
    <w:uiPriority w:val="99"/>
    <w:rsid w:val="006204C5"/>
  </w:style>
  <w:style w:type="character" w:customStyle="1" w:styleId="EndNoteBibliographyZchn112">
    <w:name w:val="EndNote Bibliography Zchn112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SprechblasentextZchn212">
    <w:name w:val="Sprechblasentext Zchn212"/>
    <w:basedOn w:val="Absatz-Standardschriftart"/>
    <w:uiPriority w:val="99"/>
    <w:rsid w:val="006204C5"/>
    <w:rPr>
      <w:rFonts w:ascii="Tahoma" w:hAnsi="Tahoma" w:cs="Tahoma"/>
      <w:sz w:val="16"/>
      <w:szCs w:val="16"/>
    </w:rPr>
  </w:style>
  <w:style w:type="character" w:customStyle="1" w:styleId="KommentartextZchn212">
    <w:name w:val="Kommentartext Zchn212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EndnotentextZchn212">
    <w:name w:val="Endnotentext Zchn212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SprechblasentextZchn1113">
    <w:name w:val="Sprechblasentext Zchn1113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114">
    <w:name w:val="Kommentartext Zchn114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ListenabsatzZchn112">
    <w:name w:val="Listenabsatz Zchn112"/>
    <w:basedOn w:val="Absatz-Standardschriftart"/>
    <w:uiPriority w:val="34"/>
    <w:rsid w:val="006204C5"/>
  </w:style>
  <w:style w:type="character" w:customStyle="1" w:styleId="KopfzeileZchn33">
    <w:name w:val="Kopfzeile Zchn33"/>
    <w:basedOn w:val="Absatz-Standardschriftart"/>
    <w:uiPriority w:val="99"/>
    <w:rsid w:val="006204C5"/>
  </w:style>
  <w:style w:type="character" w:customStyle="1" w:styleId="FuzeileZchn33">
    <w:name w:val="Fußzeile Zchn33"/>
    <w:basedOn w:val="Absatz-Standardschriftart"/>
    <w:uiPriority w:val="99"/>
    <w:rsid w:val="006204C5"/>
  </w:style>
  <w:style w:type="character" w:customStyle="1" w:styleId="EndNoteBibliographyTitleZchn312">
    <w:name w:val="EndNote Bibliography Title Zchn312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EndNoteBibliographyZchn212">
    <w:name w:val="EndNote Bibliography Zchn212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SprechblasentextZchn33">
    <w:name w:val="Sprechblasentext Zchn33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33">
    <w:name w:val="Kommentartext Zchn33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ListenabsatzZchn212">
    <w:name w:val="Listenabsatz Zchn212"/>
    <w:basedOn w:val="Absatz-Standardschriftart"/>
    <w:uiPriority w:val="34"/>
    <w:rsid w:val="006204C5"/>
  </w:style>
  <w:style w:type="character" w:customStyle="1" w:styleId="FunotentextZchn1112">
    <w:name w:val="Fußnotentext Zchn1112"/>
    <w:aliases w:val="Char Zchn1112"/>
    <w:basedOn w:val="Absatz-Standardschriftart"/>
    <w:uiPriority w:val="99"/>
    <w:semiHidden/>
    <w:rsid w:val="006204C5"/>
    <w:rPr>
      <w:sz w:val="20"/>
      <w:szCs w:val="20"/>
      <w:lang w:val="de-DE"/>
    </w:rPr>
  </w:style>
  <w:style w:type="character" w:customStyle="1" w:styleId="KommentartextZchn123">
    <w:name w:val="Kommentartext Zchn123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apple-converted-space13">
    <w:name w:val="apple-converted-space13"/>
    <w:basedOn w:val="Absatz-Standardschriftart"/>
    <w:rsid w:val="006204C5"/>
  </w:style>
  <w:style w:type="character" w:customStyle="1" w:styleId="EndnotentextZchn33">
    <w:name w:val="Endnotentext Zchn33"/>
    <w:basedOn w:val="Absatz-Standardschriftart"/>
    <w:uiPriority w:val="99"/>
    <w:semiHidden/>
    <w:rsid w:val="006204C5"/>
    <w:rPr>
      <w:sz w:val="20"/>
      <w:szCs w:val="20"/>
      <w:lang w:val="en-US"/>
    </w:rPr>
  </w:style>
  <w:style w:type="character" w:customStyle="1" w:styleId="EndNoteBibliographyTitleZchn1112">
    <w:name w:val="EndNote Bibliography Title Zchn1112"/>
    <w:basedOn w:val="Absatz-Standardschriftart"/>
    <w:rsid w:val="006204C5"/>
    <w:rPr>
      <w:rFonts w:ascii="Times New Roman" w:hAnsi="Times New Roman"/>
      <w:sz w:val="20"/>
      <w:szCs w:val="20"/>
      <w:lang w:val="de-DE"/>
    </w:rPr>
  </w:style>
  <w:style w:type="character" w:customStyle="1" w:styleId="EndNoteBibliographyTitleZchn213">
    <w:name w:val="EndNote Bibliography Title Zchn213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berschrift5Zchn23">
    <w:name w:val="Überschrift 5 Zchn23"/>
    <w:basedOn w:val="Absatz-Standardschriftart"/>
    <w:uiPriority w:val="9"/>
    <w:rsid w:val="006204C5"/>
    <w:rPr>
      <w:rFonts w:asciiTheme="majorHAnsi" w:eastAsiaTheme="majorEastAsia" w:hAnsiTheme="majorHAnsi" w:cstheme="majorBidi"/>
      <w:color w:val="2E74B5" w:themeColor="accent1" w:themeShade="BF"/>
      <w:sz w:val="24"/>
    </w:rPr>
  </w:style>
  <w:style w:type="character" w:customStyle="1" w:styleId="KopfzeileZchn43">
    <w:name w:val="Kopfzeile Zchn43"/>
    <w:basedOn w:val="Absatz-Standardschriftart"/>
    <w:uiPriority w:val="99"/>
    <w:rsid w:val="006204C5"/>
  </w:style>
  <w:style w:type="character" w:customStyle="1" w:styleId="FuzeileZchn43">
    <w:name w:val="Fußzeile Zchn43"/>
    <w:basedOn w:val="Absatz-Standardschriftart"/>
    <w:uiPriority w:val="99"/>
    <w:rsid w:val="006204C5"/>
  </w:style>
  <w:style w:type="character" w:customStyle="1" w:styleId="EndNoteBibliographyTitleZchn412">
    <w:name w:val="EndNote Bibliography Title Zchn412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EndNoteBibliographyZchn33">
    <w:name w:val="EndNote Bibliography Zchn33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43">
    <w:name w:val="Fußnotentext Zchn43"/>
    <w:aliases w:val=" Char Zchn33,Char Zchn33"/>
    <w:basedOn w:val="Absatz-Standardschriftart"/>
    <w:uiPriority w:val="99"/>
    <w:rsid w:val="006204C5"/>
    <w:rPr>
      <w:sz w:val="20"/>
      <w:szCs w:val="20"/>
    </w:rPr>
  </w:style>
  <w:style w:type="character" w:customStyle="1" w:styleId="SprechblasentextZchn43">
    <w:name w:val="Sprechblasentext Zchn43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43">
    <w:name w:val="Kommentartext Zchn43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ListenabsatzZchn33">
    <w:name w:val="Listenabsatz Zchn33"/>
    <w:basedOn w:val="Absatz-Standardschriftart"/>
    <w:uiPriority w:val="34"/>
    <w:rsid w:val="006204C5"/>
  </w:style>
  <w:style w:type="character" w:customStyle="1" w:styleId="KommentartextZchn133">
    <w:name w:val="Kommentartext Zchn133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item13">
    <w:name w:val="item13"/>
    <w:basedOn w:val="Absatz-Standardschriftart"/>
    <w:rsid w:val="006204C5"/>
  </w:style>
  <w:style w:type="character" w:customStyle="1" w:styleId="apple-converted-space23">
    <w:name w:val="apple-converted-space23"/>
    <w:basedOn w:val="Absatz-Standardschriftart"/>
    <w:rsid w:val="006204C5"/>
  </w:style>
  <w:style w:type="character" w:customStyle="1" w:styleId="ao--italic13">
    <w:name w:val="ao--italic13"/>
    <w:basedOn w:val="Absatz-Standardschriftart"/>
    <w:rsid w:val="006204C5"/>
  </w:style>
  <w:style w:type="character" w:customStyle="1" w:styleId="A413">
    <w:name w:val="A413"/>
    <w:uiPriority w:val="99"/>
    <w:rsid w:val="006204C5"/>
    <w:rPr>
      <w:color w:val="000000"/>
    </w:rPr>
  </w:style>
  <w:style w:type="character" w:customStyle="1" w:styleId="EndnotentextZchn43">
    <w:name w:val="Endnotentext Zchn43"/>
    <w:basedOn w:val="Absatz-Standardschriftart"/>
    <w:uiPriority w:val="99"/>
    <w:semiHidden/>
    <w:rsid w:val="006204C5"/>
    <w:rPr>
      <w:sz w:val="20"/>
      <w:szCs w:val="20"/>
      <w:lang w:val="en-US"/>
    </w:rPr>
  </w:style>
  <w:style w:type="character" w:customStyle="1" w:styleId="gmail-s113">
    <w:name w:val="gmail-s113"/>
    <w:basedOn w:val="Absatz-Standardschriftart"/>
    <w:rsid w:val="006204C5"/>
  </w:style>
  <w:style w:type="character" w:customStyle="1" w:styleId="gmail-s213">
    <w:name w:val="gmail-s213"/>
    <w:basedOn w:val="Absatz-Standardschriftart"/>
    <w:rsid w:val="006204C5"/>
  </w:style>
  <w:style w:type="character" w:customStyle="1" w:styleId="gmail-s313">
    <w:name w:val="gmail-s313"/>
    <w:basedOn w:val="Absatz-Standardschriftart"/>
    <w:rsid w:val="006204C5"/>
  </w:style>
  <w:style w:type="character" w:customStyle="1" w:styleId="gmail-s413">
    <w:name w:val="gmail-s413"/>
    <w:basedOn w:val="Absatz-Standardschriftart"/>
    <w:rsid w:val="006204C5"/>
  </w:style>
  <w:style w:type="character" w:customStyle="1" w:styleId="gmail-s513">
    <w:name w:val="gmail-s513"/>
    <w:basedOn w:val="Absatz-Standardschriftart"/>
    <w:rsid w:val="006204C5"/>
  </w:style>
  <w:style w:type="character" w:customStyle="1" w:styleId="EndNoteBibliographyTitleZchn123">
    <w:name w:val="EndNote Bibliography Title Zchn123"/>
    <w:basedOn w:val="Absatz-Standardschriftart"/>
    <w:rsid w:val="006204C5"/>
    <w:rPr>
      <w:rFonts w:ascii="Times New Roman" w:hAnsi="Times New Roman"/>
      <w:sz w:val="20"/>
      <w:szCs w:val="20"/>
      <w:lang w:val="de-DE"/>
    </w:rPr>
  </w:style>
  <w:style w:type="character" w:customStyle="1" w:styleId="EndNoteBibliographyTitleZchn223">
    <w:name w:val="EndNote Bibliography Title Zchn223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berschrift5Zchn33">
    <w:name w:val="Überschrift 5 Zchn33"/>
    <w:basedOn w:val="Absatz-Standardschriftart"/>
    <w:uiPriority w:val="9"/>
    <w:rsid w:val="006204C5"/>
    <w:rPr>
      <w:rFonts w:asciiTheme="majorHAnsi" w:eastAsiaTheme="majorEastAsia" w:hAnsiTheme="majorHAnsi" w:cstheme="majorBidi"/>
      <w:color w:val="2E74B5" w:themeColor="accent1" w:themeShade="BF"/>
      <w:sz w:val="24"/>
    </w:rPr>
  </w:style>
  <w:style w:type="character" w:customStyle="1" w:styleId="KopfzeileZchn53">
    <w:name w:val="Kopfzeile Zchn53"/>
    <w:basedOn w:val="Absatz-Standardschriftart"/>
    <w:uiPriority w:val="99"/>
    <w:rsid w:val="006204C5"/>
  </w:style>
  <w:style w:type="character" w:customStyle="1" w:styleId="FuzeileZchn53">
    <w:name w:val="Fußzeile Zchn53"/>
    <w:basedOn w:val="Absatz-Standardschriftart"/>
    <w:uiPriority w:val="99"/>
    <w:rsid w:val="006204C5"/>
  </w:style>
  <w:style w:type="character" w:customStyle="1" w:styleId="EndNoteBibliographyTitleZchn53">
    <w:name w:val="EndNote Bibliography Title Zchn53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EndNoteBibliographyZchn43">
    <w:name w:val="EndNote Bibliography Zchn43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53">
    <w:name w:val="Fußnotentext Zchn53"/>
    <w:aliases w:val=" Char Zchn43,Char Zchn43"/>
    <w:basedOn w:val="Absatz-Standardschriftart"/>
    <w:uiPriority w:val="99"/>
    <w:rsid w:val="006204C5"/>
    <w:rPr>
      <w:sz w:val="20"/>
      <w:szCs w:val="20"/>
    </w:rPr>
  </w:style>
  <w:style w:type="character" w:customStyle="1" w:styleId="SprechblasentextZchn53">
    <w:name w:val="Sprechblasentext Zchn53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53">
    <w:name w:val="Kommentartext Zchn53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ListenabsatzZchn43">
    <w:name w:val="Listenabsatz Zchn43"/>
    <w:basedOn w:val="Absatz-Standardschriftart"/>
    <w:uiPriority w:val="34"/>
    <w:rsid w:val="006204C5"/>
  </w:style>
  <w:style w:type="character" w:customStyle="1" w:styleId="FunotentextZchn133">
    <w:name w:val="Fußnotentext Zchn133"/>
    <w:aliases w:val="Char Zchn133"/>
    <w:basedOn w:val="Absatz-Standardschriftart"/>
    <w:uiPriority w:val="99"/>
    <w:semiHidden/>
    <w:rsid w:val="006204C5"/>
    <w:rPr>
      <w:sz w:val="20"/>
      <w:szCs w:val="20"/>
      <w:lang w:val="de-DE"/>
    </w:rPr>
  </w:style>
  <w:style w:type="character" w:customStyle="1" w:styleId="KommentartextZchn143">
    <w:name w:val="Kommentartext Zchn143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item23">
    <w:name w:val="item23"/>
    <w:basedOn w:val="Absatz-Standardschriftart"/>
    <w:rsid w:val="006204C5"/>
  </w:style>
  <w:style w:type="character" w:customStyle="1" w:styleId="apple-converted-space33">
    <w:name w:val="apple-converted-space33"/>
    <w:basedOn w:val="Absatz-Standardschriftart"/>
    <w:rsid w:val="006204C5"/>
  </w:style>
  <w:style w:type="character" w:customStyle="1" w:styleId="ao--italic23">
    <w:name w:val="ao--italic23"/>
    <w:basedOn w:val="Absatz-Standardschriftart"/>
    <w:rsid w:val="006204C5"/>
  </w:style>
  <w:style w:type="character" w:customStyle="1" w:styleId="A423">
    <w:name w:val="A423"/>
    <w:uiPriority w:val="99"/>
    <w:rsid w:val="006204C5"/>
    <w:rPr>
      <w:color w:val="000000"/>
    </w:rPr>
  </w:style>
  <w:style w:type="character" w:customStyle="1" w:styleId="EndnotentextZchn53">
    <w:name w:val="Endnotentext Zchn53"/>
    <w:basedOn w:val="Absatz-Standardschriftart"/>
    <w:uiPriority w:val="99"/>
    <w:semiHidden/>
    <w:rsid w:val="006204C5"/>
    <w:rPr>
      <w:sz w:val="20"/>
      <w:szCs w:val="20"/>
      <w:lang w:val="en-US"/>
    </w:rPr>
  </w:style>
  <w:style w:type="character" w:customStyle="1" w:styleId="gmail-s123">
    <w:name w:val="gmail-s123"/>
    <w:basedOn w:val="Absatz-Standardschriftart"/>
    <w:rsid w:val="006204C5"/>
  </w:style>
  <w:style w:type="character" w:customStyle="1" w:styleId="gmail-s223">
    <w:name w:val="gmail-s223"/>
    <w:basedOn w:val="Absatz-Standardschriftart"/>
    <w:rsid w:val="006204C5"/>
  </w:style>
  <w:style w:type="character" w:customStyle="1" w:styleId="gmail-s323">
    <w:name w:val="gmail-s323"/>
    <w:basedOn w:val="Absatz-Standardschriftart"/>
    <w:rsid w:val="006204C5"/>
  </w:style>
  <w:style w:type="character" w:customStyle="1" w:styleId="gmail-s423">
    <w:name w:val="gmail-s423"/>
    <w:basedOn w:val="Absatz-Standardschriftart"/>
    <w:rsid w:val="006204C5"/>
  </w:style>
  <w:style w:type="character" w:customStyle="1" w:styleId="gmail-s523">
    <w:name w:val="gmail-s523"/>
    <w:basedOn w:val="Absatz-Standardschriftart"/>
    <w:rsid w:val="006204C5"/>
  </w:style>
  <w:style w:type="character" w:customStyle="1" w:styleId="EndNoteBibliographyTitleZchn133">
    <w:name w:val="EndNote Bibliography Title Zchn133"/>
    <w:basedOn w:val="Absatz-Standardschriftart"/>
    <w:rsid w:val="006204C5"/>
    <w:rPr>
      <w:rFonts w:ascii="Times New Roman" w:hAnsi="Times New Roman"/>
      <w:sz w:val="20"/>
      <w:szCs w:val="20"/>
      <w:lang w:val="de-DE"/>
    </w:rPr>
  </w:style>
  <w:style w:type="character" w:customStyle="1" w:styleId="EndNoteBibliographyTitleZchn233">
    <w:name w:val="EndNote Bibliography Title Zchn233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berschrift4Zchn23">
    <w:name w:val="Überschrift 4 Zchn23"/>
    <w:basedOn w:val="Absatz-Standardschriftart"/>
    <w:uiPriority w:val="9"/>
    <w:rsid w:val="006204C5"/>
    <w:rPr>
      <w:rFonts w:asciiTheme="majorHAnsi" w:eastAsiaTheme="majorEastAsia" w:hAnsiTheme="majorHAnsi" w:cstheme="majorBidi"/>
      <w:i/>
      <w:iCs/>
      <w:color w:val="2E74B5" w:themeColor="accent1" w:themeShade="BF"/>
      <w:sz w:val="24"/>
    </w:rPr>
  </w:style>
  <w:style w:type="character" w:customStyle="1" w:styleId="berschrift3Zchn112">
    <w:name w:val="Überschrift 3 Zchn112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berschrift4Zchn112">
    <w:name w:val="Überschrift 4 Zchn112"/>
    <w:basedOn w:val="Absatz-Standardschriftart"/>
    <w:uiPriority w:val="9"/>
    <w:rsid w:val="006204C5"/>
    <w:rPr>
      <w:rFonts w:ascii="Times New Roman" w:eastAsiaTheme="majorEastAsia" w:hAnsi="Times New Roman" w:cstheme="majorBidi"/>
      <w:b/>
      <w:iCs/>
      <w:sz w:val="24"/>
    </w:rPr>
  </w:style>
  <w:style w:type="character" w:customStyle="1" w:styleId="berschrift5Zchn1112">
    <w:name w:val="Überschrift 5 Zchn1112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</w:rPr>
  </w:style>
  <w:style w:type="character" w:customStyle="1" w:styleId="KopfzeileZchn1112">
    <w:name w:val="Kopfzeile Zchn1112"/>
    <w:basedOn w:val="Absatz-Standardschriftart"/>
    <w:uiPriority w:val="99"/>
    <w:rsid w:val="006204C5"/>
  </w:style>
  <w:style w:type="character" w:customStyle="1" w:styleId="FuzeileZchn1112">
    <w:name w:val="Fußzeile Zchn1112"/>
    <w:basedOn w:val="Absatz-Standardschriftart"/>
    <w:uiPriority w:val="99"/>
    <w:rsid w:val="006204C5"/>
  </w:style>
  <w:style w:type="character" w:customStyle="1" w:styleId="EndnotentextZchn1112">
    <w:name w:val="Endnotentext Zchn1112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SprechblasentextZchn11112">
    <w:name w:val="Sprechblasentext Zchn11112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1112">
    <w:name w:val="Kommentartext Zchn1112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pfzeileZchn62">
    <w:name w:val="Kopfzeile Zchn62"/>
    <w:basedOn w:val="Absatz-Standardschriftart"/>
    <w:uiPriority w:val="99"/>
    <w:rsid w:val="006204C5"/>
  </w:style>
  <w:style w:type="character" w:customStyle="1" w:styleId="FuzeileZchn62">
    <w:name w:val="Fußzeile Zchn62"/>
    <w:basedOn w:val="Absatz-Standardschriftart"/>
    <w:uiPriority w:val="99"/>
    <w:rsid w:val="006204C5"/>
  </w:style>
  <w:style w:type="character" w:customStyle="1" w:styleId="KommentartextZchn62">
    <w:name w:val="Kommentartext Zchn62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EndnotentextZchn62">
    <w:name w:val="Endnotentext Zchn62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SprechblasentextZchn122">
    <w:name w:val="Sprechblasentext Zchn122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ListenabsatzZchn52">
    <w:name w:val="Listenabsatz Zchn52"/>
    <w:basedOn w:val="Absatz-Standardschriftart"/>
    <w:uiPriority w:val="34"/>
    <w:rsid w:val="006204C5"/>
  </w:style>
  <w:style w:type="character" w:customStyle="1" w:styleId="berschrift3Zchn122">
    <w:name w:val="Überschrift 3 Zchn122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berschrift4Zchn122">
    <w:name w:val="Überschrift 4 Zchn122"/>
    <w:basedOn w:val="Absatz-Standardschriftart"/>
    <w:uiPriority w:val="9"/>
    <w:rsid w:val="006204C5"/>
    <w:rPr>
      <w:rFonts w:ascii="Times New Roman" w:eastAsiaTheme="majorEastAsia" w:hAnsi="Times New Roman" w:cstheme="majorBidi"/>
      <w:b/>
      <w:iCs/>
      <w:sz w:val="24"/>
    </w:rPr>
  </w:style>
  <w:style w:type="character" w:customStyle="1" w:styleId="berschrift5Zchn122">
    <w:name w:val="Überschrift 5 Zchn122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</w:rPr>
  </w:style>
  <w:style w:type="character" w:customStyle="1" w:styleId="KopfzeileZchn122">
    <w:name w:val="Kopfzeile Zchn122"/>
    <w:basedOn w:val="Absatz-Standardschriftart"/>
    <w:uiPriority w:val="99"/>
    <w:rsid w:val="006204C5"/>
  </w:style>
  <w:style w:type="character" w:customStyle="1" w:styleId="FuzeileZchn122">
    <w:name w:val="Fußzeile Zchn122"/>
    <w:basedOn w:val="Absatz-Standardschriftart"/>
    <w:uiPriority w:val="99"/>
    <w:rsid w:val="006204C5"/>
  </w:style>
  <w:style w:type="character" w:customStyle="1" w:styleId="EndnotentextZchn1122">
    <w:name w:val="Endnotentext Zchn1122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berschrift1Zchn122">
    <w:name w:val="Überschrift 1 Zchn122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8"/>
      <w:szCs w:val="32"/>
    </w:rPr>
  </w:style>
  <w:style w:type="character" w:customStyle="1" w:styleId="KopfzeileZchn222">
    <w:name w:val="Kopfzeile Zchn222"/>
    <w:basedOn w:val="Absatz-Standardschriftart"/>
    <w:uiPriority w:val="99"/>
    <w:rsid w:val="006204C5"/>
  </w:style>
  <w:style w:type="character" w:customStyle="1" w:styleId="FuzeileZchn222">
    <w:name w:val="Fußzeile Zchn222"/>
    <w:basedOn w:val="Absatz-Standardschriftart"/>
    <w:uiPriority w:val="99"/>
    <w:rsid w:val="006204C5"/>
  </w:style>
  <w:style w:type="character" w:customStyle="1" w:styleId="EndNoteBibliographyZchn122">
    <w:name w:val="EndNote Bibliography Zchn122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SprechblasentextZchn222">
    <w:name w:val="Sprechblasentext Zchn222"/>
    <w:basedOn w:val="Absatz-Standardschriftart"/>
    <w:uiPriority w:val="99"/>
    <w:rsid w:val="006204C5"/>
    <w:rPr>
      <w:rFonts w:ascii="Tahoma" w:hAnsi="Tahoma" w:cs="Tahoma"/>
      <w:sz w:val="16"/>
      <w:szCs w:val="16"/>
    </w:rPr>
  </w:style>
  <w:style w:type="character" w:customStyle="1" w:styleId="KommentartextZchn222">
    <w:name w:val="Kommentartext Zchn222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EndnotentextZchn222">
    <w:name w:val="Endnotentext Zchn222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SprechblasentextZchn1122">
    <w:name w:val="Sprechblasentext Zchn1122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1122">
    <w:name w:val="Kommentartext Zchn1122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ListenabsatzZchn122">
    <w:name w:val="Listenabsatz Zchn122"/>
    <w:basedOn w:val="Absatz-Standardschriftart"/>
    <w:uiPriority w:val="34"/>
    <w:rsid w:val="006204C5"/>
  </w:style>
  <w:style w:type="character" w:customStyle="1" w:styleId="KopfzeileZchn312">
    <w:name w:val="Kopfzeile Zchn312"/>
    <w:basedOn w:val="Absatz-Standardschriftart"/>
    <w:uiPriority w:val="99"/>
    <w:rsid w:val="006204C5"/>
  </w:style>
  <w:style w:type="character" w:customStyle="1" w:styleId="FuzeileZchn312">
    <w:name w:val="Fußzeile Zchn312"/>
    <w:basedOn w:val="Absatz-Standardschriftart"/>
    <w:uiPriority w:val="99"/>
    <w:rsid w:val="006204C5"/>
  </w:style>
  <w:style w:type="character" w:customStyle="1" w:styleId="EndNoteBibliographyTitleZchn322">
    <w:name w:val="EndNote Bibliography Title Zchn322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EndNoteBibliographyZchn222">
    <w:name w:val="EndNote Bibliography Zchn222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SprechblasentextZchn312">
    <w:name w:val="Sprechblasentext Zchn312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312">
    <w:name w:val="Kommentartext Zchn312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ListenabsatzZchn222">
    <w:name w:val="Listenabsatz Zchn222"/>
    <w:basedOn w:val="Absatz-Standardschriftart"/>
    <w:uiPriority w:val="34"/>
    <w:rsid w:val="006204C5"/>
  </w:style>
  <w:style w:type="character" w:customStyle="1" w:styleId="FunotentextZchn1122">
    <w:name w:val="Fußnotentext Zchn1122"/>
    <w:aliases w:val="Char Zchn1122"/>
    <w:basedOn w:val="Absatz-Standardschriftart"/>
    <w:uiPriority w:val="99"/>
    <w:semiHidden/>
    <w:rsid w:val="006204C5"/>
    <w:rPr>
      <w:sz w:val="20"/>
      <w:szCs w:val="20"/>
      <w:lang w:val="de-DE"/>
    </w:rPr>
  </w:style>
  <w:style w:type="character" w:customStyle="1" w:styleId="KommentartextZchn1212">
    <w:name w:val="Kommentartext Zchn1212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apple-converted-space112">
    <w:name w:val="apple-converted-space112"/>
    <w:basedOn w:val="Absatz-Standardschriftart"/>
    <w:rsid w:val="006204C5"/>
  </w:style>
  <w:style w:type="character" w:customStyle="1" w:styleId="EndnotentextZchn312">
    <w:name w:val="Endnotentext Zchn312"/>
    <w:basedOn w:val="Absatz-Standardschriftart"/>
    <w:uiPriority w:val="99"/>
    <w:semiHidden/>
    <w:rsid w:val="006204C5"/>
    <w:rPr>
      <w:sz w:val="20"/>
      <w:szCs w:val="20"/>
      <w:lang w:val="en-US"/>
    </w:rPr>
  </w:style>
  <w:style w:type="character" w:customStyle="1" w:styleId="EndNoteBibliographyTitleZchn1122">
    <w:name w:val="EndNote Bibliography Title Zchn1122"/>
    <w:basedOn w:val="Absatz-Standardschriftart"/>
    <w:rsid w:val="006204C5"/>
    <w:rPr>
      <w:rFonts w:ascii="Times New Roman" w:hAnsi="Times New Roman"/>
      <w:sz w:val="20"/>
      <w:szCs w:val="20"/>
      <w:lang w:val="de-DE"/>
    </w:rPr>
  </w:style>
  <w:style w:type="character" w:customStyle="1" w:styleId="EndNoteBibliographyTitleZchn2112">
    <w:name w:val="EndNote Bibliography Title Zchn2112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berschrift5Zchn212">
    <w:name w:val="Überschrift 5 Zchn212"/>
    <w:basedOn w:val="Absatz-Standardschriftart"/>
    <w:uiPriority w:val="9"/>
    <w:rsid w:val="006204C5"/>
    <w:rPr>
      <w:rFonts w:asciiTheme="majorHAnsi" w:eastAsiaTheme="majorEastAsia" w:hAnsiTheme="majorHAnsi" w:cstheme="majorBidi"/>
      <w:color w:val="2E74B5" w:themeColor="accent1" w:themeShade="BF"/>
      <w:sz w:val="24"/>
    </w:rPr>
  </w:style>
  <w:style w:type="character" w:customStyle="1" w:styleId="KopfzeileZchn412">
    <w:name w:val="Kopfzeile Zchn412"/>
    <w:basedOn w:val="Absatz-Standardschriftart"/>
    <w:uiPriority w:val="99"/>
    <w:rsid w:val="006204C5"/>
  </w:style>
  <w:style w:type="character" w:customStyle="1" w:styleId="FuzeileZchn412">
    <w:name w:val="Fußzeile Zchn412"/>
    <w:basedOn w:val="Absatz-Standardschriftart"/>
    <w:uiPriority w:val="99"/>
    <w:rsid w:val="006204C5"/>
  </w:style>
  <w:style w:type="character" w:customStyle="1" w:styleId="EndNoteBibliographyTitleZchn422">
    <w:name w:val="EndNote Bibliography Title Zchn422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EndNoteBibliographyZchn312">
    <w:name w:val="EndNote Bibliography Zchn312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412">
    <w:name w:val="Fußnotentext Zchn412"/>
    <w:aliases w:val=" Char Zchn312,Char Zchn312"/>
    <w:basedOn w:val="Absatz-Standardschriftart"/>
    <w:uiPriority w:val="99"/>
    <w:rsid w:val="006204C5"/>
    <w:rPr>
      <w:sz w:val="20"/>
      <w:szCs w:val="20"/>
    </w:rPr>
  </w:style>
  <w:style w:type="character" w:customStyle="1" w:styleId="SprechblasentextZchn412">
    <w:name w:val="Sprechblasentext Zchn412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412">
    <w:name w:val="Kommentartext Zchn412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ListenabsatzZchn312">
    <w:name w:val="Listenabsatz Zchn312"/>
    <w:basedOn w:val="Absatz-Standardschriftart"/>
    <w:uiPriority w:val="34"/>
    <w:rsid w:val="006204C5"/>
  </w:style>
  <w:style w:type="character" w:customStyle="1" w:styleId="KommentartextZchn1312">
    <w:name w:val="Kommentartext Zchn1312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item112">
    <w:name w:val="item112"/>
    <w:basedOn w:val="Absatz-Standardschriftart"/>
    <w:rsid w:val="006204C5"/>
  </w:style>
  <w:style w:type="character" w:customStyle="1" w:styleId="apple-converted-space212">
    <w:name w:val="apple-converted-space212"/>
    <w:basedOn w:val="Absatz-Standardschriftart"/>
    <w:rsid w:val="006204C5"/>
  </w:style>
  <w:style w:type="character" w:customStyle="1" w:styleId="ao--italic112">
    <w:name w:val="ao--italic112"/>
    <w:basedOn w:val="Absatz-Standardschriftart"/>
    <w:rsid w:val="006204C5"/>
  </w:style>
  <w:style w:type="character" w:customStyle="1" w:styleId="A4112">
    <w:name w:val="A4112"/>
    <w:uiPriority w:val="99"/>
    <w:rsid w:val="006204C5"/>
    <w:rPr>
      <w:color w:val="000000"/>
    </w:rPr>
  </w:style>
  <w:style w:type="character" w:customStyle="1" w:styleId="EndnotentextZchn412">
    <w:name w:val="Endnotentext Zchn412"/>
    <w:basedOn w:val="Absatz-Standardschriftart"/>
    <w:uiPriority w:val="99"/>
    <w:semiHidden/>
    <w:rsid w:val="006204C5"/>
    <w:rPr>
      <w:sz w:val="20"/>
      <w:szCs w:val="20"/>
      <w:lang w:val="en-US"/>
    </w:rPr>
  </w:style>
  <w:style w:type="character" w:customStyle="1" w:styleId="gmail-s1112">
    <w:name w:val="gmail-s1112"/>
    <w:basedOn w:val="Absatz-Standardschriftart"/>
    <w:rsid w:val="006204C5"/>
  </w:style>
  <w:style w:type="character" w:customStyle="1" w:styleId="gmail-s2112">
    <w:name w:val="gmail-s2112"/>
    <w:basedOn w:val="Absatz-Standardschriftart"/>
    <w:rsid w:val="006204C5"/>
  </w:style>
  <w:style w:type="character" w:customStyle="1" w:styleId="gmail-s3112">
    <w:name w:val="gmail-s3112"/>
    <w:basedOn w:val="Absatz-Standardschriftart"/>
    <w:rsid w:val="006204C5"/>
  </w:style>
  <w:style w:type="character" w:customStyle="1" w:styleId="gmail-s4112">
    <w:name w:val="gmail-s4112"/>
    <w:basedOn w:val="Absatz-Standardschriftart"/>
    <w:rsid w:val="006204C5"/>
  </w:style>
  <w:style w:type="character" w:customStyle="1" w:styleId="gmail-s5112">
    <w:name w:val="gmail-s5112"/>
    <w:basedOn w:val="Absatz-Standardschriftart"/>
    <w:rsid w:val="006204C5"/>
  </w:style>
  <w:style w:type="character" w:customStyle="1" w:styleId="EndNoteBibliographyTitleZchn1212">
    <w:name w:val="EndNote Bibliography Title Zchn1212"/>
    <w:basedOn w:val="Absatz-Standardschriftart"/>
    <w:rsid w:val="006204C5"/>
    <w:rPr>
      <w:rFonts w:ascii="Times New Roman" w:hAnsi="Times New Roman"/>
      <w:sz w:val="20"/>
      <w:szCs w:val="20"/>
      <w:lang w:val="de-DE"/>
    </w:rPr>
  </w:style>
  <w:style w:type="character" w:customStyle="1" w:styleId="EndNoteBibliographyTitleZchn2212">
    <w:name w:val="EndNote Bibliography Title Zchn2212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berschrift5Zchn312">
    <w:name w:val="Überschrift 5 Zchn312"/>
    <w:basedOn w:val="Absatz-Standardschriftart"/>
    <w:uiPriority w:val="9"/>
    <w:rsid w:val="006204C5"/>
    <w:rPr>
      <w:rFonts w:asciiTheme="majorHAnsi" w:eastAsiaTheme="majorEastAsia" w:hAnsiTheme="majorHAnsi" w:cstheme="majorBidi"/>
      <w:color w:val="2E74B5" w:themeColor="accent1" w:themeShade="BF"/>
      <w:sz w:val="24"/>
    </w:rPr>
  </w:style>
  <w:style w:type="character" w:customStyle="1" w:styleId="KopfzeileZchn512">
    <w:name w:val="Kopfzeile Zchn512"/>
    <w:basedOn w:val="Absatz-Standardschriftart"/>
    <w:uiPriority w:val="99"/>
    <w:rsid w:val="006204C5"/>
  </w:style>
  <w:style w:type="character" w:customStyle="1" w:styleId="FuzeileZchn512">
    <w:name w:val="Fußzeile Zchn512"/>
    <w:basedOn w:val="Absatz-Standardschriftart"/>
    <w:uiPriority w:val="99"/>
    <w:rsid w:val="006204C5"/>
  </w:style>
  <w:style w:type="character" w:customStyle="1" w:styleId="EndNoteBibliographyTitleZchn512">
    <w:name w:val="EndNote Bibliography Title Zchn512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EndNoteBibliographyZchn412">
    <w:name w:val="EndNote Bibliography Zchn412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512">
    <w:name w:val="Fußnotentext Zchn512"/>
    <w:aliases w:val=" Char Zchn412,Char Zchn412"/>
    <w:basedOn w:val="Absatz-Standardschriftart"/>
    <w:uiPriority w:val="99"/>
    <w:rsid w:val="006204C5"/>
    <w:rPr>
      <w:sz w:val="20"/>
      <w:szCs w:val="20"/>
    </w:rPr>
  </w:style>
  <w:style w:type="character" w:customStyle="1" w:styleId="SprechblasentextZchn512">
    <w:name w:val="Sprechblasentext Zchn512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512">
    <w:name w:val="Kommentartext Zchn512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ListenabsatzZchn412">
    <w:name w:val="Listenabsatz Zchn412"/>
    <w:basedOn w:val="Absatz-Standardschriftart"/>
    <w:uiPriority w:val="34"/>
    <w:rsid w:val="006204C5"/>
  </w:style>
  <w:style w:type="character" w:customStyle="1" w:styleId="FunotentextZchn1312">
    <w:name w:val="Fußnotentext Zchn1312"/>
    <w:aliases w:val="Char Zchn1312"/>
    <w:basedOn w:val="Absatz-Standardschriftart"/>
    <w:uiPriority w:val="99"/>
    <w:semiHidden/>
    <w:rsid w:val="006204C5"/>
    <w:rPr>
      <w:sz w:val="20"/>
      <w:szCs w:val="20"/>
      <w:lang w:val="de-DE"/>
    </w:rPr>
  </w:style>
  <w:style w:type="character" w:customStyle="1" w:styleId="KommentartextZchn1412">
    <w:name w:val="Kommentartext Zchn1412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item212">
    <w:name w:val="item212"/>
    <w:basedOn w:val="Absatz-Standardschriftart"/>
    <w:rsid w:val="006204C5"/>
  </w:style>
  <w:style w:type="character" w:customStyle="1" w:styleId="apple-converted-space312">
    <w:name w:val="apple-converted-space312"/>
    <w:basedOn w:val="Absatz-Standardschriftart"/>
    <w:rsid w:val="006204C5"/>
  </w:style>
  <w:style w:type="character" w:customStyle="1" w:styleId="ao--italic212">
    <w:name w:val="ao--italic212"/>
    <w:basedOn w:val="Absatz-Standardschriftart"/>
    <w:rsid w:val="006204C5"/>
  </w:style>
  <w:style w:type="character" w:customStyle="1" w:styleId="A4212">
    <w:name w:val="A4212"/>
    <w:uiPriority w:val="99"/>
    <w:rsid w:val="006204C5"/>
    <w:rPr>
      <w:color w:val="000000"/>
    </w:rPr>
  </w:style>
  <w:style w:type="character" w:customStyle="1" w:styleId="EndnotentextZchn512">
    <w:name w:val="Endnotentext Zchn512"/>
    <w:basedOn w:val="Absatz-Standardschriftart"/>
    <w:uiPriority w:val="99"/>
    <w:semiHidden/>
    <w:rsid w:val="006204C5"/>
    <w:rPr>
      <w:sz w:val="20"/>
      <w:szCs w:val="20"/>
      <w:lang w:val="en-US"/>
    </w:rPr>
  </w:style>
  <w:style w:type="character" w:customStyle="1" w:styleId="gmail-s1212">
    <w:name w:val="gmail-s1212"/>
    <w:basedOn w:val="Absatz-Standardschriftart"/>
    <w:rsid w:val="006204C5"/>
  </w:style>
  <w:style w:type="character" w:customStyle="1" w:styleId="gmail-s2212">
    <w:name w:val="gmail-s2212"/>
    <w:basedOn w:val="Absatz-Standardschriftart"/>
    <w:rsid w:val="006204C5"/>
  </w:style>
  <w:style w:type="character" w:customStyle="1" w:styleId="gmail-s3212">
    <w:name w:val="gmail-s3212"/>
    <w:basedOn w:val="Absatz-Standardschriftart"/>
    <w:rsid w:val="006204C5"/>
  </w:style>
  <w:style w:type="character" w:customStyle="1" w:styleId="gmail-s4212">
    <w:name w:val="gmail-s4212"/>
    <w:basedOn w:val="Absatz-Standardschriftart"/>
    <w:rsid w:val="006204C5"/>
  </w:style>
  <w:style w:type="character" w:customStyle="1" w:styleId="gmail-s5212">
    <w:name w:val="gmail-s5212"/>
    <w:basedOn w:val="Absatz-Standardschriftart"/>
    <w:rsid w:val="006204C5"/>
  </w:style>
  <w:style w:type="character" w:customStyle="1" w:styleId="EndNoteBibliographyTitleZchn1312">
    <w:name w:val="EndNote Bibliography Title Zchn1312"/>
    <w:basedOn w:val="Absatz-Standardschriftart"/>
    <w:rsid w:val="006204C5"/>
    <w:rPr>
      <w:rFonts w:ascii="Times New Roman" w:hAnsi="Times New Roman"/>
      <w:sz w:val="20"/>
      <w:szCs w:val="20"/>
      <w:lang w:val="de-DE"/>
    </w:rPr>
  </w:style>
  <w:style w:type="character" w:customStyle="1" w:styleId="EndNoteBibliographyTitleZchn2312">
    <w:name w:val="EndNote Bibliography Title Zchn2312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berschrift4Zchn212">
    <w:name w:val="Überschrift 4 Zchn212"/>
    <w:basedOn w:val="Absatz-Standardschriftart"/>
    <w:uiPriority w:val="9"/>
    <w:rsid w:val="006204C5"/>
    <w:rPr>
      <w:rFonts w:asciiTheme="majorHAnsi" w:eastAsiaTheme="majorEastAsia" w:hAnsiTheme="majorHAnsi" w:cstheme="majorBidi"/>
      <w:i/>
      <w:iCs/>
      <w:color w:val="2E74B5" w:themeColor="accent1" w:themeShade="BF"/>
      <w:sz w:val="24"/>
    </w:rPr>
  </w:style>
  <w:style w:type="character" w:customStyle="1" w:styleId="berschrift3Zchn1112">
    <w:name w:val="Überschrift 3 Zchn1112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berschrift4Zchn1112">
    <w:name w:val="Überschrift 4 Zchn1112"/>
    <w:basedOn w:val="Absatz-Standardschriftart"/>
    <w:uiPriority w:val="9"/>
    <w:rsid w:val="006204C5"/>
    <w:rPr>
      <w:rFonts w:ascii="Times New Roman" w:eastAsiaTheme="majorEastAsia" w:hAnsi="Times New Roman" w:cstheme="majorBidi"/>
      <w:b/>
      <w:iCs/>
      <w:sz w:val="24"/>
    </w:rPr>
  </w:style>
  <w:style w:type="character" w:customStyle="1" w:styleId="berschrift5Zchn1121">
    <w:name w:val="Überschrift 5 Zchn1121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</w:rPr>
  </w:style>
  <w:style w:type="character" w:customStyle="1" w:styleId="KopfzeileZchn1121">
    <w:name w:val="Kopfzeile Zchn1121"/>
    <w:basedOn w:val="Absatz-Standardschriftart"/>
    <w:uiPriority w:val="99"/>
    <w:rsid w:val="006204C5"/>
  </w:style>
  <w:style w:type="character" w:customStyle="1" w:styleId="FuzeileZchn1121">
    <w:name w:val="Fußzeile Zchn1121"/>
    <w:basedOn w:val="Absatz-Standardschriftart"/>
    <w:uiPriority w:val="99"/>
    <w:rsid w:val="006204C5"/>
  </w:style>
  <w:style w:type="character" w:customStyle="1" w:styleId="EndnotentextZchn11112">
    <w:name w:val="Endnotentext Zchn11112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SprechblasentextZchn11121">
    <w:name w:val="Sprechblasentext Zchn11121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11112">
    <w:name w:val="Kommentartext Zchn11112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ListenabsatzZchn512">
    <w:name w:val="Listenabsatz Zchn512"/>
    <w:basedOn w:val="Absatz-Standardschriftart"/>
    <w:uiPriority w:val="34"/>
    <w:rsid w:val="006204C5"/>
  </w:style>
  <w:style w:type="character" w:customStyle="1" w:styleId="FunotentextZchn612">
    <w:name w:val="Fußnotentext Zchn612"/>
    <w:aliases w:val=" Char Zchn512,Char Zchn512, Char1 Zchn112,Char1 Zchn112, Char2 Zchn112,Char2 Zchn112, Char3 Zchn112,Char3 Zchn112, Char4 Zchn112,Char4 Zchn112"/>
    <w:basedOn w:val="Absatz-Standardschriftart"/>
    <w:uiPriority w:val="99"/>
    <w:rsid w:val="006204C5"/>
    <w:rPr>
      <w:sz w:val="20"/>
      <w:szCs w:val="20"/>
    </w:rPr>
  </w:style>
  <w:style w:type="paragraph" w:customStyle="1" w:styleId="EndNoteBibliographyTitle512">
    <w:name w:val="EndNote Bibliography Title512"/>
    <w:basedOn w:val="Standard"/>
    <w:rsid w:val="006204C5"/>
    <w:pPr>
      <w:spacing w:after="0"/>
      <w:jc w:val="center"/>
    </w:pPr>
    <w:rPr>
      <w:rFonts w:ascii="Calibri" w:hAnsi="Calibri"/>
      <w:noProof/>
      <w:szCs w:val="20"/>
      <w:lang w:val="en-US"/>
    </w:rPr>
  </w:style>
  <w:style w:type="character" w:customStyle="1" w:styleId="EndNoteBibliographyTitleZchn612">
    <w:name w:val="EndNote Bibliography Title Zchn612"/>
    <w:basedOn w:val="Absatz-Standardschriftart"/>
    <w:rsid w:val="006204C5"/>
    <w:rPr>
      <w:rFonts w:ascii="Calibri" w:hAnsi="Calibri"/>
      <w:noProof/>
      <w:sz w:val="20"/>
      <w:szCs w:val="20"/>
      <w:lang w:val="en-US"/>
    </w:rPr>
  </w:style>
  <w:style w:type="paragraph" w:customStyle="1" w:styleId="EndNoteBibliography512">
    <w:name w:val="EndNote Bibliography512"/>
    <w:basedOn w:val="Standard"/>
    <w:rsid w:val="006204C5"/>
    <w:pPr>
      <w:spacing w:line="240" w:lineRule="auto"/>
      <w:jc w:val="both"/>
    </w:pPr>
    <w:rPr>
      <w:rFonts w:ascii="Calibri" w:hAnsi="Calibri"/>
      <w:noProof/>
      <w:szCs w:val="20"/>
      <w:lang w:val="en-US"/>
    </w:rPr>
  </w:style>
  <w:style w:type="character" w:customStyle="1" w:styleId="EndNoteBibliographyZchn512">
    <w:name w:val="EndNote Bibliography Zchn512"/>
    <w:basedOn w:val="Absatz-Standardschriftart"/>
    <w:rsid w:val="006204C5"/>
    <w:rPr>
      <w:rFonts w:ascii="Calibri" w:hAnsi="Calibri"/>
      <w:noProof/>
      <w:sz w:val="20"/>
      <w:szCs w:val="20"/>
      <w:lang w:val="en-US"/>
    </w:rPr>
  </w:style>
  <w:style w:type="character" w:customStyle="1" w:styleId="KopfzeileZchn612">
    <w:name w:val="Kopfzeile Zchn612"/>
    <w:basedOn w:val="Absatz-Standardschriftart"/>
    <w:uiPriority w:val="99"/>
    <w:rsid w:val="006204C5"/>
  </w:style>
  <w:style w:type="character" w:customStyle="1" w:styleId="FuzeileZchn612">
    <w:name w:val="Fußzeile Zchn612"/>
    <w:basedOn w:val="Absatz-Standardschriftart"/>
    <w:uiPriority w:val="99"/>
    <w:rsid w:val="006204C5"/>
  </w:style>
  <w:style w:type="character" w:customStyle="1" w:styleId="KommentartextZchn612">
    <w:name w:val="Kommentartext Zchn612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SprechblasentextZchn612">
    <w:name w:val="Sprechblasentext Zchn612"/>
    <w:basedOn w:val="Absatz-Standardschriftart"/>
    <w:uiPriority w:val="99"/>
    <w:rsid w:val="006204C5"/>
    <w:rPr>
      <w:rFonts w:ascii="Segoe UI" w:hAnsi="Segoe UI" w:cs="Segoe UI"/>
      <w:sz w:val="18"/>
      <w:szCs w:val="18"/>
    </w:rPr>
  </w:style>
  <w:style w:type="table" w:customStyle="1" w:styleId="TabellemithellemGitternetz1112">
    <w:name w:val="Tabelle mit hellem Gitternetz1112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612">
    <w:name w:val="Kommentarthema Zchn612"/>
    <w:basedOn w:val="KommentartextZchn"/>
    <w:uiPriority w:val="99"/>
    <w:semiHidden/>
    <w:rsid w:val="006204C5"/>
    <w:rPr>
      <w:b/>
      <w:bCs/>
      <w:sz w:val="20"/>
      <w:szCs w:val="20"/>
    </w:rPr>
  </w:style>
  <w:style w:type="character" w:customStyle="1" w:styleId="EndNoteBibliographyTitleZchn142">
    <w:name w:val="EndNote Bibliography Title Zchn142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w12">
    <w:name w:val="w12"/>
    <w:basedOn w:val="Absatz-Standardschriftart"/>
    <w:rsid w:val="006204C5"/>
  </w:style>
  <w:style w:type="character" w:customStyle="1" w:styleId="foreign12">
    <w:name w:val="foreign12"/>
    <w:basedOn w:val="Absatz-Standardschriftart"/>
    <w:rsid w:val="006204C5"/>
  </w:style>
  <w:style w:type="character" w:customStyle="1" w:styleId="EndnotentextZchn612">
    <w:name w:val="Endnotentext Zchn612"/>
    <w:basedOn w:val="Absatz-Standardschriftart"/>
    <w:uiPriority w:val="99"/>
    <w:semiHidden/>
    <w:rsid w:val="006204C5"/>
    <w:rPr>
      <w:sz w:val="20"/>
      <w:szCs w:val="20"/>
    </w:rPr>
  </w:style>
  <w:style w:type="paragraph" w:customStyle="1" w:styleId="Default212">
    <w:name w:val="Default212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proper12">
    <w:name w:val="proper12"/>
    <w:basedOn w:val="Absatz-Standardschriftart"/>
    <w:rsid w:val="006204C5"/>
  </w:style>
  <w:style w:type="character" w:customStyle="1" w:styleId="note12">
    <w:name w:val="note12"/>
    <w:basedOn w:val="Absatz-Standardschriftart"/>
    <w:rsid w:val="006204C5"/>
  </w:style>
  <w:style w:type="character" w:customStyle="1" w:styleId="KommentarthemaZchn1612">
    <w:name w:val="Kommentarthema Zchn1612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112">
    <w:name w:val="Tabelle mit hellem Gitternetz2112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berschrift3Zchn1212">
    <w:name w:val="Überschrift 3 Zchn1212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berschrift4Zchn1212">
    <w:name w:val="Überschrift 4 Zchn1212"/>
    <w:basedOn w:val="Absatz-Standardschriftart"/>
    <w:uiPriority w:val="9"/>
    <w:rsid w:val="006204C5"/>
    <w:rPr>
      <w:rFonts w:ascii="Times New Roman" w:eastAsiaTheme="majorEastAsia" w:hAnsi="Times New Roman" w:cstheme="majorBidi"/>
      <w:b/>
      <w:iCs/>
      <w:sz w:val="24"/>
    </w:rPr>
  </w:style>
  <w:style w:type="character" w:customStyle="1" w:styleId="berschrift5Zchn1212">
    <w:name w:val="Überschrift 5 Zchn1212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</w:rPr>
  </w:style>
  <w:style w:type="character" w:customStyle="1" w:styleId="KopfzeileZchn1212">
    <w:name w:val="Kopfzeile Zchn1212"/>
    <w:basedOn w:val="Absatz-Standardschriftart"/>
    <w:uiPriority w:val="99"/>
    <w:rsid w:val="006204C5"/>
  </w:style>
  <w:style w:type="character" w:customStyle="1" w:styleId="FuzeileZchn1212">
    <w:name w:val="Fußzeile Zchn1212"/>
    <w:basedOn w:val="Absatz-Standardschriftart"/>
    <w:uiPriority w:val="99"/>
    <w:rsid w:val="006204C5"/>
  </w:style>
  <w:style w:type="character" w:customStyle="1" w:styleId="KommentartextZchn152">
    <w:name w:val="Kommentartext Zchn152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SprechblasentextZchn1212">
    <w:name w:val="Sprechblasentext Zchn1212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EndnotentextZchn11212">
    <w:name w:val="Endnotentext Zchn11212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11212">
    <w:name w:val="Kommentarthema Zchn11212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character" w:customStyle="1" w:styleId="berschrift1Zchn1112">
    <w:name w:val="Überschrift 1 Zchn1112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8"/>
      <w:szCs w:val="32"/>
    </w:rPr>
  </w:style>
  <w:style w:type="character" w:customStyle="1" w:styleId="KopfzeileZchn2112">
    <w:name w:val="Kopfzeile Zchn2112"/>
    <w:basedOn w:val="Absatz-Standardschriftart"/>
    <w:uiPriority w:val="99"/>
    <w:rsid w:val="006204C5"/>
  </w:style>
  <w:style w:type="character" w:customStyle="1" w:styleId="FuzeileZchn2112">
    <w:name w:val="Fußzeile Zchn2112"/>
    <w:basedOn w:val="Absatz-Standardschriftart"/>
    <w:uiPriority w:val="99"/>
    <w:rsid w:val="006204C5"/>
  </w:style>
  <w:style w:type="paragraph" w:customStyle="1" w:styleId="EndNoteBibliographyTitle1112">
    <w:name w:val="EndNote Bibliography Title1112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Zchn242">
    <w:name w:val="EndNote Bibliography Title Zchn242"/>
    <w:basedOn w:val="Absatz-Standardschriftart"/>
    <w:rsid w:val="006204C5"/>
    <w:rPr>
      <w:rFonts w:ascii="Calibri" w:hAnsi="Calibri"/>
      <w:noProof/>
      <w:lang w:val="en-US"/>
    </w:rPr>
  </w:style>
  <w:style w:type="paragraph" w:customStyle="1" w:styleId="EndNoteBibliography1112">
    <w:name w:val="EndNote Bibliography1112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1112">
    <w:name w:val="EndNote Bibliography Zchn1112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2112">
    <w:name w:val="Fußnotentext Zchn2112"/>
    <w:aliases w:val=" Char Zchn1112,Char Zchn1412"/>
    <w:basedOn w:val="Absatz-Standardschriftart"/>
    <w:uiPriority w:val="99"/>
    <w:rsid w:val="006204C5"/>
    <w:rPr>
      <w:sz w:val="20"/>
      <w:szCs w:val="20"/>
    </w:rPr>
  </w:style>
  <w:style w:type="character" w:customStyle="1" w:styleId="SprechblasentextZchn2112">
    <w:name w:val="Sprechblasentext Zchn2112"/>
    <w:basedOn w:val="Absatz-Standardschriftart"/>
    <w:uiPriority w:val="99"/>
    <w:rsid w:val="006204C5"/>
    <w:rPr>
      <w:rFonts w:ascii="Tahoma" w:hAnsi="Tahoma" w:cs="Tahoma"/>
      <w:sz w:val="16"/>
      <w:szCs w:val="16"/>
    </w:rPr>
  </w:style>
  <w:style w:type="character" w:customStyle="1" w:styleId="KommentartextZchn2112">
    <w:name w:val="Kommentartext Zchn2112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2112">
    <w:name w:val="Kommentarthema Zchn2112"/>
    <w:basedOn w:val="KommentartextZchn"/>
    <w:uiPriority w:val="99"/>
    <w:semiHidden/>
    <w:rsid w:val="006204C5"/>
    <w:rPr>
      <w:b/>
      <w:bCs/>
      <w:sz w:val="20"/>
      <w:szCs w:val="20"/>
    </w:rPr>
  </w:style>
  <w:style w:type="character" w:customStyle="1" w:styleId="apple-converted-space42">
    <w:name w:val="apple-converted-space42"/>
    <w:basedOn w:val="Absatz-Standardschriftart"/>
    <w:rsid w:val="006204C5"/>
  </w:style>
  <w:style w:type="paragraph" w:customStyle="1" w:styleId="Default1112">
    <w:name w:val="Default1112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EndnotentextZchn2112">
    <w:name w:val="Endnotentext Zchn2112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akk12">
    <w:name w:val="akk12"/>
    <w:basedOn w:val="Absatz-Standardschriftart"/>
    <w:rsid w:val="006204C5"/>
  </w:style>
  <w:style w:type="paragraph" w:customStyle="1" w:styleId="Formatvorlage11112">
    <w:name w:val="Formatvorlage11112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1112">
    <w:name w:val="Formatvorlage21112"/>
    <w:basedOn w:val="berschrift1"/>
    <w:qFormat/>
    <w:rsid w:val="006204C5"/>
    <w:rPr>
      <w:rFonts w:eastAsia="Times New Roman"/>
      <w:sz w:val="28"/>
    </w:rPr>
  </w:style>
  <w:style w:type="character" w:customStyle="1" w:styleId="SprechblasentextZchn11212">
    <w:name w:val="Sprechblasentext Zchn11212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11212">
    <w:name w:val="Kommentartext Zchn11212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12112">
    <w:name w:val="Kommentarthema Zchn12112"/>
    <w:basedOn w:val="KommentartextZchn1"/>
    <w:uiPriority w:val="99"/>
    <w:semiHidden/>
    <w:rsid w:val="006204C5"/>
    <w:rPr>
      <w:b/>
      <w:bCs/>
      <w:sz w:val="20"/>
      <w:szCs w:val="20"/>
    </w:rPr>
  </w:style>
  <w:style w:type="character" w:customStyle="1" w:styleId="ListenabsatzZchn1112">
    <w:name w:val="Listenabsatz Zchn1112"/>
    <w:basedOn w:val="Absatz-Standardschriftart"/>
    <w:uiPriority w:val="34"/>
    <w:rsid w:val="006204C5"/>
  </w:style>
  <w:style w:type="paragraph" w:customStyle="1" w:styleId="SumGlossarNeu112">
    <w:name w:val="SumGlossarNeu112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412">
    <w:name w:val="msonormal412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KopfzeileZchn3112">
    <w:name w:val="Kopfzeile Zchn3112"/>
    <w:basedOn w:val="Absatz-Standardschriftart"/>
    <w:uiPriority w:val="99"/>
    <w:rsid w:val="006204C5"/>
  </w:style>
  <w:style w:type="character" w:customStyle="1" w:styleId="FuzeileZchn3112">
    <w:name w:val="Fußzeile Zchn3112"/>
    <w:basedOn w:val="Absatz-Standardschriftart"/>
    <w:uiPriority w:val="99"/>
    <w:rsid w:val="006204C5"/>
  </w:style>
  <w:style w:type="paragraph" w:customStyle="1" w:styleId="EndNoteBibliographyTitle2112">
    <w:name w:val="EndNote Bibliography Title2112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character" w:customStyle="1" w:styleId="EndNoteBibliographyTitleZchn3112">
    <w:name w:val="EndNote Bibliography Title Zchn3112"/>
    <w:basedOn w:val="Absatz-Standardschriftart"/>
    <w:rsid w:val="006204C5"/>
    <w:rPr>
      <w:rFonts w:ascii="Calibri" w:hAnsi="Calibri"/>
      <w:noProof/>
      <w:lang w:val="en-US"/>
    </w:rPr>
  </w:style>
  <w:style w:type="paragraph" w:customStyle="1" w:styleId="EndNoteBibliography2112">
    <w:name w:val="EndNote Bibliography2112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2112">
    <w:name w:val="EndNote Bibliography Zchn2112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3112">
    <w:name w:val="Fußnotentext Zchn3112"/>
    <w:aliases w:val=" Char Zchn2112,Char Zchn2112"/>
    <w:basedOn w:val="Absatz-Standardschriftart"/>
    <w:uiPriority w:val="99"/>
    <w:rsid w:val="006204C5"/>
    <w:rPr>
      <w:sz w:val="20"/>
      <w:szCs w:val="20"/>
    </w:rPr>
  </w:style>
  <w:style w:type="paragraph" w:customStyle="1" w:styleId="msonormal1112">
    <w:name w:val="msonormal1112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SprechblasentextZchn3112">
    <w:name w:val="Sprechblasentext Zchn3112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3112">
    <w:name w:val="Kommentartext Zchn3112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3112">
    <w:name w:val="Kommentarthema Zchn3112"/>
    <w:basedOn w:val="KommentartextZchn"/>
    <w:uiPriority w:val="99"/>
    <w:semiHidden/>
    <w:rsid w:val="006204C5"/>
    <w:rPr>
      <w:b/>
      <w:bCs/>
      <w:sz w:val="20"/>
      <w:szCs w:val="20"/>
    </w:rPr>
  </w:style>
  <w:style w:type="character" w:customStyle="1" w:styleId="ListenabsatzZchn2112">
    <w:name w:val="Listenabsatz Zchn2112"/>
    <w:basedOn w:val="Absatz-Standardschriftart"/>
    <w:uiPriority w:val="34"/>
    <w:rsid w:val="006204C5"/>
  </w:style>
  <w:style w:type="paragraph" w:customStyle="1" w:styleId="Formatvorlage12112">
    <w:name w:val="Formatvorlage12112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2112">
    <w:name w:val="Formatvorlage22112"/>
    <w:basedOn w:val="berschrift1"/>
    <w:qFormat/>
    <w:rsid w:val="006204C5"/>
    <w:rPr>
      <w:rFonts w:eastAsia="Times New Roman"/>
      <w:sz w:val="28"/>
    </w:rPr>
  </w:style>
  <w:style w:type="character" w:customStyle="1" w:styleId="FunotentextZchn11112">
    <w:name w:val="Fußnotentext Zchn11112"/>
    <w:aliases w:val="Char Zchn11112"/>
    <w:basedOn w:val="Absatz-Standardschriftart"/>
    <w:uiPriority w:val="99"/>
    <w:semiHidden/>
    <w:rsid w:val="006204C5"/>
    <w:rPr>
      <w:sz w:val="20"/>
      <w:szCs w:val="20"/>
      <w:lang w:val="de-DE"/>
    </w:rPr>
  </w:style>
  <w:style w:type="character" w:customStyle="1" w:styleId="KommentartextZchn12112">
    <w:name w:val="Kommentartext Zchn12112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13112">
    <w:name w:val="Kommentarthema Zchn13112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312">
    <w:name w:val="textkörper-einzug312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312">
    <w:name w:val="Pa9312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character" w:customStyle="1" w:styleId="item32">
    <w:name w:val="item32"/>
    <w:basedOn w:val="Absatz-Standardschriftart"/>
    <w:rsid w:val="006204C5"/>
  </w:style>
  <w:style w:type="character" w:customStyle="1" w:styleId="apple-converted-space1112">
    <w:name w:val="apple-converted-space1112"/>
    <w:basedOn w:val="Absatz-Standardschriftart"/>
    <w:rsid w:val="006204C5"/>
  </w:style>
  <w:style w:type="character" w:customStyle="1" w:styleId="ao--italic32">
    <w:name w:val="ao--italic32"/>
    <w:basedOn w:val="Absatz-Standardschriftart"/>
    <w:rsid w:val="006204C5"/>
  </w:style>
  <w:style w:type="character" w:customStyle="1" w:styleId="A432">
    <w:name w:val="A432"/>
    <w:uiPriority w:val="99"/>
    <w:rsid w:val="006204C5"/>
    <w:rPr>
      <w:color w:val="000000"/>
    </w:rPr>
  </w:style>
  <w:style w:type="character" w:customStyle="1" w:styleId="EndnotentextZchn3112">
    <w:name w:val="Endnotentext Zchn3112"/>
    <w:basedOn w:val="Absatz-Standardschriftart"/>
    <w:uiPriority w:val="99"/>
    <w:semiHidden/>
    <w:rsid w:val="006204C5"/>
    <w:rPr>
      <w:sz w:val="20"/>
      <w:szCs w:val="20"/>
      <w:lang w:val="en-US"/>
    </w:rPr>
  </w:style>
  <w:style w:type="character" w:customStyle="1" w:styleId="gmail-s132">
    <w:name w:val="gmail-s132"/>
    <w:basedOn w:val="Absatz-Standardschriftart"/>
    <w:rsid w:val="006204C5"/>
  </w:style>
  <w:style w:type="character" w:customStyle="1" w:styleId="gmail-s232">
    <w:name w:val="gmail-s232"/>
    <w:basedOn w:val="Absatz-Standardschriftart"/>
    <w:rsid w:val="006204C5"/>
  </w:style>
  <w:style w:type="character" w:customStyle="1" w:styleId="gmail-s332">
    <w:name w:val="gmail-s332"/>
    <w:basedOn w:val="Absatz-Standardschriftart"/>
    <w:rsid w:val="006204C5"/>
  </w:style>
  <w:style w:type="character" w:customStyle="1" w:styleId="gmail-s432">
    <w:name w:val="gmail-s432"/>
    <w:basedOn w:val="Absatz-Standardschriftart"/>
    <w:rsid w:val="006204C5"/>
  </w:style>
  <w:style w:type="character" w:customStyle="1" w:styleId="gmail-s532">
    <w:name w:val="gmail-s532"/>
    <w:basedOn w:val="Absatz-Standardschriftart"/>
    <w:rsid w:val="006204C5"/>
  </w:style>
  <w:style w:type="character" w:customStyle="1" w:styleId="EndNoteBibliographyTitleZchn11112">
    <w:name w:val="EndNote Bibliography Title Zchn11112"/>
    <w:basedOn w:val="Absatz-Standardschriftart"/>
    <w:rsid w:val="006204C5"/>
    <w:rPr>
      <w:rFonts w:ascii="Times New Roman" w:hAnsi="Times New Roman"/>
      <w:sz w:val="20"/>
      <w:szCs w:val="20"/>
      <w:lang w:val="de-DE"/>
    </w:rPr>
  </w:style>
  <w:style w:type="character" w:customStyle="1" w:styleId="EndNoteBibliographyTitleZchn21112">
    <w:name w:val="EndNote Bibliography Title Zchn21112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berschrift5Zchn2112">
    <w:name w:val="Überschrift 5 Zchn2112"/>
    <w:basedOn w:val="Absatz-Standardschriftart"/>
    <w:uiPriority w:val="9"/>
    <w:rsid w:val="006204C5"/>
    <w:rPr>
      <w:rFonts w:asciiTheme="majorHAnsi" w:eastAsiaTheme="majorEastAsia" w:hAnsiTheme="majorHAnsi" w:cstheme="majorBidi"/>
      <w:color w:val="2E74B5" w:themeColor="accent1" w:themeShade="BF"/>
      <w:sz w:val="24"/>
    </w:rPr>
  </w:style>
  <w:style w:type="character" w:customStyle="1" w:styleId="KopfzeileZchn4112">
    <w:name w:val="Kopfzeile Zchn4112"/>
    <w:basedOn w:val="Absatz-Standardschriftart"/>
    <w:uiPriority w:val="99"/>
    <w:rsid w:val="006204C5"/>
  </w:style>
  <w:style w:type="character" w:customStyle="1" w:styleId="FuzeileZchn4112">
    <w:name w:val="Fußzeile Zchn4112"/>
    <w:basedOn w:val="Absatz-Standardschriftart"/>
    <w:uiPriority w:val="99"/>
    <w:rsid w:val="006204C5"/>
  </w:style>
  <w:style w:type="paragraph" w:customStyle="1" w:styleId="EndNoteBibliographyTitle3112">
    <w:name w:val="EndNote Bibliography Title3112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character" w:customStyle="1" w:styleId="EndNoteBibliographyTitleZchn4112">
    <w:name w:val="EndNote Bibliography Title Zchn4112"/>
    <w:basedOn w:val="Absatz-Standardschriftart"/>
    <w:rsid w:val="006204C5"/>
    <w:rPr>
      <w:rFonts w:ascii="Calibri" w:hAnsi="Calibri"/>
      <w:noProof/>
      <w:lang w:val="en-US"/>
    </w:rPr>
  </w:style>
  <w:style w:type="paragraph" w:customStyle="1" w:styleId="EndNoteBibliography3112">
    <w:name w:val="EndNote Bibliography3112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3112">
    <w:name w:val="EndNote Bibliography Zchn3112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4112">
    <w:name w:val="Fußnotentext Zchn4112"/>
    <w:aliases w:val=" Char Zchn3112,Char Zchn3112"/>
    <w:basedOn w:val="Absatz-Standardschriftart"/>
    <w:uiPriority w:val="99"/>
    <w:rsid w:val="006204C5"/>
    <w:rPr>
      <w:sz w:val="20"/>
      <w:szCs w:val="20"/>
    </w:rPr>
  </w:style>
  <w:style w:type="paragraph" w:customStyle="1" w:styleId="msonormal2112">
    <w:name w:val="msonormal2112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SprechblasentextZchn4112">
    <w:name w:val="Sprechblasentext Zchn4112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4112">
    <w:name w:val="Kommentartext Zchn4112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4112">
    <w:name w:val="Kommentarthema Zchn4112"/>
    <w:basedOn w:val="KommentartextZchn"/>
    <w:uiPriority w:val="99"/>
    <w:semiHidden/>
    <w:rsid w:val="006204C5"/>
    <w:rPr>
      <w:b/>
      <w:bCs/>
      <w:sz w:val="20"/>
      <w:szCs w:val="20"/>
    </w:rPr>
  </w:style>
  <w:style w:type="character" w:customStyle="1" w:styleId="ListenabsatzZchn3112">
    <w:name w:val="Listenabsatz Zchn3112"/>
    <w:basedOn w:val="Absatz-Standardschriftart"/>
    <w:uiPriority w:val="34"/>
    <w:rsid w:val="006204C5"/>
  </w:style>
  <w:style w:type="paragraph" w:customStyle="1" w:styleId="Formatvorlage13112">
    <w:name w:val="Formatvorlage13112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3112">
    <w:name w:val="Formatvorlage23112"/>
    <w:basedOn w:val="berschrift1"/>
    <w:qFormat/>
    <w:rsid w:val="006204C5"/>
    <w:rPr>
      <w:rFonts w:eastAsia="Times New Roman"/>
      <w:sz w:val="28"/>
    </w:rPr>
  </w:style>
  <w:style w:type="character" w:customStyle="1" w:styleId="FunotentextZchn12112">
    <w:name w:val="Fußnotentext Zchn12112"/>
    <w:aliases w:val="Char Zchn12112"/>
    <w:basedOn w:val="Absatz-Standardschriftart"/>
    <w:uiPriority w:val="99"/>
    <w:semiHidden/>
    <w:rsid w:val="006204C5"/>
    <w:rPr>
      <w:sz w:val="20"/>
      <w:szCs w:val="20"/>
      <w:lang w:val="de-DE"/>
    </w:rPr>
  </w:style>
  <w:style w:type="character" w:customStyle="1" w:styleId="KommentartextZchn13112">
    <w:name w:val="Kommentartext Zchn13112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14112">
    <w:name w:val="Kommentarthema Zchn14112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112">
    <w:name w:val="textkörper-einzug1112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1112">
    <w:name w:val="Pa91112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character" w:customStyle="1" w:styleId="item1112">
    <w:name w:val="item1112"/>
    <w:basedOn w:val="Absatz-Standardschriftart"/>
    <w:rsid w:val="006204C5"/>
  </w:style>
  <w:style w:type="character" w:customStyle="1" w:styleId="apple-converted-space2112">
    <w:name w:val="apple-converted-space2112"/>
    <w:basedOn w:val="Absatz-Standardschriftart"/>
    <w:rsid w:val="006204C5"/>
  </w:style>
  <w:style w:type="character" w:customStyle="1" w:styleId="ao--italic1112">
    <w:name w:val="ao--italic1112"/>
    <w:basedOn w:val="Absatz-Standardschriftart"/>
    <w:rsid w:val="006204C5"/>
  </w:style>
  <w:style w:type="character" w:customStyle="1" w:styleId="A41112">
    <w:name w:val="A41112"/>
    <w:uiPriority w:val="99"/>
    <w:rsid w:val="006204C5"/>
    <w:rPr>
      <w:color w:val="000000"/>
    </w:rPr>
  </w:style>
  <w:style w:type="character" w:customStyle="1" w:styleId="EndnotentextZchn4112">
    <w:name w:val="Endnotentext Zchn4112"/>
    <w:basedOn w:val="Absatz-Standardschriftart"/>
    <w:uiPriority w:val="99"/>
    <w:semiHidden/>
    <w:rsid w:val="006204C5"/>
    <w:rPr>
      <w:sz w:val="20"/>
      <w:szCs w:val="20"/>
      <w:lang w:val="en-US"/>
    </w:rPr>
  </w:style>
  <w:style w:type="character" w:customStyle="1" w:styleId="gmail-s11112">
    <w:name w:val="gmail-s11112"/>
    <w:basedOn w:val="Absatz-Standardschriftart"/>
    <w:rsid w:val="006204C5"/>
  </w:style>
  <w:style w:type="character" w:customStyle="1" w:styleId="gmail-s21112">
    <w:name w:val="gmail-s21112"/>
    <w:basedOn w:val="Absatz-Standardschriftart"/>
    <w:rsid w:val="006204C5"/>
  </w:style>
  <w:style w:type="character" w:customStyle="1" w:styleId="gmail-s31112">
    <w:name w:val="gmail-s31112"/>
    <w:basedOn w:val="Absatz-Standardschriftart"/>
    <w:rsid w:val="006204C5"/>
  </w:style>
  <w:style w:type="character" w:customStyle="1" w:styleId="gmail-s41112">
    <w:name w:val="gmail-s41112"/>
    <w:basedOn w:val="Absatz-Standardschriftart"/>
    <w:rsid w:val="006204C5"/>
  </w:style>
  <w:style w:type="character" w:customStyle="1" w:styleId="gmail-s51112">
    <w:name w:val="gmail-s51112"/>
    <w:basedOn w:val="Absatz-Standardschriftart"/>
    <w:rsid w:val="006204C5"/>
  </w:style>
  <w:style w:type="character" w:customStyle="1" w:styleId="EndNoteBibliographyTitleZchn12112">
    <w:name w:val="EndNote Bibliography Title Zchn12112"/>
    <w:basedOn w:val="Absatz-Standardschriftart"/>
    <w:rsid w:val="006204C5"/>
    <w:rPr>
      <w:rFonts w:ascii="Times New Roman" w:hAnsi="Times New Roman"/>
      <w:sz w:val="20"/>
      <w:szCs w:val="20"/>
      <w:lang w:val="de-DE"/>
    </w:rPr>
  </w:style>
  <w:style w:type="character" w:customStyle="1" w:styleId="EndNoteBibliographyTitleZchn22112">
    <w:name w:val="EndNote Bibliography Title Zchn22112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berschrift5Zchn3112">
    <w:name w:val="Überschrift 5 Zchn3112"/>
    <w:basedOn w:val="Absatz-Standardschriftart"/>
    <w:uiPriority w:val="9"/>
    <w:rsid w:val="006204C5"/>
    <w:rPr>
      <w:rFonts w:asciiTheme="majorHAnsi" w:eastAsiaTheme="majorEastAsia" w:hAnsiTheme="majorHAnsi" w:cstheme="majorBidi"/>
      <w:color w:val="2E74B5" w:themeColor="accent1" w:themeShade="BF"/>
      <w:sz w:val="24"/>
    </w:rPr>
  </w:style>
  <w:style w:type="character" w:customStyle="1" w:styleId="KopfzeileZchn5112">
    <w:name w:val="Kopfzeile Zchn5112"/>
    <w:basedOn w:val="Absatz-Standardschriftart"/>
    <w:uiPriority w:val="99"/>
    <w:rsid w:val="006204C5"/>
  </w:style>
  <w:style w:type="character" w:customStyle="1" w:styleId="FuzeileZchn5112">
    <w:name w:val="Fußzeile Zchn5112"/>
    <w:basedOn w:val="Absatz-Standardschriftart"/>
    <w:uiPriority w:val="99"/>
    <w:rsid w:val="006204C5"/>
  </w:style>
  <w:style w:type="paragraph" w:customStyle="1" w:styleId="EndNoteBibliographyTitle4112">
    <w:name w:val="EndNote Bibliography Title4112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character" w:customStyle="1" w:styleId="EndNoteBibliographyTitleZchn5112">
    <w:name w:val="EndNote Bibliography Title Zchn5112"/>
    <w:basedOn w:val="Absatz-Standardschriftart"/>
    <w:rsid w:val="006204C5"/>
    <w:rPr>
      <w:rFonts w:ascii="Calibri" w:hAnsi="Calibri"/>
      <w:noProof/>
      <w:lang w:val="en-US"/>
    </w:rPr>
  </w:style>
  <w:style w:type="paragraph" w:customStyle="1" w:styleId="EndNoteBibliography4112">
    <w:name w:val="EndNote Bibliography4112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4112">
    <w:name w:val="EndNote Bibliography Zchn4112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5112">
    <w:name w:val="Fußnotentext Zchn5112"/>
    <w:aliases w:val=" Char Zchn4112,Char Zchn4112"/>
    <w:basedOn w:val="Absatz-Standardschriftart"/>
    <w:uiPriority w:val="99"/>
    <w:rsid w:val="006204C5"/>
    <w:rPr>
      <w:sz w:val="20"/>
      <w:szCs w:val="20"/>
    </w:rPr>
  </w:style>
  <w:style w:type="paragraph" w:customStyle="1" w:styleId="msonormal3112">
    <w:name w:val="msonormal3112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SprechblasentextZchn5112">
    <w:name w:val="Sprechblasentext Zchn5112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5112">
    <w:name w:val="Kommentartext Zchn5112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5112">
    <w:name w:val="Kommentarthema Zchn5112"/>
    <w:basedOn w:val="KommentartextZchn"/>
    <w:uiPriority w:val="99"/>
    <w:semiHidden/>
    <w:rsid w:val="006204C5"/>
    <w:rPr>
      <w:b/>
      <w:bCs/>
      <w:sz w:val="20"/>
      <w:szCs w:val="20"/>
    </w:rPr>
  </w:style>
  <w:style w:type="character" w:customStyle="1" w:styleId="ListenabsatzZchn4112">
    <w:name w:val="Listenabsatz Zchn4112"/>
    <w:basedOn w:val="Absatz-Standardschriftart"/>
    <w:uiPriority w:val="34"/>
    <w:rsid w:val="006204C5"/>
  </w:style>
  <w:style w:type="paragraph" w:customStyle="1" w:styleId="Formatvorlage14112">
    <w:name w:val="Formatvorlage14112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4112">
    <w:name w:val="Formatvorlage24112"/>
    <w:basedOn w:val="berschrift1"/>
    <w:qFormat/>
    <w:rsid w:val="006204C5"/>
    <w:rPr>
      <w:rFonts w:eastAsia="Times New Roman"/>
      <w:sz w:val="28"/>
    </w:rPr>
  </w:style>
  <w:style w:type="character" w:customStyle="1" w:styleId="FunotentextZchn13112">
    <w:name w:val="Fußnotentext Zchn13112"/>
    <w:aliases w:val="Char Zchn13112"/>
    <w:basedOn w:val="Absatz-Standardschriftart"/>
    <w:uiPriority w:val="99"/>
    <w:semiHidden/>
    <w:rsid w:val="006204C5"/>
    <w:rPr>
      <w:sz w:val="20"/>
      <w:szCs w:val="20"/>
      <w:lang w:val="de-DE"/>
    </w:rPr>
  </w:style>
  <w:style w:type="character" w:customStyle="1" w:styleId="KommentartextZchn14112">
    <w:name w:val="Kommentartext Zchn14112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15112">
    <w:name w:val="Kommentarthema Zchn15112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112">
    <w:name w:val="textkörper-einzug2112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2112">
    <w:name w:val="Pa92112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character" w:customStyle="1" w:styleId="item2112">
    <w:name w:val="item2112"/>
    <w:basedOn w:val="Absatz-Standardschriftart"/>
    <w:rsid w:val="006204C5"/>
  </w:style>
  <w:style w:type="character" w:customStyle="1" w:styleId="apple-converted-space3112">
    <w:name w:val="apple-converted-space3112"/>
    <w:basedOn w:val="Absatz-Standardschriftart"/>
    <w:rsid w:val="006204C5"/>
  </w:style>
  <w:style w:type="character" w:customStyle="1" w:styleId="ao--italic2112">
    <w:name w:val="ao--italic2112"/>
    <w:basedOn w:val="Absatz-Standardschriftart"/>
    <w:rsid w:val="006204C5"/>
  </w:style>
  <w:style w:type="character" w:customStyle="1" w:styleId="A42112">
    <w:name w:val="A42112"/>
    <w:uiPriority w:val="99"/>
    <w:rsid w:val="006204C5"/>
    <w:rPr>
      <w:color w:val="000000"/>
    </w:rPr>
  </w:style>
  <w:style w:type="character" w:customStyle="1" w:styleId="EndnotentextZchn5112">
    <w:name w:val="Endnotentext Zchn5112"/>
    <w:basedOn w:val="Absatz-Standardschriftart"/>
    <w:uiPriority w:val="99"/>
    <w:semiHidden/>
    <w:rsid w:val="006204C5"/>
    <w:rPr>
      <w:sz w:val="20"/>
      <w:szCs w:val="20"/>
      <w:lang w:val="en-US"/>
    </w:rPr>
  </w:style>
  <w:style w:type="character" w:customStyle="1" w:styleId="gmail-s12112">
    <w:name w:val="gmail-s12112"/>
    <w:basedOn w:val="Absatz-Standardschriftart"/>
    <w:rsid w:val="006204C5"/>
  </w:style>
  <w:style w:type="character" w:customStyle="1" w:styleId="gmail-s22112">
    <w:name w:val="gmail-s22112"/>
    <w:basedOn w:val="Absatz-Standardschriftart"/>
    <w:rsid w:val="006204C5"/>
  </w:style>
  <w:style w:type="character" w:customStyle="1" w:styleId="gmail-s32112">
    <w:name w:val="gmail-s32112"/>
    <w:basedOn w:val="Absatz-Standardschriftart"/>
    <w:rsid w:val="006204C5"/>
  </w:style>
  <w:style w:type="character" w:customStyle="1" w:styleId="gmail-s42112">
    <w:name w:val="gmail-s42112"/>
    <w:basedOn w:val="Absatz-Standardschriftart"/>
    <w:rsid w:val="006204C5"/>
  </w:style>
  <w:style w:type="character" w:customStyle="1" w:styleId="gmail-s52112">
    <w:name w:val="gmail-s52112"/>
    <w:basedOn w:val="Absatz-Standardschriftart"/>
    <w:rsid w:val="006204C5"/>
  </w:style>
  <w:style w:type="character" w:customStyle="1" w:styleId="EndNoteBibliographyTitleZchn13112">
    <w:name w:val="EndNote Bibliography Title Zchn13112"/>
    <w:basedOn w:val="Absatz-Standardschriftart"/>
    <w:rsid w:val="006204C5"/>
    <w:rPr>
      <w:rFonts w:ascii="Times New Roman" w:hAnsi="Times New Roman"/>
      <w:sz w:val="20"/>
      <w:szCs w:val="20"/>
      <w:lang w:val="de-DE"/>
    </w:rPr>
  </w:style>
  <w:style w:type="character" w:customStyle="1" w:styleId="EndNoteBibliographyTitleZchn23112">
    <w:name w:val="EndNote Bibliography Title Zchn23112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berschrift4Zchn2112">
    <w:name w:val="Überschrift 4 Zchn2112"/>
    <w:basedOn w:val="Absatz-Standardschriftart"/>
    <w:uiPriority w:val="9"/>
    <w:rsid w:val="006204C5"/>
    <w:rPr>
      <w:rFonts w:asciiTheme="majorHAnsi" w:eastAsiaTheme="majorEastAsia" w:hAnsiTheme="majorHAnsi" w:cstheme="majorBidi"/>
      <w:i/>
      <w:iCs/>
      <w:color w:val="2E74B5" w:themeColor="accent1" w:themeShade="BF"/>
      <w:sz w:val="24"/>
    </w:rPr>
  </w:style>
  <w:style w:type="character" w:customStyle="1" w:styleId="berschrift3Zchn11112">
    <w:name w:val="Überschrift 3 Zchn11112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berschrift4Zchn11112">
    <w:name w:val="Überschrift 4 Zchn11112"/>
    <w:basedOn w:val="Absatz-Standardschriftart"/>
    <w:uiPriority w:val="9"/>
    <w:rsid w:val="006204C5"/>
    <w:rPr>
      <w:rFonts w:ascii="Times New Roman" w:eastAsiaTheme="majorEastAsia" w:hAnsi="Times New Roman" w:cstheme="majorBidi"/>
      <w:b/>
      <w:iCs/>
      <w:sz w:val="24"/>
    </w:rPr>
  </w:style>
  <w:style w:type="character" w:customStyle="1" w:styleId="berschrift5Zchn11112">
    <w:name w:val="Überschrift 5 Zchn11112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</w:rPr>
  </w:style>
  <w:style w:type="character" w:customStyle="1" w:styleId="KopfzeileZchn11112">
    <w:name w:val="Kopfzeile Zchn11112"/>
    <w:basedOn w:val="Absatz-Standardschriftart"/>
    <w:uiPriority w:val="99"/>
    <w:rsid w:val="006204C5"/>
  </w:style>
  <w:style w:type="character" w:customStyle="1" w:styleId="FuzeileZchn11112">
    <w:name w:val="Fußzeile Zchn11112"/>
    <w:basedOn w:val="Absatz-Standardschriftart"/>
    <w:uiPriority w:val="99"/>
    <w:rsid w:val="006204C5"/>
  </w:style>
  <w:style w:type="character" w:customStyle="1" w:styleId="EndnotentextZchn111112">
    <w:name w:val="Endnotentext Zchn111112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111112">
    <w:name w:val="Kommentarthema Zchn111112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character" w:customStyle="1" w:styleId="SprechblasentextZchn111112">
    <w:name w:val="Sprechblasentext Zchn111112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111112">
    <w:name w:val="Kommentartext Zchn111112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berschrift1Zchn212">
    <w:name w:val="Überschrift 1 Zchn212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8"/>
      <w:szCs w:val="32"/>
    </w:rPr>
  </w:style>
  <w:style w:type="character" w:customStyle="1" w:styleId="KopfzeileZchn711">
    <w:name w:val="Kopfzeile Zchn711"/>
    <w:basedOn w:val="Absatz-Standardschriftart"/>
    <w:uiPriority w:val="99"/>
    <w:rsid w:val="006204C5"/>
  </w:style>
  <w:style w:type="character" w:customStyle="1" w:styleId="FuzeileZchn711">
    <w:name w:val="Fußzeile Zchn711"/>
    <w:basedOn w:val="Absatz-Standardschriftart"/>
    <w:uiPriority w:val="99"/>
    <w:rsid w:val="006204C5"/>
  </w:style>
  <w:style w:type="character" w:customStyle="1" w:styleId="EndNoteBibliographyTitleZchn711">
    <w:name w:val="EndNote Bibliography Title Zchn71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EndNoteBibliographyZchn611">
    <w:name w:val="EndNote Bibliography Zchn61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711">
    <w:name w:val="Fußnotentext Zchn711"/>
    <w:aliases w:val=" Char Zchn611,Char Zchn611, Char1 Zchn211,Char1 Zchn211, Char2 Zchn211,Char2 Zchn211, Char3 Zchn211,Char3 Zchn211, Char4 Zchn211,Char4 Zchn211"/>
    <w:basedOn w:val="Absatz-Standardschriftart"/>
    <w:uiPriority w:val="99"/>
    <w:rsid w:val="006204C5"/>
    <w:rPr>
      <w:sz w:val="20"/>
      <w:szCs w:val="20"/>
    </w:rPr>
  </w:style>
  <w:style w:type="character" w:customStyle="1" w:styleId="SprechblasentextZchn711">
    <w:name w:val="Sprechblasentext Zchn711"/>
    <w:basedOn w:val="Absatz-Standardschriftart"/>
    <w:uiPriority w:val="99"/>
    <w:rsid w:val="006204C5"/>
    <w:rPr>
      <w:rFonts w:ascii="Tahoma" w:hAnsi="Tahoma" w:cs="Tahoma"/>
      <w:sz w:val="16"/>
      <w:szCs w:val="16"/>
    </w:rPr>
  </w:style>
  <w:style w:type="character" w:customStyle="1" w:styleId="KommentartextZchn711">
    <w:name w:val="Kommentartext Zchn7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apple-converted-space511">
    <w:name w:val="apple-converted-space511"/>
    <w:basedOn w:val="Absatz-Standardschriftart"/>
    <w:rsid w:val="006204C5"/>
  </w:style>
  <w:style w:type="character" w:customStyle="1" w:styleId="EndnotentextZchn711">
    <w:name w:val="Endnotentext Zchn7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akk211">
    <w:name w:val="akk211"/>
    <w:basedOn w:val="Absatz-Standardschriftart"/>
    <w:rsid w:val="006204C5"/>
  </w:style>
  <w:style w:type="paragraph" w:customStyle="1" w:styleId="Formatvorlage1512">
    <w:name w:val="Formatvorlage1512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512">
    <w:name w:val="Formatvorlage2512"/>
    <w:basedOn w:val="berschrift1"/>
    <w:qFormat/>
    <w:rsid w:val="006204C5"/>
    <w:rPr>
      <w:rFonts w:eastAsia="Times New Roman"/>
      <w:sz w:val="28"/>
    </w:rPr>
  </w:style>
  <w:style w:type="character" w:customStyle="1" w:styleId="SprechblasentextZchn1311">
    <w:name w:val="Sprechblasentext Zchn1311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1611">
    <w:name w:val="Kommentartext Zchn16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ListenabsatzZchn611">
    <w:name w:val="Listenabsatz Zchn611"/>
    <w:basedOn w:val="Absatz-Standardschriftart"/>
    <w:uiPriority w:val="34"/>
    <w:rsid w:val="006204C5"/>
  </w:style>
  <w:style w:type="character" w:customStyle="1" w:styleId="berschrift3Zchn1311">
    <w:name w:val="Überschrift 3 Zchn1311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berschrift4Zchn1311">
    <w:name w:val="Überschrift 4 Zchn1311"/>
    <w:basedOn w:val="Absatz-Standardschriftart"/>
    <w:uiPriority w:val="9"/>
    <w:rsid w:val="006204C5"/>
    <w:rPr>
      <w:rFonts w:ascii="Times New Roman" w:eastAsiaTheme="majorEastAsia" w:hAnsi="Times New Roman" w:cstheme="majorBidi"/>
      <w:b/>
      <w:iCs/>
      <w:sz w:val="24"/>
    </w:rPr>
  </w:style>
  <w:style w:type="character" w:customStyle="1" w:styleId="berschrift5Zchn1311">
    <w:name w:val="Überschrift 5 Zchn1311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</w:rPr>
  </w:style>
  <w:style w:type="character" w:customStyle="1" w:styleId="KopfzeileZchn1311">
    <w:name w:val="Kopfzeile Zchn1311"/>
    <w:basedOn w:val="Absatz-Standardschriftart"/>
    <w:uiPriority w:val="99"/>
    <w:rsid w:val="006204C5"/>
  </w:style>
  <w:style w:type="character" w:customStyle="1" w:styleId="FuzeileZchn1311">
    <w:name w:val="Fußzeile Zchn1311"/>
    <w:basedOn w:val="Absatz-Standardschriftart"/>
    <w:uiPriority w:val="99"/>
    <w:rsid w:val="006204C5"/>
  </w:style>
  <w:style w:type="character" w:customStyle="1" w:styleId="EndNoteBibliographyTitleZchn1511">
    <w:name w:val="EndNote Bibliography Title Zchn151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w211">
    <w:name w:val="w211"/>
    <w:basedOn w:val="Absatz-Standardschriftart"/>
    <w:rsid w:val="006204C5"/>
  </w:style>
  <w:style w:type="character" w:customStyle="1" w:styleId="foreign211">
    <w:name w:val="foreign211"/>
    <w:basedOn w:val="Absatz-Standardschriftart"/>
    <w:rsid w:val="006204C5"/>
  </w:style>
  <w:style w:type="character" w:customStyle="1" w:styleId="EndnotentextZchn11311">
    <w:name w:val="Endnotentext Zchn113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proper211">
    <w:name w:val="proper211"/>
    <w:basedOn w:val="Absatz-Standardschriftart"/>
    <w:rsid w:val="006204C5"/>
  </w:style>
  <w:style w:type="character" w:customStyle="1" w:styleId="note211">
    <w:name w:val="note211"/>
    <w:basedOn w:val="Absatz-Standardschriftart"/>
    <w:rsid w:val="006204C5"/>
  </w:style>
  <w:style w:type="character" w:customStyle="1" w:styleId="berschrift1Zchn12111">
    <w:name w:val="Überschrift 1 Zchn12111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8"/>
      <w:szCs w:val="32"/>
    </w:rPr>
  </w:style>
  <w:style w:type="character" w:customStyle="1" w:styleId="KopfzeileZchn22111">
    <w:name w:val="Kopfzeile Zchn22111"/>
    <w:basedOn w:val="Absatz-Standardschriftart"/>
    <w:uiPriority w:val="99"/>
    <w:rsid w:val="006204C5"/>
  </w:style>
  <w:style w:type="character" w:customStyle="1" w:styleId="FuzeileZchn22111">
    <w:name w:val="Fußzeile Zchn22111"/>
    <w:basedOn w:val="Absatz-Standardschriftart"/>
    <w:uiPriority w:val="99"/>
    <w:rsid w:val="006204C5"/>
  </w:style>
  <w:style w:type="character" w:customStyle="1" w:styleId="EndNoteBibliographyTitleZchn2511">
    <w:name w:val="EndNote Bibliography Title Zchn251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EndNoteBibliographyZchn12111">
    <w:name w:val="EndNote Bibliography Zchn1211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SprechblasentextZchn22111">
    <w:name w:val="Sprechblasentext Zchn22111"/>
    <w:basedOn w:val="Absatz-Standardschriftart"/>
    <w:uiPriority w:val="99"/>
    <w:rsid w:val="006204C5"/>
    <w:rPr>
      <w:rFonts w:ascii="Tahoma" w:hAnsi="Tahoma" w:cs="Tahoma"/>
      <w:sz w:val="16"/>
      <w:szCs w:val="16"/>
    </w:rPr>
  </w:style>
  <w:style w:type="character" w:customStyle="1" w:styleId="KommentartextZchn22111">
    <w:name w:val="Kommentartext Zchn221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EndnotentextZchn22111">
    <w:name w:val="Endnotentext Zchn221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SprechblasentextZchn11311">
    <w:name w:val="Sprechblasentext Zchn11311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11311">
    <w:name w:val="Kommentartext Zchn113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ListenabsatzZchn12111">
    <w:name w:val="Listenabsatz Zchn12111"/>
    <w:basedOn w:val="Absatz-Standardschriftart"/>
    <w:uiPriority w:val="34"/>
    <w:rsid w:val="006204C5"/>
  </w:style>
  <w:style w:type="character" w:customStyle="1" w:styleId="KopfzeileZchn3211">
    <w:name w:val="Kopfzeile Zchn3211"/>
    <w:basedOn w:val="Absatz-Standardschriftart"/>
    <w:uiPriority w:val="99"/>
    <w:rsid w:val="006204C5"/>
  </w:style>
  <w:style w:type="character" w:customStyle="1" w:styleId="FuzeileZchn3211">
    <w:name w:val="Fußzeile Zchn3211"/>
    <w:basedOn w:val="Absatz-Standardschriftart"/>
    <w:uiPriority w:val="99"/>
    <w:rsid w:val="006204C5"/>
  </w:style>
  <w:style w:type="character" w:customStyle="1" w:styleId="EndNoteBibliographyTitleZchn32111">
    <w:name w:val="EndNote Bibliography Title Zchn3211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EndNoteBibliographyZchn22111">
    <w:name w:val="EndNote Bibliography Zchn2211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SprechblasentextZchn3211">
    <w:name w:val="Sprechblasentext Zchn3211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3211">
    <w:name w:val="Kommentartext Zchn32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ListenabsatzZchn22111">
    <w:name w:val="Listenabsatz Zchn22111"/>
    <w:basedOn w:val="Absatz-Standardschriftart"/>
    <w:uiPriority w:val="34"/>
    <w:rsid w:val="006204C5"/>
  </w:style>
  <w:style w:type="character" w:customStyle="1" w:styleId="FunotentextZchn112111">
    <w:name w:val="Fußnotentext Zchn112111"/>
    <w:aliases w:val="Char Zchn112111"/>
    <w:basedOn w:val="Absatz-Standardschriftart"/>
    <w:uiPriority w:val="99"/>
    <w:semiHidden/>
    <w:rsid w:val="006204C5"/>
    <w:rPr>
      <w:sz w:val="20"/>
      <w:szCs w:val="20"/>
      <w:lang w:val="de-DE"/>
    </w:rPr>
  </w:style>
  <w:style w:type="character" w:customStyle="1" w:styleId="KommentartextZchn12211">
    <w:name w:val="Kommentartext Zchn122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item411">
    <w:name w:val="item411"/>
    <w:basedOn w:val="Absatz-Standardschriftart"/>
    <w:rsid w:val="006204C5"/>
  </w:style>
  <w:style w:type="character" w:customStyle="1" w:styleId="apple-converted-space1211">
    <w:name w:val="apple-converted-space1211"/>
    <w:basedOn w:val="Absatz-Standardschriftart"/>
    <w:rsid w:val="006204C5"/>
  </w:style>
  <w:style w:type="character" w:customStyle="1" w:styleId="ao--italic411">
    <w:name w:val="ao--italic411"/>
    <w:basedOn w:val="Absatz-Standardschriftart"/>
    <w:rsid w:val="006204C5"/>
  </w:style>
  <w:style w:type="character" w:customStyle="1" w:styleId="A4411">
    <w:name w:val="A4411"/>
    <w:uiPriority w:val="99"/>
    <w:rsid w:val="006204C5"/>
    <w:rPr>
      <w:color w:val="000000"/>
    </w:rPr>
  </w:style>
  <w:style w:type="character" w:customStyle="1" w:styleId="EndnotentextZchn3211">
    <w:name w:val="Endnotentext Zchn3211"/>
    <w:basedOn w:val="Absatz-Standardschriftart"/>
    <w:uiPriority w:val="99"/>
    <w:semiHidden/>
    <w:rsid w:val="006204C5"/>
    <w:rPr>
      <w:sz w:val="20"/>
      <w:szCs w:val="20"/>
      <w:lang w:val="en-US"/>
    </w:rPr>
  </w:style>
  <w:style w:type="character" w:customStyle="1" w:styleId="gmail-s1411">
    <w:name w:val="gmail-s1411"/>
    <w:basedOn w:val="Absatz-Standardschriftart"/>
    <w:rsid w:val="006204C5"/>
  </w:style>
  <w:style w:type="character" w:customStyle="1" w:styleId="gmail-s2411">
    <w:name w:val="gmail-s2411"/>
    <w:basedOn w:val="Absatz-Standardschriftart"/>
    <w:rsid w:val="006204C5"/>
  </w:style>
  <w:style w:type="character" w:customStyle="1" w:styleId="gmail-s3411">
    <w:name w:val="gmail-s3411"/>
    <w:basedOn w:val="Absatz-Standardschriftart"/>
    <w:rsid w:val="006204C5"/>
  </w:style>
  <w:style w:type="character" w:customStyle="1" w:styleId="gmail-s4411">
    <w:name w:val="gmail-s4411"/>
    <w:basedOn w:val="Absatz-Standardschriftart"/>
    <w:rsid w:val="006204C5"/>
  </w:style>
  <w:style w:type="character" w:customStyle="1" w:styleId="gmail-s5411">
    <w:name w:val="gmail-s5411"/>
    <w:basedOn w:val="Absatz-Standardschriftart"/>
    <w:rsid w:val="006204C5"/>
  </w:style>
  <w:style w:type="character" w:customStyle="1" w:styleId="EndNoteBibliographyTitleZchn112111">
    <w:name w:val="EndNote Bibliography Title Zchn112111"/>
    <w:basedOn w:val="Absatz-Standardschriftart"/>
    <w:rsid w:val="006204C5"/>
    <w:rPr>
      <w:rFonts w:ascii="Times New Roman" w:hAnsi="Times New Roman"/>
      <w:sz w:val="20"/>
      <w:szCs w:val="20"/>
      <w:lang w:val="de-DE"/>
    </w:rPr>
  </w:style>
  <w:style w:type="character" w:customStyle="1" w:styleId="EndNoteBibliographyTitleZchn21211">
    <w:name w:val="EndNote Bibliography Title Zchn2121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berschrift5Zchn2211">
    <w:name w:val="Überschrift 5 Zchn2211"/>
    <w:basedOn w:val="Absatz-Standardschriftart"/>
    <w:uiPriority w:val="9"/>
    <w:rsid w:val="006204C5"/>
    <w:rPr>
      <w:rFonts w:asciiTheme="majorHAnsi" w:eastAsiaTheme="majorEastAsia" w:hAnsiTheme="majorHAnsi" w:cstheme="majorBidi"/>
      <w:color w:val="2E74B5" w:themeColor="accent1" w:themeShade="BF"/>
      <w:sz w:val="24"/>
    </w:rPr>
  </w:style>
  <w:style w:type="character" w:customStyle="1" w:styleId="KopfzeileZchn4211">
    <w:name w:val="Kopfzeile Zchn4211"/>
    <w:basedOn w:val="Absatz-Standardschriftart"/>
    <w:uiPriority w:val="99"/>
    <w:rsid w:val="006204C5"/>
  </w:style>
  <w:style w:type="character" w:customStyle="1" w:styleId="FuzeileZchn4211">
    <w:name w:val="Fußzeile Zchn4211"/>
    <w:basedOn w:val="Absatz-Standardschriftart"/>
    <w:uiPriority w:val="99"/>
    <w:rsid w:val="006204C5"/>
  </w:style>
  <w:style w:type="character" w:customStyle="1" w:styleId="EndNoteBibliographyTitleZchn42111">
    <w:name w:val="EndNote Bibliography Title Zchn4211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EndNoteBibliographyZchn3211">
    <w:name w:val="EndNote Bibliography Zchn321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4211">
    <w:name w:val="Fußnotentext Zchn4211"/>
    <w:aliases w:val=" Char Zchn3211,Char Zchn3211"/>
    <w:basedOn w:val="Absatz-Standardschriftart"/>
    <w:uiPriority w:val="99"/>
    <w:rsid w:val="006204C5"/>
    <w:rPr>
      <w:sz w:val="20"/>
      <w:szCs w:val="20"/>
    </w:rPr>
  </w:style>
  <w:style w:type="character" w:customStyle="1" w:styleId="SprechblasentextZchn4211">
    <w:name w:val="Sprechblasentext Zchn4211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4211">
    <w:name w:val="Kommentartext Zchn42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ListenabsatzZchn3211">
    <w:name w:val="Listenabsatz Zchn3211"/>
    <w:basedOn w:val="Absatz-Standardschriftart"/>
    <w:uiPriority w:val="34"/>
    <w:rsid w:val="006204C5"/>
  </w:style>
  <w:style w:type="character" w:customStyle="1" w:styleId="KommentartextZchn13211">
    <w:name w:val="Kommentartext Zchn132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item1211">
    <w:name w:val="item1211"/>
    <w:basedOn w:val="Absatz-Standardschriftart"/>
    <w:rsid w:val="006204C5"/>
  </w:style>
  <w:style w:type="character" w:customStyle="1" w:styleId="apple-converted-space2211">
    <w:name w:val="apple-converted-space2211"/>
    <w:basedOn w:val="Absatz-Standardschriftart"/>
    <w:rsid w:val="006204C5"/>
  </w:style>
  <w:style w:type="character" w:customStyle="1" w:styleId="ao--italic1211">
    <w:name w:val="ao--italic1211"/>
    <w:basedOn w:val="Absatz-Standardschriftart"/>
    <w:rsid w:val="006204C5"/>
  </w:style>
  <w:style w:type="character" w:customStyle="1" w:styleId="A41211">
    <w:name w:val="A41211"/>
    <w:uiPriority w:val="99"/>
    <w:rsid w:val="006204C5"/>
    <w:rPr>
      <w:color w:val="000000"/>
    </w:rPr>
  </w:style>
  <w:style w:type="character" w:customStyle="1" w:styleId="EndnotentextZchn4211">
    <w:name w:val="Endnotentext Zchn4211"/>
    <w:basedOn w:val="Absatz-Standardschriftart"/>
    <w:uiPriority w:val="99"/>
    <w:semiHidden/>
    <w:rsid w:val="006204C5"/>
    <w:rPr>
      <w:sz w:val="20"/>
      <w:szCs w:val="20"/>
      <w:lang w:val="en-US"/>
    </w:rPr>
  </w:style>
  <w:style w:type="character" w:customStyle="1" w:styleId="gmail-s11211">
    <w:name w:val="gmail-s11211"/>
    <w:basedOn w:val="Absatz-Standardschriftart"/>
    <w:rsid w:val="006204C5"/>
  </w:style>
  <w:style w:type="character" w:customStyle="1" w:styleId="gmail-s21211">
    <w:name w:val="gmail-s21211"/>
    <w:basedOn w:val="Absatz-Standardschriftart"/>
    <w:rsid w:val="006204C5"/>
  </w:style>
  <w:style w:type="character" w:customStyle="1" w:styleId="gmail-s31211">
    <w:name w:val="gmail-s31211"/>
    <w:basedOn w:val="Absatz-Standardschriftart"/>
    <w:rsid w:val="006204C5"/>
  </w:style>
  <w:style w:type="character" w:customStyle="1" w:styleId="gmail-s41211">
    <w:name w:val="gmail-s41211"/>
    <w:basedOn w:val="Absatz-Standardschriftart"/>
    <w:rsid w:val="006204C5"/>
  </w:style>
  <w:style w:type="character" w:customStyle="1" w:styleId="gmail-s51211">
    <w:name w:val="gmail-s51211"/>
    <w:basedOn w:val="Absatz-Standardschriftart"/>
    <w:rsid w:val="006204C5"/>
  </w:style>
  <w:style w:type="character" w:customStyle="1" w:styleId="EndNoteBibliographyTitleZchn12211">
    <w:name w:val="EndNote Bibliography Title Zchn12211"/>
    <w:basedOn w:val="Absatz-Standardschriftart"/>
    <w:rsid w:val="006204C5"/>
    <w:rPr>
      <w:rFonts w:ascii="Times New Roman" w:hAnsi="Times New Roman"/>
      <w:sz w:val="20"/>
      <w:szCs w:val="20"/>
      <w:lang w:val="de-DE"/>
    </w:rPr>
  </w:style>
  <w:style w:type="character" w:customStyle="1" w:styleId="EndNoteBibliographyTitleZchn22211">
    <w:name w:val="EndNote Bibliography Title Zchn2221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berschrift5Zchn3211">
    <w:name w:val="Überschrift 5 Zchn3211"/>
    <w:basedOn w:val="Absatz-Standardschriftart"/>
    <w:uiPriority w:val="9"/>
    <w:rsid w:val="006204C5"/>
    <w:rPr>
      <w:rFonts w:asciiTheme="majorHAnsi" w:eastAsiaTheme="majorEastAsia" w:hAnsiTheme="majorHAnsi" w:cstheme="majorBidi"/>
      <w:color w:val="2E74B5" w:themeColor="accent1" w:themeShade="BF"/>
      <w:sz w:val="24"/>
    </w:rPr>
  </w:style>
  <w:style w:type="character" w:customStyle="1" w:styleId="KopfzeileZchn5211">
    <w:name w:val="Kopfzeile Zchn5211"/>
    <w:basedOn w:val="Absatz-Standardschriftart"/>
    <w:uiPriority w:val="99"/>
    <w:rsid w:val="006204C5"/>
  </w:style>
  <w:style w:type="character" w:customStyle="1" w:styleId="FuzeileZchn5211">
    <w:name w:val="Fußzeile Zchn5211"/>
    <w:basedOn w:val="Absatz-Standardschriftart"/>
    <w:uiPriority w:val="99"/>
    <w:rsid w:val="006204C5"/>
  </w:style>
  <w:style w:type="character" w:customStyle="1" w:styleId="EndNoteBibliographyTitleZchn5211">
    <w:name w:val="EndNote Bibliography Title Zchn521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EndNoteBibliographyZchn4211">
    <w:name w:val="EndNote Bibliography Zchn421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5211">
    <w:name w:val="Fußnotentext Zchn5211"/>
    <w:aliases w:val=" Char Zchn4211,Char Zchn4211"/>
    <w:basedOn w:val="Absatz-Standardschriftart"/>
    <w:uiPriority w:val="99"/>
    <w:rsid w:val="006204C5"/>
    <w:rPr>
      <w:sz w:val="20"/>
      <w:szCs w:val="20"/>
    </w:rPr>
  </w:style>
  <w:style w:type="character" w:customStyle="1" w:styleId="SprechblasentextZchn5211">
    <w:name w:val="Sprechblasentext Zchn5211"/>
    <w:basedOn w:val="Absatz-Standardschriftart"/>
    <w:uiPriority w:val="99"/>
    <w:semiHidden/>
    <w:rsid w:val="006204C5"/>
    <w:rPr>
      <w:rFonts w:ascii="Segoe UI" w:hAnsi="Segoe UI" w:cs="Segoe UI"/>
      <w:sz w:val="18"/>
      <w:szCs w:val="18"/>
    </w:rPr>
  </w:style>
  <w:style w:type="character" w:customStyle="1" w:styleId="KommentartextZchn5211">
    <w:name w:val="Kommentartext Zchn52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ListenabsatzZchn4211">
    <w:name w:val="Listenabsatz Zchn4211"/>
    <w:basedOn w:val="Absatz-Standardschriftart"/>
    <w:uiPriority w:val="34"/>
    <w:rsid w:val="006204C5"/>
  </w:style>
  <w:style w:type="character" w:customStyle="1" w:styleId="FunotentextZchn13211">
    <w:name w:val="Fußnotentext Zchn13211"/>
    <w:aliases w:val="Char Zchn13211"/>
    <w:basedOn w:val="Absatz-Standardschriftart"/>
    <w:uiPriority w:val="99"/>
    <w:semiHidden/>
    <w:rsid w:val="006204C5"/>
    <w:rPr>
      <w:sz w:val="20"/>
      <w:szCs w:val="20"/>
      <w:lang w:val="de-DE"/>
    </w:rPr>
  </w:style>
  <w:style w:type="character" w:customStyle="1" w:styleId="KommentartextZchn14211">
    <w:name w:val="Kommentartext Zchn1421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item2211">
    <w:name w:val="item2211"/>
    <w:basedOn w:val="Absatz-Standardschriftart"/>
    <w:rsid w:val="006204C5"/>
  </w:style>
  <w:style w:type="character" w:customStyle="1" w:styleId="apple-converted-space3211">
    <w:name w:val="apple-converted-space3211"/>
    <w:basedOn w:val="Absatz-Standardschriftart"/>
    <w:rsid w:val="006204C5"/>
  </w:style>
  <w:style w:type="character" w:customStyle="1" w:styleId="ao--italic2211">
    <w:name w:val="ao--italic2211"/>
    <w:basedOn w:val="Absatz-Standardschriftart"/>
    <w:rsid w:val="006204C5"/>
  </w:style>
  <w:style w:type="character" w:customStyle="1" w:styleId="A42211">
    <w:name w:val="A42211"/>
    <w:uiPriority w:val="99"/>
    <w:rsid w:val="006204C5"/>
    <w:rPr>
      <w:color w:val="000000"/>
    </w:rPr>
  </w:style>
  <w:style w:type="character" w:customStyle="1" w:styleId="EndnotentextZchn5211">
    <w:name w:val="Endnotentext Zchn5211"/>
    <w:basedOn w:val="Absatz-Standardschriftart"/>
    <w:uiPriority w:val="99"/>
    <w:semiHidden/>
    <w:rsid w:val="006204C5"/>
    <w:rPr>
      <w:sz w:val="20"/>
      <w:szCs w:val="20"/>
      <w:lang w:val="en-US"/>
    </w:rPr>
  </w:style>
  <w:style w:type="character" w:customStyle="1" w:styleId="gmail-s12211">
    <w:name w:val="gmail-s12211"/>
    <w:basedOn w:val="Absatz-Standardschriftart"/>
    <w:rsid w:val="006204C5"/>
  </w:style>
  <w:style w:type="character" w:customStyle="1" w:styleId="gmail-s22211">
    <w:name w:val="gmail-s22211"/>
    <w:basedOn w:val="Absatz-Standardschriftart"/>
    <w:rsid w:val="006204C5"/>
  </w:style>
  <w:style w:type="character" w:customStyle="1" w:styleId="gmail-s32211">
    <w:name w:val="gmail-s32211"/>
    <w:basedOn w:val="Absatz-Standardschriftart"/>
    <w:rsid w:val="006204C5"/>
  </w:style>
  <w:style w:type="character" w:customStyle="1" w:styleId="gmail-s42211">
    <w:name w:val="gmail-s42211"/>
    <w:basedOn w:val="Absatz-Standardschriftart"/>
    <w:rsid w:val="006204C5"/>
  </w:style>
  <w:style w:type="character" w:customStyle="1" w:styleId="gmail-s52211">
    <w:name w:val="gmail-s52211"/>
    <w:basedOn w:val="Absatz-Standardschriftart"/>
    <w:rsid w:val="006204C5"/>
  </w:style>
  <w:style w:type="character" w:customStyle="1" w:styleId="EndNoteBibliographyTitleZchn13211">
    <w:name w:val="EndNote Bibliography Title Zchn13211"/>
    <w:basedOn w:val="Absatz-Standardschriftart"/>
    <w:rsid w:val="006204C5"/>
    <w:rPr>
      <w:rFonts w:ascii="Times New Roman" w:hAnsi="Times New Roman"/>
      <w:sz w:val="20"/>
      <w:szCs w:val="20"/>
      <w:lang w:val="de-DE"/>
    </w:rPr>
  </w:style>
  <w:style w:type="character" w:customStyle="1" w:styleId="EndNoteBibliographyTitleZchn23211">
    <w:name w:val="EndNote Bibliography Title Zchn2321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berschrift4Zchn2211">
    <w:name w:val="Überschrift 4 Zchn2211"/>
    <w:basedOn w:val="Absatz-Standardschriftart"/>
    <w:uiPriority w:val="9"/>
    <w:rsid w:val="006204C5"/>
    <w:rPr>
      <w:rFonts w:asciiTheme="majorHAnsi" w:eastAsiaTheme="majorEastAsia" w:hAnsiTheme="majorHAnsi" w:cstheme="majorBidi"/>
      <w:i/>
      <w:iCs/>
      <w:color w:val="2E74B5" w:themeColor="accent1" w:themeShade="BF"/>
      <w:sz w:val="24"/>
    </w:rPr>
  </w:style>
  <w:style w:type="character" w:customStyle="1" w:styleId="KopfzeileZchn81">
    <w:name w:val="Kopfzeile Zchn81"/>
    <w:basedOn w:val="Absatz-Standardschriftart"/>
    <w:uiPriority w:val="99"/>
    <w:rsid w:val="006204C5"/>
  </w:style>
  <w:style w:type="character" w:customStyle="1" w:styleId="FuzeileZchn81">
    <w:name w:val="Fußzeile Zchn81"/>
    <w:basedOn w:val="Absatz-Standardschriftart"/>
    <w:uiPriority w:val="99"/>
    <w:rsid w:val="006204C5"/>
  </w:style>
  <w:style w:type="paragraph" w:customStyle="1" w:styleId="EndNoteBibliographyTitle71">
    <w:name w:val="EndNote Bibliography Title7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Zchn81">
    <w:name w:val="EndNote Bibliography Title Zchn81"/>
    <w:basedOn w:val="Absatz-Standardschriftart"/>
    <w:rsid w:val="006204C5"/>
    <w:rPr>
      <w:rFonts w:ascii="Calibri" w:hAnsi="Calibri"/>
      <w:noProof/>
      <w:lang w:val="en-US"/>
    </w:rPr>
  </w:style>
  <w:style w:type="paragraph" w:customStyle="1" w:styleId="EndNoteBibliography71">
    <w:name w:val="EndNote Bibliography7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71">
    <w:name w:val="EndNote Bibliography Zchn7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81">
    <w:name w:val="Fußnotentext Zchn81"/>
    <w:aliases w:val=" Char Zchn71,Char Zchn71, Char1 Zchn41,Char1 Zchn41, Char2 Zchn41,Char2 Zchn41, Char3 Zchn41,Char3 Zchn41, Char4 Zchn41,Char4 Zchn41"/>
    <w:basedOn w:val="Absatz-Standardschriftart"/>
    <w:uiPriority w:val="99"/>
    <w:rsid w:val="006204C5"/>
    <w:rPr>
      <w:sz w:val="20"/>
      <w:szCs w:val="20"/>
    </w:rPr>
  </w:style>
  <w:style w:type="character" w:customStyle="1" w:styleId="SprechblasentextZchn81">
    <w:name w:val="Sprechblasentext Zchn81"/>
    <w:basedOn w:val="Absatz-Standardschriftart"/>
    <w:uiPriority w:val="99"/>
    <w:rsid w:val="006204C5"/>
    <w:rPr>
      <w:rFonts w:ascii="Tahoma" w:hAnsi="Tahoma" w:cs="Tahoma"/>
      <w:sz w:val="16"/>
      <w:szCs w:val="16"/>
    </w:rPr>
  </w:style>
  <w:style w:type="character" w:customStyle="1" w:styleId="KommentartextZchn81">
    <w:name w:val="Kommentartext Zchn8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81">
    <w:name w:val="Kommentarthema Zchn8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41">
    <w:name w:val="Default4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EndnotentextZchn81">
    <w:name w:val="Endnotentext Zchn81"/>
    <w:basedOn w:val="Absatz-Standardschriftart"/>
    <w:uiPriority w:val="99"/>
    <w:semiHidden/>
    <w:rsid w:val="006204C5"/>
    <w:rPr>
      <w:sz w:val="20"/>
      <w:szCs w:val="20"/>
    </w:rPr>
  </w:style>
  <w:style w:type="paragraph" w:customStyle="1" w:styleId="Formatvorlage1611">
    <w:name w:val="Formatvorlage161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611">
    <w:name w:val="Formatvorlage2611"/>
    <w:basedOn w:val="berschrift1"/>
    <w:qFormat/>
    <w:rsid w:val="006204C5"/>
    <w:rPr>
      <w:rFonts w:eastAsia="Times New Roman"/>
      <w:sz w:val="28"/>
    </w:rPr>
  </w:style>
  <w:style w:type="character" w:customStyle="1" w:styleId="KommentarthemaZchn181">
    <w:name w:val="Kommentarthema Zchn181"/>
    <w:basedOn w:val="KommentartextZchn1"/>
    <w:uiPriority w:val="99"/>
    <w:semiHidden/>
    <w:rsid w:val="006204C5"/>
    <w:rPr>
      <w:b/>
      <w:bCs/>
      <w:sz w:val="20"/>
      <w:szCs w:val="20"/>
    </w:rPr>
  </w:style>
  <w:style w:type="character" w:customStyle="1" w:styleId="ListenabsatzZchn71">
    <w:name w:val="Listenabsatz Zchn71"/>
    <w:basedOn w:val="Absatz-Standardschriftart"/>
    <w:uiPriority w:val="34"/>
    <w:rsid w:val="006204C5"/>
  </w:style>
  <w:style w:type="paragraph" w:customStyle="1" w:styleId="SumGlossarNeu31">
    <w:name w:val="SumGlossarNeu31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61">
    <w:name w:val="msonormal6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berschrift5Zchn141">
    <w:name w:val="Überschrift 5 Zchn141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</w:rPr>
  </w:style>
  <w:style w:type="table" w:customStyle="1" w:styleId="TabellemithellemGitternetz131">
    <w:name w:val="Tabelle mit hellem Gitternetz13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1141">
    <w:name w:val="Kommentarthema Zchn114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31">
    <w:name w:val="Tabelle mit hellem Gitternetz23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berschrift1Zchn131">
    <w:name w:val="Überschrift 1 Zchn131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8"/>
      <w:szCs w:val="32"/>
    </w:rPr>
  </w:style>
  <w:style w:type="paragraph" w:customStyle="1" w:styleId="EndNoteBibliographyTitle131">
    <w:name w:val="EndNote Bibliography Title13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31">
    <w:name w:val="EndNote Bibliography13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FunotentextZchn231">
    <w:name w:val="Fußnotentext Zchn231"/>
    <w:aliases w:val=" Char Zchn131,Char Zchn161"/>
    <w:basedOn w:val="Absatz-Standardschriftart"/>
    <w:uiPriority w:val="99"/>
    <w:rsid w:val="006204C5"/>
    <w:rPr>
      <w:sz w:val="20"/>
      <w:szCs w:val="20"/>
    </w:rPr>
  </w:style>
  <w:style w:type="character" w:customStyle="1" w:styleId="SprechblasentextZchn231">
    <w:name w:val="Sprechblasentext Zchn231"/>
    <w:basedOn w:val="Absatz-Standardschriftart"/>
    <w:uiPriority w:val="99"/>
    <w:rsid w:val="006204C5"/>
    <w:rPr>
      <w:rFonts w:ascii="Tahoma" w:hAnsi="Tahoma" w:cs="Tahoma"/>
      <w:sz w:val="16"/>
      <w:szCs w:val="16"/>
    </w:rPr>
  </w:style>
  <w:style w:type="character" w:customStyle="1" w:styleId="KommentarthemaZchn231">
    <w:name w:val="Kommentarthema Zchn23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31">
    <w:name w:val="Default13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EndnotentextZchn231">
    <w:name w:val="Endnotentext Zchn231"/>
    <w:basedOn w:val="Absatz-Standardschriftart"/>
    <w:uiPriority w:val="99"/>
    <w:semiHidden/>
    <w:rsid w:val="006204C5"/>
    <w:rPr>
      <w:sz w:val="20"/>
      <w:szCs w:val="20"/>
    </w:rPr>
  </w:style>
  <w:style w:type="paragraph" w:customStyle="1" w:styleId="Formatvorlage1131">
    <w:name w:val="Formatvorlage113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131">
    <w:name w:val="Formatvorlage2131"/>
    <w:basedOn w:val="berschrift1"/>
    <w:qFormat/>
    <w:rsid w:val="006204C5"/>
    <w:rPr>
      <w:rFonts w:eastAsia="Times New Roman"/>
      <w:sz w:val="28"/>
    </w:rPr>
  </w:style>
  <w:style w:type="character" w:customStyle="1" w:styleId="KommentarthemaZchn1231">
    <w:name w:val="Kommentarthema Zchn123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EndNoteBibliographyTitle231">
    <w:name w:val="EndNote Bibliography Title23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31">
    <w:name w:val="EndNote Bibliography23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231">
    <w:name w:val="EndNote Bibliography Zchn23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331">
    <w:name w:val="Fußnotentext Zchn331"/>
    <w:aliases w:val=" Char Zchn231,Char Zchn231"/>
    <w:basedOn w:val="Absatz-Standardschriftart"/>
    <w:uiPriority w:val="99"/>
    <w:rsid w:val="006204C5"/>
    <w:rPr>
      <w:sz w:val="20"/>
      <w:szCs w:val="20"/>
    </w:rPr>
  </w:style>
  <w:style w:type="paragraph" w:customStyle="1" w:styleId="msonormal131">
    <w:name w:val="msonormal13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KommentarthemaZchn331">
    <w:name w:val="Kommentarthema Zchn33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31">
    <w:name w:val="Formatvorlage123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231">
    <w:name w:val="Formatvorlage2231"/>
    <w:basedOn w:val="berschrift1"/>
    <w:qFormat/>
    <w:rsid w:val="006204C5"/>
    <w:rPr>
      <w:rFonts w:eastAsia="Times New Roman"/>
      <w:sz w:val="28"/>
    </w:rPr>
  </w:style>
  <w:style w:type="character" w:customStyle="1" w:styleId="KommentarthemaZchn1331">
    <w:name w:val="Kommentarthema Zchn133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51">
    <w:name w:val="textkörper-einzug5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51">
    <w:name w:val="Pa95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character" w:customStyle="1" w:styleId="EndNoteBibliographyTitleZchn1131">
    <w:name w:val="EndNote Bibliography Title Zchn1131"/>
    <w:basedOn w:val="Absatz-Standardschriftart"/>
    <w:rsid w:val="006204C5"/>
    <w:rPr>
      <w:rFonts w:ascii="Times New Roman" w:hAnsi="Times New Roman"/>
      <w:sz w:val="20"/>
      <w:szCs w:val="20"/>
      <w:lang w:val="de-DE"/>
    </w:rPr>
  </w:style>
  <w:style w:type="paragraph" w:customStyle="1" w:styleId="EndNoteBibliographyTitle331">
    <w:name w:val="EndNote Bibliography Title33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character" w:customStyle="1" w:styleId="EndNoteBibliographyTitleZchn431">
    <w:name w:val="EndNote Bibliography Title Zchn431"/>
    <w:basedOn w:val="Absatz-Standardschriftart"/>
    <w:rsid w:val="006204C5"/>
    <w:rPr>
      <w:rFonts w:ascii="Calibri" w:hAnsi="Calibri"/>
      <w:noProof/>
      <w:lang w:val="en-US"/>
    </w:rPr>
  </w:style>
  <w:style w:type="paragraph" w:customStyle="1" w:styleId="EndNoteBibliography331">
    <w:name w:val="EndNote Bibliography33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231">
    <w:name w:val="msonormal23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KommentarthemaZchn431">
    <w:name w:val="Kommentarthema Zchn43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331">
    <w:name w:val="Formatvorlage133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331">
    <w:name w:val="Formatvorlage2331"/>
    <w:basedOn w:val="berschrift1"/>
    <w:qFormat/>
    <w:rsid w:val="006204C5"/>
    <w:rPr>
      <w:rFonts w:eastAsia="Times New Roman"/>
      <w:sz w:val="28"/>
    </w:rPr>
  </w:style>
  <w:style w:type="character" w:customStyle="1" w:styleId="FunotentextZchn1231">
    <w:name w:val="Fußnotentext Zchn1231"/>
    <w:aliases w:val="Char Zchn1231"/>
    <w:basedOn w:val="Absatz-Standardschriftart"/>
    <w:uiPriority w:val="99"/>
    <w:semiHidden/>
    <w:rsid w:val="006204C5"/>
    <w:rPr>
      <w:sz w:val="20"/>
      <w:szCs w:val="20"/>
      <w:lang w:val="de-DE"/>
    </w:rPr>
  </w:style>
  <w:style w:type="character" w:customStyle="1" w:styleId="KommentarthemaZchn1431">
    <w:name w:val="Kommentarthema Zchn143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31">
    <w:name w:val="textkörper-einzug13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131">
    <w:name w:val="Pa913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paragraph" w:customStyle="1" w:styleId="EndNoteBibliographyTitle431">
    <w:name w:val="EndNote Bibliography Title43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431">
    <w:name w:val="EndNote Bibliography43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331">
    <w:name w:val="msonormal33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KommentarthemaZchn531">
    <w:name w:val="Kommentarthema Zchn53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431">
    <w:name w:val="Formatvorlage143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431">
    <w:name w:val="Formatvorlage2431"/>
    <w:basedOn w:val="berschrift1"/>
    <w:qFormat/>
    <w:rsid w:val="006204C5"/>
    <w:rPr>
      <w:rFonts w:eastAsia="Times New Roman"/>
      <w:sz w:val="28"/>
    </w:rPr>
  </w:style>
  <w:style w:type="character" w:customStyle="1" w:styleId="KommentarthemaZchn1531">
    <w:name w:val="Kommentarthema Zchn153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31">
    <w:name w:val="textkörper-einzug23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231">
    <w:name w:val="Pa923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character" w:customStyle="1" w:styleId="KommentarthemaZchn11131">
    <w:name w:val="Kommentarthema Zchn1113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character" w:customStyle="1" w:styleId="FunotentextZchn621">
    <w:name w:val="Fußnotentext Zchn621"/>
    <w:aliases w:val=" Char Zchn521,Char Zchn521, Char1 Zchn121,Char1 Zchn121, Char2 Zchn121,Char2 Zchn121, Char3 Zchn121,Char3 Zchn121, Char4 Zchn121,Char4 Zchn121"/>
    <w:basedOn w:val="Absatz-Standardschriftart"/>
    <w:uiPriority w:val="99"/>
    <w:rsid w:val="006204C5"/>
    <w:rPr>
      <w:sz w:val="20"/>
      <w:szCs w:val="20"/>
    </w:rPr>
  </w:style>
  <w:style w:type="paragraph" w:customStyle="1" w:styleId="EndNoteBibliographyTitle521">
    <w:name w:val="EndNote Bibliography Title521"/>
    <w:basedOn w:val="Standard"/>
    <w:rsid w:val="006204C5"/>
    <w:pPr>
      <w:spacing w:after="0"/>
      <w:jc w:val="center"/>
    </w:pPr>
    <w:rPr>
      <w:rFonts w:ascii="Calibri" w:hAnsi="Calibri"/>
      <w:noProof/>
      <w:szCs w:val="20"/>
      <w:lang w:val="en-US"/>
    </w:rPr>
  </w:style>
  <w:style w:type="character" w:customStyle="1" w:styleId="EndNoteBibliographyTitleZchn621">
    <w:name w:val="EndNote Bibliography Title Zchn621"/>
    <w:basedOn w:val="Absatz-Standardschriftart"/>
    <w:rsid w:val="006204C5"/>
    <w:rPr>
      <w:rFonts w:ascii="Calibri" w:hAnsi="Calibri"/>
      <w:noProof/>
      <w:sz w:val="20"/>
      <w:szCs w:val="20"/>
      <w:lang w:val="en-US"/>
    </w:rPr>
  </w:style>
  <w:style w:type="paragraph" w:customStyle="1" w:styleId="EndNoteBibliography521">
    <w:name w:val="EndNote Bibliography521"/>
    <w:basedOn w:val="Standard"/>
    <w:rsid w:val="006204C5"/>
    <w:pPr>
      <w:spacing w:line="240" w:lineRule="auto"/>
      <w:jc w:val="both"/>
    </w:pPr>
    <w:rPr>
      <w:rFonts w:ascii="Calibri" w:hAnsi="Calibri"/>
      <w:noProof/>
      <w:szCs w:val="20"/>
      <w:lang w:val="en-US"/>
    </w:rPr>
  </w:style>
  <w:style w:type="character" w:customStyle="1" w:styleId="EndNoteBibliographyZchn521">
    <w:name w:val="EndNote Bibliography Zchn521"/>
    <w:basedOn w:val="Absatz-Standardschriftart"/>
    <w:rsid w:val="006204C5"/>
    <w:rPr>
      <w:rFonts w:ascii="Calibri" w:hAnsi="Calibri"/>
      <w:noProof/>
      <w:sz w:val="20"/>
      <w:szCs w:val="20"/>
      <w:lang w:val="en-US"/>
    </w:rPr>
  </w:style>
  <w:style w:type="character" w:customStyle="1" w:styleId="SprechblasentextZchn621">
    <w:name w:val="Sprechblasentext Zchn621"/>
    <w:basedOn w:val="Absatz-Standardschriftart"/>
    <w:uiPriority w:val="99"/>
    <w:rsid w:val="006204C5"/>
    <w:rPr>
      <w:rFonts w:ascii="Segoe UI" w:hAnsi="Segoe UI" w:cs="Segoe UI"/>
      <w:sz w:val="18"/>
      <w:szCs w:val="18"/>
    </w:rPr>
  </w:style>
  <w:style w:type="table" w:customStyle="1" w:styleId="TabellemithellemGitternetz1121">
    <w:name w:val="Tabelle mit hellem Gitternetz112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621">
    <w:name w:val="Kommentarthema Zchn6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221">
    <w:name w:val="Default22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KommentarthemaZchn1621">
    <w:name w:val="Kommentarthema Zchn162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121">
    <w:name w:val="Tabelle mit hellem Gitternetz212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11221">
    <w:name w:val="Kommentarthema Zchn1122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EndNoteBibliographyTitle1121">
    <w:name w:val="EndNote Bibliography Title112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121">
    <w:name w:val="EndNote Bibliography112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FunotentextZchn2121">
    <w:name w:val="Fußnotentext Zchn2121"/>
    <w:aliases w:val=" Char Zchn1121,Char Zchn1421"/>
    <w:basedOn w:val="Absatz-Standardschriftart"/>
    <w:uiPriority w:val="99"/>
    <w:rsid w:val="006204C5"/>
    <w:rPr>
      <w:sz w:val="20"/>
      <w:szCs w:val="20"/>
    </w:rPr>
  </w:style>
  <w:style w:type="character" w:customStyle="1" w:styleId="KommentarthemaZchn2121">
    <w:name w:val="Kommentarthema Zchn21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121">
    <w:name w:val="Default112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1121">
    <w:name w:val="Formatvorlage1112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1121">
    <w:name w:val="Formatvorlage21121"/>
    <w:basedOn w:val="berschrift1"/>
    <w:qFormat/>
    <w:rsid w:val="006204C5"/>
    <w:rPr>
      <w:rFonts w:eastAsia="Times New Roman"/>
      <w:sz w:val="28"/>
    </w:rPr>
  </w:style>
  <w:style w:type="character" w:customStyle="1" w:styleId="KommentarthemaZchn12121">
    <w:name w:val="Kommentarthema Zchn1212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SumGlossarNeu121">
    <w:name w:val="SumGlossarNeu121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421">
    <w:name w:val="msonormal42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paragraph" w:customStyle="1" w:styleId="EndNoteBibliographyTitle2121">
    <w:name w:val="EndNote Bibliography Title212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121">
    <w:name w:val="EndNote Bibliography212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FunotentextZchn3121">
    <w:name w:val="Fußnotentext Zchn3121"/>
    <w:aliases w:val=" Char Zchn2121,Char Zchn2121"/>
    <w:basedOn w:val="Absatz-Standardschriftart"/>
    <w:uiPriority w:val="99"/>
    <w:rsid w:val="006204C5"/>
    <w:rPr>
      <w:sz w:val="20"/>
      <w:szCs w:val="20"/>
    </w:rPr>
  </w:style>
  <w:style w:type="paragraph" w:customStyle="1" w:styleId="msonormal1121">
    <w:name w:val="msonormal112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KommentarthemaZchn3121">
    <w:name w:val="Kommentarthema Zchn31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121">
    <w:name w:val="Formatvorlage1212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2121">
    <w:name w:val="Formatvorlage22121"/>
    <w:basedOn w:val="berschrift1"/>
    <w:qFormat/>
    <w:rsid w:val="006204C5"/>
    <w:rPr>
      <w:rFonts w:eastAsia="Times New Roman"/>
      <w:sz w:val="28"/>
    </w:rPr>
  </w:style>
  <w:style w:type="character" w:customStyle="1" w:styleId="KommentarthemaZchn13121">
    <w:name w:val="Kommentarthema Zchn1312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321">
    <w:name w:val="textkörper-einzug32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321">
    <w:name w:val="Pa932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paragraph" w:customStyle="1" w:styleId="EndNoteBibliographyTitle3121">
    <w:name w:val="EndNote Bibliography Title312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3121">
    <w:name w:val="EndNote Bibliography312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2121">
    <w:name w:val="msonormal212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KommentarthemaZchn4121">
    <w:name w:val="Kommentarthema Zchn41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3121">
    <w:name w:val="Formatvorlage1312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3121">
    <w:name w:val="Formatvorlage23121"/>
    <w:basedOn w:val="berschrift1"/>
    <w:qFormat/>
    <w:rsid w:val="006204C5"/>
    <w:rPr>
      <w:rFonts w:eastAsia="Times New Roman"/>
      <w:sz w:val="28"/>
    </w:rPr>
  </w:style>
  <w:style w:type="character" w:customStyle="1" w:styleId="FunotentextZchn12121">
    <w:name w:val="Fußnotentext Zchn12121"/>
    <w:aliases w:val="Char Zchn12121"/>
    <w:basedOn w:val="Absatz-Standardschriftart"/>
    <w:uiPriority w:val="99"/>
    <w:semiHidden/>
    <w:rsid w:val="006204C5"/>
    <w:rPr>
      <w:sz w:val="20"/>
      <w:szCs w:val="20"/>
      <w:lang w:val="de-DE"/>
    </w:rPr>
  </w:style>
  <w:style w:type="character" w:customStyle="1" w:styleId="KommentarthemaZchn14121">
    <w:name w:val="Kommentarthema Zchn1412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121">
    <w:name w:val="textkörper-einzug112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1121">
    <w:name w:val="Pa9112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paragraph" w:customStyle="1" w:styleId="EndNoteBibliographyTitle4121">
    <w:name w:val="EndNote Bibliography Title412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4121">
    <w:name w:val="EndNote Bibliography412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3121">
    <w:name w:val="msonormal312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KommentarthemaZchn5121">
    <w:name w:val="Kommentarthema Zchn51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4121">
    <w:name w:val="Formatvorlage1412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4121">
    <w:name w:val="Formatvorlage24121"/>
    <w:basedOn w:val="berschrift1"/>
    <w:qFormat/>
    <w:rsid w:val="006204C5"/>
    <w:rPr>
      <w:rFonts w:eastAsia="Times New Roman"/>
      <w:sz w:val="28"/>
    </w:rPr>
  </w:style>
  <w:style w:type="character" w:customStyle="1" w:styleId="KommentarthemaZchn15121">
    <w:name w:val="Kommentarthema Zchn1512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121">
    <w:name w:val="textkörper-einzug212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2121">
    <w:name w:val="Pa9212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character" w:customStyle="1" w:styleId="KommentarthemaZchn111121">
    <w:name w:val="Kommentarthema Zchn11112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character" w:customStyle="1" w:styleId="berschrift1Zchn221">
    <w:name w:val="Überschrift 1 Zchn221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8"/>
      <w:szCs w:val="32"/>
    </w:rPr>
  </w:style>
  <w:style w:type="paragraph" w:customStyle="1" w:styleId="EndNoteBibliographyTitle6111">
    <w:name w:val="EndNote Bibliography Title611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6111">
    <w:name w:val="EndNote Bibliography611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KommentarthemaZchn7111">
    <w:name w:val="Kommentarthema Zchn71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3111">
    <w:name w:val="Default311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521">
    <w:name w:val="Formatvorlage152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521">
    <w:name w:val="Formatvorlage2521"/>
    <w:basedOn w:val="berschrift1"/>
    <w:qFormat/>
    <w:rsid w:val="006204C5"/>
    <w:rPr>
      <w:rFonts w:eastAsia="Times New Roman"/>
      <w:sz w:val="28"/>
    </w:rPr>
  </w:style>
  <w:style w:type="character" w:customStyle="1" w:styleId="KommentarthemaZchn17111">
    <w:name w:val="Kommentarthema Zchn171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SumGlossarNeu2111">
    <w:name w:val="SumGlossarNeu2111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5111">
    <w:name w:val="msonormal511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table" w:customStyle="1" w:styleId="TabellemithellemGitternetz1221">
    <w:name w:val="Tabelle mit hellem Gitternetz122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113111">
    <w:name w:val="Kommentarthema Zchn11311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2111">
    <w:name w:val="Tabelle mit hellem Gitternetz2211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EndNoteBibliographyTitle1221">
    <w:name w:val="EndNote Bibliography Title122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221">
    <w:name w:val="EndNote Bibliography122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FunotentextZchn2221">
    <w:name w:val="Fußnotentext Zchn2221"/>
    <w:aliases w:val=" Char Zchn1221,Char Zchn15111,Fußnotentext Zchn221111, Char Zchn121111"/>
    <w:basedOn w:val="Absatz-Standardschriftart"/>
    <w:uiPriority w:val="99"/>
    <w:rsid w:val="006204C5"/>
    <w:rPr>
      <w:sz w:val="20"/>
      <w:szCs w:val="20"/>
    </w:rPr>
  </w:style>
  <w:style w:type="character" w:customStyle="1" w:styleId="KommentarthemaZchn2221">
    <w:name w:val="Kommentarthema Zchn22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2111">
    <w:name w:val="Default1211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1221">
    <w:name w:val="Formatvorlage1122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1221">
    <w:name w:val="Formatvorlage21221"/>
    <w:basedOn w:val="berschrift1"/>
    <w:qFormat/>
    <w:rsid w:val="006204C5"/>
    <w:rPr>
      <w:rFonts w:eastAsia="Times New Roman"/>
      <w:sz w:val="28"/>
    </w:rPr>
  </w:style>
  <w:style w:type="character" w:customStyle="1" w:styleId="KommentarthemaZchn12221">
    <w:name w:val="Kommentarthema Zchn1222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EndNoteBibliographyTitle2221">
    <w:name w:val="EndNote Bibliography Title222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221">
    <w:name w:val="EndNote Bibliography222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FunotentextZchn32111">
    <w:name w:val="Fußnotentext Zchn32111"/>
    <w:aliases w:val=" Char Zchn2221,Char Zchn2221, Char Zchn221111,Char Zchn221111"/>
    <w:basedOn w:val="Absatz-Standardschriftart"/>
    <w:uiPriority w:val="99"/>
    <w:rsid w:val="006204C5"/>
    <w:rPr>
      <w:sz w:val="20"/>
      <w:szCs w:val="20"/>
    </w:rPr>
  </w:style>
  <w:style w:type="paragraph" w:customStyle="1" w:styleId="msonormal1221">
    <w:name w:val="msonormal122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KommentarthemaZchn3221">
    <w:name w:val="Kommentarthema Zchn32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221">
    <w:name w:val="Formatvorlage1222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2221">
    <w:name w:val="Formatvorlage22221"/>
    <w:basedOn w:val="berschrift1"/>
    <w:qFormat/>
    <w:rsid w:val="006204C5"/>
    <w:rPr>
      <w:rFonts w:eastAsia="Times New Roman"/>
      <w:sz w:val="28"/>
    </w:rPr>
  </w:style>
  <w:style w:type="character" w:customStyle="1" w:styleId="KommentarthemaZchn132111">
    <w:name w:val="Kommentarthema Zchn1321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4111">
    <w:name w:val="textkörper-einzug411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4111">
    <w:name w:val="Pa941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paragraph" w:customStyle="1" w:styleId="EndNoteBibliographyTitle32111">
    <w:name w:val="EndNote Bibliography Title321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32111">
    <w:name w:val="EndNote Bibliography321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2221">
    <w:name w:val="msonormal222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KommentarthemaZchn42111">
    <w:name w:val="Kommentarthema Zchn421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32111">
    <w:name w:val="Formatvorlage13211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32111">
    <w:name w:val="Formatvorlage232111"/>
    <w:basedOn w:val="berschrift1"/>
    <w:qFormat/>
    <w:rsid w:val="006204C5"/>
    <w:rPr>
      <w:rFonts w:eastAsia="Times New Roman"/>
      <w:sz w:val="28"/>
    </w:rPr>
  </w:style>
  <w:style w:type="character" w:customStyle="1" w:styleId="FunotentextZchn122111">
    <w:name w:val="Fußnotentext Zchn122111"/>
    <w:aliases w:val="Char Zchn12221,Char Zchn1221111"/>
    <w:basedOn w:val="Absatz-Standardschriftart"/>
    <w:uiPriority w:val="99"/>
    <w:semiHidden/>
    <w:rsid w:val="006204C5"/>
    <w:rPr>
      <w:sz w:val="20"/>
      <w:szCs w:val="20"/>
      <w:lang w:val="de-DE"/>
    </w:rPr>
  </w:style>
  <w:style w:type="character" w:customStyle="1" w:styleId="KommentarthemaZchn142111">
    <w:name w:val="Kommentarthema Zchn1421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221">
    <w:name w:val="textkörper-einzug122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1221">
    <w:name w:val="Pa9122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paragraph" w:customStyle="1" w:styleId="EndNoteBibliographyTitle42111">
    <w:name w:val="EndNote Bibliography Title421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42111">
    <w:name w:val="EndNote Bibliography421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32111">
    <w:name w:val="msonormal3211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KommentarthemaZchn52111">
    <w:name w:val="Kommentarthema Zchn521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42111">
    <w:name w:val="Formatvorlage14211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42111">
    <w:name w:val="Formatvorlage242111"/>
    <w:basedOn w:val="berschrift1"/>
    <w:qFormat/>
    <w:rsid w:val="006204C5"/>
    <w:rPr>
      <w:rFonts w:eastAsia="Times New Roman"/>
      <w:sz w:val="28"/>
    </w:rPr>
  </w:style>
  <w:style w:type="character" w:customStyle="1" w:styleId="KommentarthemaZchn152111">
    <w:name w:val="Kommentarthema Zchn1521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221">
    <w:name w:val="textkörper-einzug222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2221">
    <w:name w:val="Pa9222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character" w:customStyle="1" w:styleId="KommentarthemaZchn111211">
    <w:name w:val="Kommentarthema Zchn11121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EndNoteBibliographyTitle51111">
    <w:name w:val="EndNote Bibliography Title51111"/>
    <w:basedOn w:val="Standard"/>
    <w:rsid w:val="006204C5"/>
    <w:pPr>
      <w:spacing w:after="0"/>
      <w:jc w:val="center"/>
    </w:pPr>
    <w:rPr>
      <w:rFonts w:ascii="Calibri" w:hAnsi="Calibri"/>
      <w:noProof/>
      <w:szCs w:val="20"/>
      <w:lang w:val="en-US"/>
    </w:rPr>
  </w:style>
  <w:style w:type="paragraph" w:customStyle="1" w:styleId="EndNoteBibliography51111">
    <w:name w:val="EndNote Bibliography51111"/>
    <w:basedOn w:val="Standard"/>
    <w:rsid w:val="006204C5"/>
    <w:pPr>
      <w:spacing w:line="240" w:lineRule="auto"/>
      <w:jc w:val="both"/>
    </w:pPr>
    <w:rPr>
      <w:rFonts w:ascii="Calibri" w:hAnsi="Calibri"/>
      <w:noProof/>
      <w:szCs w:val="20"/>
      <w:lang w:val="en-US"/>
    </w:rPr>
  </w:style>
  <w:style w:type="table" w:customStyle="1" w:styleId="TabellemithellemGitternetz111111">
    <w:name w:val="Tabelle mit hellem Gitternetz11111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61111">
    <w:name w:val="Kommentarthema Zchn611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21111">
    <w:name w:val="Default2111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KommentarthemaZchn161111">
    <w:name w:val="Kommentarthema Zchn16111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11111">
    <w:name w:val="Tabelle mit hellem Gitternetz21111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1121111">
    <w:name w:val="Kommentarthema Zchn112111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EndNoteBibliographyTitle111111">
    <w:name w:val="EndNote Bibliography Title11111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11111">
    <w:name w:val="EndNote Bibliography11111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KommentarthemaZchn211111">
    <w:name w:val="Kommentarthema Zchn2111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11111">
    <w:name w:val="Default11111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111111">
    <w:name w:val="Formatvorlage111111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111111">
    <w:name w:val="Formatvorlage2111111"/>
    <w:basedOn w:val="berschrift1"/>
    <w:qFormat/>
    <w:rsid w:val="006204C5"/>
    <w:rPr>
      <w:rFonts w:eastAsia="Times New Roman"/>
      <w:sz w:val="28"/>
    </w:rPr>
  </w:style>
  <w:style w:type="character" w:customStyle="1" w:styleId="KommentarthemaZchn1211111">
    <w:name w:val="Kommentarthema Zchn12111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SumGlossarNeu11111">
    <w:name w:val="SumGlossarNeu11111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41111">
    <w:name w:val="msonormal4111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paragraph" w:customStyle="1" w:styleId="EndNoteBibliographyTitle211111">
    <w:name w:val="EndNote Bibliography Title2111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11111">
    <w:name w:val="EndNote Bibliography2111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111111">
    <w:name w:val="msonormal11111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KommentarthemaZchn311111">
    <w:name w:val="Kommentarthema Zchn3111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11111">
    <w:name w:val="Formatvorlage121111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211111">
    <w:name w:val="Formatvorlage2211111"/>
    <w:basedOn w:val="berschrift1"/>
    <w:qFormat/>
    <w:rsid w:val="006204C5"/>
    <w:rPr>
      <w:rFonts w:eastAsia="Times New Roman"/>
      <w:sz w:val="28"/>
    </w:rPr>
  </w:style>
  <w:style w:type="character" w:customStyle="1" w:styleId="KommentarthemaZchn1311111">
    <w:name w:val="Kommentarthema Zchn13111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31111">
    <w:name w:val="textkörper-einzug3111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31111">
    <w:name w:val="Pa9311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paragraph" w:customStyle="1" w:styleId="EndNoteBibliographyTitle311111">
    <w:name w:val="EndNote Bibliography Title3111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311111">
    <w:name w:val="EndNote Bibliography3111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211111">
    <w:name w:val="msonormal21111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KommentarthemaZchn411111">
    <w:name w:val="Kommentarthema Zchn4111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311111">
    <w:name w:val="Formatvorlage131111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311111">
    <w:name w:val="Formatvorlage2311111"/>
    <w:basedOn w:val="berschrift1"/>
    <w:qFormat/>
    <w:rsid w:val="006204C5"/>
    <w:rPr>
      <w:rFonts w:eastAsia="Times New Roman"/>
      <w:sz w:val="28"/>
    </w:rPr>
  </w:style>
  <w:style w:type="character" w:customStyle="1" w:styleId="KommentarthemaZchn1411111">
    <w:name w:val="Kommentarthema Zchn14111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11111">
    <w:name w:val="textkörper-einzug11111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111111">
    <w:name w:val="Pa91111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paragraph" w:customStyle="1" w:styleId="EndNoteBibliographyTitle411111">
    <w:name w:val="EndNote Bibliography Title4111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411111">
    <w:name w:val="EndNote Bibliography4111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311111">
    <w:name w:val="msonormal31111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KommentarthemaZchn511111">
    <w:name w:val="Kommentarthema Zchn5111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411111">
    <w:name w:val="Formatvorlage141111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411111">
    <w:name w:val="Formatvorlage2411111"/>
    <w:basedOn w:val="berschrift1"/>
    <w:qFormat/>
    <w:rsid w:val="006204C5"/>
    <w:rPr>
      <w:rFonts w:eastAsia="Times New Roman"/>
      <w:sz w:val="28"/>
    </w:rPr>
  </w:style>
  <w:style w:type="character" w:customStyle="1" w:styleId="KommentarthemaZchn1511111">
    <w:name w:val="Kommentarthema Zchn15111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11111">
    <w:name w:val="textkörper-einzug21111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211111">
    <w:name w:val="Pa92111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character" w:customStyle="1" w:styleId="KommentarthemaZchn11111111">
    <w:name w:val="Kommentarthema Zchn1111111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Formatvorlage151111">
    <w:name w:val="Formatvorlage15111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51111">
    <w:name w:val="Formatvorlage251111"/>
    <w:basedOn w:val="berschrift1"/>
    <w:qFormat/>
    <w:rsid w:val="006204C5"/>
    <w:rPr>
      <w:rFonts w:eastAsia="Times New Roman"/>
      <w:sz w:val="28"/>
    </w:rPr>
  </w:style>
  <w:style w:type="table" w:customStyle="1" w:styleId="TabellemithellemGitternetz121111">
    <w:name w:val="Tabelle mit hellem Gitternetz12111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EndNoteBibliographyTitle121111">
    <w:name w:val="EndNote Bibliography Title12111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21111">
    <w:name w:val="EndNote Bibliography12111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KommentarthemaZchn221111">
    <w:name w:val="Kommentarthema Zchn2211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121111">
    <w:name w:val="Formatvorlage112111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121111">
    <w:name w:val="Formatvorlage2121111"/>
    <w:basedOn w:val="berschrift1"/>
    <w:qFormat/>
    <w:rsid w:val="006204C5"/>
    <w:rPr>
      <w:rFonts w:eastAsia="Times New Roman"/>
      <w:sz w:val="28"/>
    </w:rPr>
  </w:style>
  <w:style w:type="character" w:customStyle="1" w:styleId="KommentarthemaZchn1221111">
    <w:name w:val="Kommentarthema Zchn12211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EndNoteBibliographyTitle221111">
    <w:name w:val="EndNote Bibliography Title2211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21111">
    <w:name w:val="EndNote Bibliography2211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121111">
    <w:name w:val="msonormal12111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customStyle="1" w:styleId="KommentarthemaZchn321111">
    <w:name w:val="Kommentarthema Zchn3211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21111">
    <w:name w:val="Formatvorlage1221111"/>
    <w:basedOn w:val="berschrift2"/>
    <w:qFormat/>
    <w:rsid w:val="006204C5"/>
    <w:pPr>
      <w:spacing w:after="240"/>
    </w:pPr>
    <w:rPr>
      <w:rFonts w:eastAsia="Times New Roman" w:cs="Times New Roman"/>
      <w:b w:val="0"/>
      <w:lang w:eastAsia="it-IT"/>
    </w:rPr>
  </w:style>
  <w:style w:type="paragraph" w:customStyle="1" w:styleId="Formatvorlage2221111">
    <w:name w:val="Formatvorlage2221111"/>
    <w:basedOn w:val="berschrift1"/>
    <w:qFormat/>
    <w:rsid w:val="006204C5"/>
    <w:rPr>
      <w:rFonts w:eastAsia="Times New Roman"/>
      <w:sz w:val="28"/>
    </w:rPr>
  </w:style>
  <w:style w:type="paragraph" w:customStyle="1" w:styleId="msonormal221111">
    <w:name w:val="msonormal22111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paragraph" w:customStyle="1" w:styleId="textkrper-einzug121111">
    <w:name w:val="textkörper-einzug12111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121111">
    <w:name w:val="Pa91211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paragraph" w:customStyle="1" w:styleId="textkrper-einzug221111">
    <w:name w:val="textkörper-einzug221111"/>
    <w:basedOn w:val="Standard"/>
    <w:rsid w:val="0062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paragraph" w:customStyle="1" w:styleId="Pa9221111">
    <w:name w:val="Pa92211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ascii="Times New Roman" w:hAnsi="Times New Roman" w:cs="Times New Roman"/>
      <w:sz w:val="24"/>
      <w:szCs w:val="24"/>
    </w:rPr>
  </w:style>
  <w:style w:type="character" w:customStyle="1" w:styleId="KopfzeileZchn15">
    <w:name w:val="Kopfzeile Zchn15"/>
    <w:basedOn w:val="Absatz-Standardschriftart"/>
    <w:uiPriority w:val="99"/>
    <w:rsid w:val="006204C5"/>
  </w:style>
  <w:style w:type="character" w:customStyle="1" w:styleId="FuzeileZchn15">
    <w:name w:val="Fußzeile Zchn15"/>
    <w:basedOn w:val="Absatz-Standardschriftart"/>
    <w:uiPriority w:val="99"/>
    <w:rsid w:val="006204C5"/>
  </w:style>
  <w:style w:type="paragraph" w:customStyle="1" w:styleId="EndNoteBibliographyTitle10">
    <w:name w:val="EndNote Bibliography Title10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character" w:customStyle="1" w:styleId="EndNoteBibliographyTitleZchn17">
    <w:name w:val="EndNote Bibliography Title Zchn17"/>
    <w:basedOn w:val="Absatz-Standardschriftart"/>
    <w:rsid w:val="006204C5"/>
    <w:rPr>
      <w:rFonts w:ascii="Calibri" w:hAnsi="Calibri"/>
      <w:noProof/>
      <w:lang w:val="en-US"/>
    </w:rPr>
  </w:style>
  <w:style w:type="paragraph" w:customStyle="1" w:styleId="EndNoteBibliography10">
    <w:name w:val="EndNote Bibliography10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10">
    <w:name w:val="EndNote Bibliography Zchn10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16">
    <w:name w:val="Fußnotentext Zchn16"/>
    <w:aliases w:val=" Char Zchn16,Char Zchn19, Char1 Zchn31,Char1 Zchn31, Char2 Zchn31,Char2 Zchn31, Char11 Zchn11,Char11 Zchn11, Char3 Zchn31,Char3 Zchn31, Char4 Zchn31,Char4 Zchn31, Char5 Zchn11,Char5 Zchn11, Char12 Zchn1,Char12 Zchn1, Char21 Zchn11"/>
    <w:basedOn w:val="Absatz-Standardschriftart"/>
    <w:uiPriority w:val="99"/>
    <w:rsid w:val="006204C5"/>
    <w:rPr>
      <w:sz w:val="20"/>
      <w:szCs w:val="20"/>
    </w:rPr>
  </w:style>
  <w:style w:type="paragraph" w:customStyle="1" w:styleId="msonormal9">
    <w:name w:val="msonormal9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SprechblasentextZchn15">
    <w:name w:val="Sprechblasentext Zchn15"/>
    <w:basedOn w:val="Absatz-Standardschriftart"/>
    <w:uiPriority w:val="99"/>
    <w:rsid w:val="006204C5"/>
    <w:rPr>
      <w:rFonts w:ascii="Segoe UI" w:hAnsi="Segoe UI" w:cs="Segoe UI"/>
      <w:sz w:val="18"/>
      <w:szCs w:val="18"/>
    </w:rPr>
  </w:style>
  <w:style w:type="character" w:customStyle="1" w:styleId="KommentartextZchn18">
    <w:name w:val="Kommentartext Zchn18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20">
    <w:name w:val="Kommentarthema Zchn20"/>
    <w:basedOn w:val="KommentartextZchn"/>
    <w:uiPriority w:val="99"/>
    <w:semiHidden/>
    <w:rsid w:val="006204C5"/>
    <w:rPr>
      <w:b/>
      <w:bCs/>
      <w:sz w:val="20"/>
      <w:szCs w:val="20"/>
    </w:rPr>
  </w:style>
  <w:style w:type="character" w:customStyle="1" w:styleId="ListenabsatzZchn10">
    <w:name w:val="Listenabsatz Zchn10"/>
    <w:basedOn w:val="Absatz-Standardschriftart"/>
    <w:uiPriority w:val="34"/>
    <w:rsid w:val="006204C5"/>
  </w:style>
  <w:style w:type="paragraph" w:customStyle="1" w:styleId="Formatvorlage19">
    <w:name w:val="Formatvorlage19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9">
    <w:name w:val="Formatvorlage29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FunotentextZchn17">
    <w:name w:val="Fußnotentext Zchn17"/>
    <w:aliases w:val="Char Zchn110, Char Zchn17"/>
    <w:basedOn w:val="Absatz-Standardschriftart"/>
    <w:uiPriority w:val="99"/>
    <w:rsid w:val="006204C5"/>
    <w:rPr>
      <w:sz w:val="20"/>
      <w:szCs w:val="20"/>
      <w:lang w:val="de-DE"/>
    </w:rPr>
  </w:style>
  <w:style w:type="character" w:customStyle="1" w:styleId="KommentarthemaZchn117">
    <w:name w:val="Kommentarthema Zchn117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8">
    <w:name w:val="textkörper-einzug8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8">
    <w:name w:val="Pa98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character" w:customStyle="1" w:styleId="EndnotentextZchn12">
    <w:name w:val="Endnotentext Zchn12"/>
    <w:basedOn w:val="Absatz-Standardschriftart"/>
    <w:uiPriority w:val="99"/>
    <w:semiHidden/>
    <w:rsid w:val="006204C5"/>
    <w:rPr>
      <w:sz w:val="20"/>
      <w:szCs w:val="20"/>
      <w:lang w:val="en-US"/>
    </w:rPr>
  </w:style>
  <w:style w:type="character" w:customStyle="1" w:styleId="EndNoteBibliographyTitleZchn18">
    <w:name w:val="EndNote Bibliography Title Zchn18"/>
    <w:basedOn w:val="Absatz-Standardschriftart"/>
    <w:rsid w:val="006204C5"/>
    <w:rPr>
      <w:rFonts w:ascii="Times New Roman" w:hAnsi="Times New Roman"/>
      <w:sz w:val="20"/>
      <w:szCs w:val="20"/>
      <w:lang w:val="de-DE"/>
    </w:rPr>
  </w:style>
  <w:style w:type="character" w:customStyle="1" w:styleId="berschrift5Zchn5">
    <w:name w:val="Überschrift 5 Zchn5"/>
    <w:basedOn w:val="Absatz-Standardschriftart"/>
    <w:uiPriority w:val="9"/>
    <w:rsid w:val="006204C5"/>
    <w:rPr>
      <w:rFonts w:asciiTheme="majorHAnsi" w:eastAsiaTheme="majorEastAsia" w:hAnsiTheme="majorHAnsi" w:cstheme="majorBidi"/>
      <w:color w:val="2E74B5" w:themeColor="accent1" w:themeShade="BF"/>
      <w:sz w:val="24"/>
    </w:rPr>
  </w:style>
  <w:style w:type="table" w:customStyle="1" w:styleId="TabellemithellemGitternetz16">
    <w:name w:val="Tabelle mit hellem Gitternetz16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Default7">
    <w:name w:val="Default7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berschrift1Zchn16">
    <w:name w:val="Überschrift 1 Zchn16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  <w:szCs w:val="32"/>
    </w:rPr>
  </w:style>
  <w:style w:type="paragraph" w:customStyle="1" w:styleId="EndNoteBibliographyTitle16">
    <w:name w:val="EndNote Bibliography Title16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16">
    <w:name w:val="EndNote Bibliography16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16">
    <w:name w:val="msonormal16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26">
    <w:name w:val="Kommentarthema Zchn26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16">
    <w:name w:val="Formatvorlage116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16">
    <w:name w:val="Formatvorlage216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18">
    <w:name w:val="Kommentarthema Zchn118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6">
    <w:name w:val="textkörper-einzug16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16">
    <w:name w:val="Pa916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character" w:customStyle="1" w:styleId="EndnotentextZchn26">
    <w:name w:val="Endnotentext Zchn26"/>
    <w:basedOn w:val="Absatz-Standardschriftart"/>
    <w:uiPriority w:val="99"/>
    <w:semiHidden/>
    <w:rsid w:val="006204C5"/>
    <w:rPr>
      <w:sz w:val="20"/>
      <w:szCs w:val="20"/>
      <w:lang w:val="en-US"/>
    </w:rPr>
  </w:style>
  <w:style w:type="character" w:customStyle="1" w:styleId="EndNoteBibliographyTitleZchn116">
    <w:name w:val="EndNote Bibliography Title Zchn116"/>
    <w:basedOn w:val="Absatz-Standardschriftart"/>
    <w:rsid w:val="006204C5"/>
    <w:rPr>
      <w:rFonts w:ascii="Times New Roman" w:hAnsi="Times New Roman"/>
      <w:sz w:val="20"/>
      <w:szCs w:val="20"/>
      <w:lang w:val="de-DE"/>
    </w:rPr>
  </w:style>
  <w:style w:type="character" w:customStyle="1" w:styleId="berschrift5Zchn17">
    <w:name w:val="Überschrift 5 Zchn17"/>
    <w:basedOn w:val="Absatz-Standardschriftart"/>
    <w:uiPriority w:val="9"/>
    <w:rsid w:val="006204C5"/>
    <w:rPr>
      <w:rFonts w:asciiTheme="majorHAnsi" w:eastAsiaTheme="majorEastAsia" w:hAnsiTheme="majorHAnsi" w:cstheme="majorBidi"/>
      <w:color w:val="2E74B5" w:themeColor="accent1" w:themeShade="BF"/>
      <w:sz w:val="24"/>
    </w:rPr>
  </w:style>
  <w:style w:type="paragraph" w:customStyle="1" w:styleId="Formatvorlage126">
    <w:name w:val="Formatvorlage126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26">
    <w:name w:val="Formatvorlage226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berschrift1Zchn23">
    <w:name w:val="Überschrift 1 Zchn23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  <w:szCs w:val="32"/>
    </w:rPr>
  </w:style>
  <w:style w:type="character" w:customStyle="1" w:styleId="FunotentextZchn26">
    <w:name w:val="Fußnotentext Zchn26"/>
    <w:aliases w:val=" Char Zchn26,Char Zchn26, Char1 Zchn8,Char1 Zchn8, Char2 Zchn8,Char2 Zchn8, Char3 Zchn8,Char3 Zchn8, Char4 Zchn8,Char4 Zchn8"/>
    <w:basedOn w:val="Absatz-Standardschriftart"/>
    <w:uiPriority w:val="99"/>
    <w:rsid w:val="006204C5"/>
    <w:rPr>
      <w:sz w:val="20"/>
      <w:szCs w:val="20"/>
    </w:rPr>
  </w:style>
  <w:style w:type="paragraph" w:customStyle="1" w:styleId="EndNoteBibliographyTitle26">
    <w:name w:val="EndNote Bibliography Title26"/>
    <w:basedOn w:val="Standard"/>
    <w:rsid w:val="006204C5"/>
    <w:pPr>
      <w:spacing w:after="0"/>
      <w:jc w:val="center"/>
    </w:pPr>
    <w:rPr>
      <w:rFonts w:ascii="Calibri" w:hAnsi="Calibri"/>
      <w:noProof/>
      <w:szCs w:val="20"/>
      <w:lang w:val="en-US"/>
    </w:rPr>
  </w:style>
  <w:style w:type="character" w:customStyle="1" w:styleId="EndNoteBibliographyTitleZchn46">
    <w:name w:val="EndNote Bibliography Title Zchn46"/>
    <w:basedOn w:val="Absatz-Standardschriftart"/>
    <w:rsid w:val="006204C5"/>
    <w:rPr>
      <w:rFonts w:ascii="Calibri" w:hAnsi="Calibri"/>
      <w:noProof/>
      <w:sz w:val="20"/>
      <w:szCs w:val="20"/>
      <w:lang w:val="en-US"/>
    </w:rPr>
  </w:style>
  <w:style w:type="paragraph" w:customStyle="1" w:styleId="EndNoteBibliography26">
    <w:name w:val="EndNote Bibliography26"/>
    <w:basedOn w:val="Standard"/>
    <w:rsid w:val="006204C5"/>
    <w:pPr>
      <w:spacing w:line="240" w:lineRule="auto"/>
      <w:jc w:val="both"/>
    </w:pPr>
    <w:rPr>
      <w:rFonts w:ascii="Calibri" w:hAnsi="Calibri"/>
      <w:noProof/>
      <w:szCs w:val="20"/>
      <w:lang w:val="en-US"/>
    </w:rPr>
  </w:style>
  <w:style w:type="character" w:customStyle="1" w:styleId="EndNoteBibliographyZchn26">
    <w:name w:val="EndNote Bibliography Zchn26"/>
    <w:basedOn w:val="Absatz-Standardschriftart"/>
    <w:rsid w:val="006204C5"/>
    <w:rPr>
      <w:rFonts w:ascii="Calibri" w:hAnsi="Calibri"/>
      <w:noProof/>
      <w:sz w:val="20"/>
      <w:szCs w:val="20"/>
      <w:lang w:val="en-US"/>
    </w:rPr>
  </w:style>
  <w:style w:type="character" w:customStyle="1" w:styleId="SprechblasentextZchn26">
    <w:name w:val="Sprechblasentext Zchn26"/>
    <w:basedOn w:val="Absatz-Standardschriftart"/>
    <w:uiPriority w:val="99"/>
    <w:rsid w:val="006204C5"/>
    <w:rPr>
      <w:rFonts w:ascii="Segoe UI" w:hAnsi="Segoe UI" w:cs="Segoe UI"/>
      <w:sz w:val="18"/>
      <w:szCs w:val="18"/>
    </w:rPr>
  </w:style>
  <w:style w:type="table" w:customStyle="1" w:styleId="TabellemithellemGitternetz113">
    <w:name w:val="Tabelle mit hellem Gitternetz113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36">
    <w:name w:val="Kommentarthema Zchn36"/>
    <w:basedOn w:val="KommentartextZchn"/>
    <w:uiPriority w:val="99"/>
    <w:semiHidden/>
    <w:rsid w:val="006204C5"/>
    <w:rPr>
      <w:b/>
      <w:bCs/>
      <w:sz w:val="20"/>
      <w:szCs w:val="20"/>
    </w:rPr>
  </w:style>
  <w:style w:type="character" w:customStyle="1" w:styleId="KommentarthemaZchn126">
    <w:name w:val="Kommentarthema Zchn126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6">
    <w:name w:val="Tabelle mit hellem Gitternetz26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1114">
    <w:name w:val="Kommentarthema Zchn1114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EndNoteBibliographyTitle113">
    <w:name w:val="EndNote Bibliography Title113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13">
    <w:name w:val="EndNote Bibliography113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FunotentextZchn213">
    <w:name w:val="Fußnotentext Zchn213"/>
    <w:aliases w:val=" Char Zchn113,Char Zchn126"/>
    <w:basedOn w:val="Absatz-Standardschriftart"/>
    <w:uiPriority w:val="99"/>
    <w:rsid w:val="006204C5"/>
    <w:rPr>
      <w:sz w:val="20"/>
      <w:szCs w:val="20"/>
    </w:rPr>
  </w:style>
  <w:style w:type="character" w:customStyle="1" w:styleId="KommentarthemaZchn213">
    <w:name w:val="Kommentarthema Zchn213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6">
    <w:name w:val="Default16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113">
    <w:name w:val="Formatvorlage1113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113">
    <w:name w:val="Formatvorlage2113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213">
    <w:name w:val="Kommentarthema Zchn1213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SumGlossarNeu6">
    <w:name w:val="SumGlossarNeu6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26">
    <w:name w:val="msonormal26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paragraph" w:customStyle="1" w:styleId="EndNoteBibliographyTitle213">
    <w:name w:val="EndNote Bibliography Title213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13">
    <w:name w:val="EndNote Bibliography213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FunotentextZchn36">
    <w:name w:val="Fußnotentext Zchn36"/>
    <w:aliases w:val=" Char Zchn213,Char Zchn213"/>
    <w:basedOn w:val="Absatz-Standardschriftart"/>
    <w:uiPriority w:val="99"/>
    <w:rsid w:val="006204C5"/>
    <w:rPr>
      <w:sz w:val="20"/>
      <w:szCs w:val="20"/>
    </w:rPr>
  </w:style>
  <w:style w:type="paragraph" w:customStyle="1" w:styleId="msonormal113">
    <w:name w:val="msonormal113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313">
    <w:name w:val="Kommentarthema Zchn313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13">
    <w:name w:val="Formatvorlage1213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213">
    <w:name w:val="Formatvorlage2213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36">
    <w:name w:val="Kommentarthema Zchn136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6">
    <w:name w:val="textkörper-einzug26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26">
    <w:name w:val="Pa926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36">
    <w:name w:val="EndNote Bibliography Title36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36">
    <w:name w:val="EndNote Bibliography36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213">
    <w:name w:val="msonormal213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46">
    <w:name w:val="Kommentarthema Zchn46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36">
    <w:name w:val="Formatvorlage136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36">
    <w:name w:val="Formatvorlage236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FunotentextZchn126">
    <w:name w:val="Fußnotentext Zchn126"/>
    <w:aliases w:val="Char Zchn1213"/>
    <w:basedOn w:val="Absatz-Standardschriftart"/>
    <w:uiPriority w:val="99"/>
    <w:rsid w:val="006204C5"/>
    <w:rPr>
      <w:sz w:val="20"/>
      <w:szCs w:val="20"/>
      <w:lang w:val="de-DE"/>
    </w:rPr>
  </w:style>
  <w:style w:type="character" w:customStyle="1" w:styleId="KommentarthemaZchn146">
    <w:name w:val="Kommentarthema Zchn146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13">
    <w:name w:val="textkörper-einzug113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113">
    <w:name w:val="Pa9113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46">
    <w:name w:val="EndNote Bibliography Title46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46">
    <w:name w:val="EndNote Bibliography46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36">
    <w:name w:val="msonormal36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56">
    <w:name w:val="Kommentarthema Zchn56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46">
    <w:name w:val="Formatvorlage146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46">
    <w:name w:val="Formatvorlage246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56">
    <w:name w:val="Kommentarthema Zchn156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13">
    <w:name w:val="textkörper-einzug213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213">
    <w:name w:val="Pa9213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character" w:customStyle="1" w:styleId="KommentarthemaZchn11113">
    <w:name w:val="Kommentarthema Zchn11113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EndNoteBibliographyTitle53">
    <w:name w:val="EndNote Bibliography Title53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53">
    <w:name w:val="EndNote Bibliography53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FunotentextZchn63">
    <w:name w:val="Fußnotentext Zchn63"/>
    <w:aliases w:val=" Char Zchn53,Char Zchn53, Char1 Zchn13,Char1 Zchn13, Char2 Zchn13,Char2 Zchn13, Char3 Zchn13,Char3 Zchn13, Char4 Zchn13,Char4 Zchn13, Char5 Zchn4,Char5 Zchn4, Char11 Zchn4,Char11 Zchn4, Char21 Zchn4,Char21 Zchn4, Char31 Zchn3"/>
    <w:basedOn w:val="Absatz-Standardschriftart"/>
    <w:uiPriority w:val="99"/>
    <w:rsid w:val="006204C5"/>
    <w:rPr>
      <w:sz w:val="20"/>
      <w:szCs w:val="20"/>
    </w:rPr>
  </w:style>
  <w:style w:type="character" w:customStyle="1" w:styleId="KommentarthemaZchn63">
    <w:name w:val="Kommentarthema Zchn63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23">
    <w:name w:val="Default23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53">
    <w:name w:val="Formatvorlage153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53">
    <w:name w:val="Formatvorlage253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63">
    <w:name w:val="Kommentarthema Zchn163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SumGlossarNeu13">
    <w:name w:val="SumGlossarNeu13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43">
    <w:name w:val="msonormal43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table" w:customStyle="1" w:styleId="TabellemithellemGitternetz123">
    <w:name w:val="Tabelle mit hellem Gitternetz123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1123">
    <w:name w:val="Kommentarthema Zchn1123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13">
    <w:name w:val="Tabelle mit hellem Gitternetz213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berschrift1Zchn123">
    <w:name w:val="Überschrift 1 Zchn123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8"/>
      <w:szCs w:val="32"/>
    </w:rPr>
  </w:style>
  <w:style w:type="paragraph" w:customStyle="1" w:styleId="EndNoteBibliographyTitle123">
    <w:name w:val="EndNote Bibliography Title123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23">
    <w:name w:val="EndNote Bibliography123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FunotentextZchn223">
    <w:name w:val="Fußnotentext Zchn223"/>
    <w:aliases w:val=" Char Zchn123,Char Zchn143"/>
    <w:basedOn w:val="Absatz-Standardschriftart"/>
    <w:uiPriority w:val="99"/>
    <w:rsid w:val="006204C5"/>
    <w:rPr>
      <w:sz w:val="20"/>
      <w:szCs w:val="20"/>
    </w:rPr>
  </w:style>
  <w:style w:type="character" w:customStyle="1" w:styleId="SprechblasentextZchn223">
    <w:name w:val="Sprechblasentext Zchn223"/>
    <w:basedOn w:val="Absatz-Standardschriftart"/>
    <w:uiPriority w:val="99"/>
    <w:rsid w:val="006204C5"/>
    <w:rPr>
      <w:rFonts w:ascii="Tahoma" w:hAnsi="Tahoma" w:cs="Tahoma"/>
      <w:sz w:val="16"/>
      <w:szCs w:val="16"/>
    </w:rPr>
  </w:style>
  <w:style w:type="character" w:customStyle="1" w:styleId="KommentarthemaZchn223">
    <w:name w:val="Kommentarthema Zchn223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13">
    <w:name w:val="Default113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EndnotentextZchn223">
    <w:name w:val="Endnotentext Zchn223"/>
    <w:basedOn w:val="Absatz-Standardschriftart"/>
    <w:uiPriority w:val="99"/>
    <w:semiHidden/>
    <w:rsid w:val="006204C5"/>
    <w:rPr>
      <w:sz w:val="20"/>
      <w:szCs w:val="20"/>
    </w:rPr>
  </w:style>
  <w:style w:type="paragraph" w:customStyle="1" w:styleId="Formatvorlage1123">
    <w:name w:val="Formatvorlage1123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123">
    <w:name w:val="Formatvorlage2123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223">
    <w:name w:val="Kommentarthema Zchn1223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EndNoteBibliographyTitle223">
    <w:name w:val="EndNote Bibliography Title223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23">
    <w:name w:val="EndNote Bibliography223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223">
    <w:name w:val="EndNote Bibliography Zchn223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313">
    <w:name w:val="Fußnotentext Zchn313"/>
    <w:aliases w:val=" Char Zchn223,Char Zchn223"/>
    <w:basedOn w:val="Absatz-Standardschriftart"/>
    <w:uiPriority w:val="99"/>
    <w:rsid w:val="006204C5"/>
    <w:rPr>
      <w:sz w:val="20"/>
      <w:szCs w:val="20"/>
    </w:rPr>
  </w:style>
  <w:style w:type="paragraph" w:customStyle="1" w:styleId="msonormal123">
    <w:name w:val="msonormal123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323">
    <w:name w:val="Kommentarthema Zchn323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23">
    <w:name w:val="Formatvorlage1223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223">
    <w:name w:val="Formatvorlage2223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313">
    <w:name w:val="Kommentarthema Zchn1313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33">
    <w:name w:val="textkörper-einzug33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33">
    <w:name w:val="Pa933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313">
    <w:name w:val="EndNote Bibliography Title313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character" w:customStyle="1" w:styleId="EndNoteBibliographyTitleZchn423">
    <w:name w:val="EndNote Bibliography Title Zchn423"/>
    <w:basedOn w:val="Absatz-Standardschriftart"/>
    <w:rsid w:val="006204C5"/>
    <w:rPr>
      <w:rFonts w:ascii="Calibri" w:hAnsi="Calibri"/>
      <w:noProof/>
      <w:lang w:val="en-US"/>
    </w:rPr>
  </w:style>
  <w:style w:type="paragraph" w:customStyle="1" w:styleId="EndNoteBibliography313">
    <w:name w:val="EndNote Bibliography313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223">
    <w:name w:val="msonormal223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413">
    <w:name w:val="Kommentarthema Zchn413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313">
    <w:name w:val="Formatvorlage1313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313">
    <w:name w:val="Formatvorlage2313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FunotentextZchn1213">
    <w:name w:val="Fußnotentext Zchn1213"/>
    <w:aliases w:val="Char Zchn1223"/>
    <w:basedOn w:val="Absatz-Standardschriftart"/>
    <w:uiPriority w:val="99"/>
    <w:rsid w:val="006204C5"/>
    <w:rPr>
      <w:sz w:val="20"/>
      <w:szCs w:val="20"/>
      <w:lang w:val="de-DE"/>
    </w:rPr>
  </w:style>
  <w:style w:type="character" w:customStyle="1" w:styleId="KommentarthemaZchn1413">
    <w:name w:val="Kommentarthema Zchn1413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23">
    <w:name w:val="textkörper-einzug123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123">
    <w:name w:val="Pa9123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413">
    <w:name w:val="EndNote Bibliography Title413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413">
    <w:name w:val="EndNote Bibliography413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313">
    <w:name w:val="msonormal313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513">
    <w:name w:val="Kommentarthema Zchn513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413">
    <w:name w:val="Formatvorlage1413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413">
    <w:name w:val="Formatvorlage2413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513">
    <w:name w:val="Kommentarthema Zchn1513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23">
    <w:name w:val="textkörper-einzug223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223">
    <w:name w:val="Pa9223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character" w:customStyle="1" w:styleId="KommentarthemaZchn11122">
    <w:name w:val="Kommentarthema Zchn11122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character" w:customStyle="1" w:styleId="FunotentextZchn613">
    <w:name w:val="Fußnotentext Zchn613"/>
    <w:aliases w:val=" Char Zchn513,Char Zchn513, Char1 Zchn113,Char1 Zchn113, Char2 Zchn113,Char2 Zchn113, Char3 Zchn113,Char3 Zchn113, Char4 Zchn113,Char4 Zchn113"/>
    <w:basedOn w:val="Absatz-Standardschriftart"/>
    <w:uiPriority w:val="99"/>
    <w:rsid w:val="006204C5"/>
    <w:rPr>
      <w:sz w:val="20"/>
      <w:szCs w:val="20"/>
    </w:rPr>
  </w:style>
  <w:style w:type="paragraph" w:customStyle="1" w:styleId="EndNoteBibliographyTitle513">
    <w:name w:val="EndNote Bibliography Title513"/>
    <w:basedOn w:val="Standard"/>
    <w:rsid w:val="006204C5"/>
    <w:pPr>
      <w:spacing w:after="0"/>
      <w:jc w:val="center"/>
    </w:pPr>
    <w:rPr>
      <w:rFonts w:ascii="Calibri" w:hAnsi="Calibri"/>
      <w:noProof/>
      <w:szCs w:val="20"/>
      <w:lang w:val="en-US"/>
    </w:rPr>
  </w:style>
  <w:style w:type="character" w:customStyle="1" w:styleId="EndNoteBibliographyTitleZchn613">
    <w:name w:val="EndNote Bibliography Title Zchn613"/>
    <w:basedOn w:val="Absatz-Standardschriftart"/>
    <w:rsid w:val="006204C5"/>
    <w:rPr>
      <w:rFonts w:ascii="Calibri" w:hAnsi="Calibri"/>
      <w:noProof/>
      <w:sz w:val="20"/>
      <w:szCs w:val="20"/>
      <w:lang w:val="en-US"/>
    </w:rPr>
  </w:style>
  <w:style w:type="paragraph" w:customStyle="1" w:styleId="EndNoteBibliography513">
    <w:name w:val="EndNote Bibliography513"/>
    <w:basedOn w:val="Standard"/>
    <w:rsid w:val="006204C5"/>
    <w:pPr>
      <w:spacing w:line="240" w:lineRule="auto"/>
      <w:jc w:val="both"/>
    </w:pPr>
    <w:rPr>
      <w:rFonts w:ascii="Calibri" w:hAnsi="Calibri"/>
      <w:noProof/>
      <w:szCs w:val="20"/>
      <w:lang w:val="en-US"/>
    </w:rPr>
  </w:style>
  <w:style w:type="character" w:customStyle="1" w:styleId="EndNoteBibliographyZchn513">
    <w:name w:val="EndNote Bibliography Zchn513"/>
    <w:basedOn w:val="Absatz-Standardschriftart"/>
    <w:rsid w:val="006204C5"/>
    <w:rPr>
      <w:rFonts w:ascii="Calibri" w:hAnsi="Calibri"/>
      <w:noProof/>
      <w:sz w:val="20"/>
      <w:szCs w:val="20"/>
      <w:lang w:val="en-US"/>
    </w:rPr>
  </w:style>
  <w:style w:type="character" w:customStyle="1" w:styleId="SprechblasentextZchn613">
    <w:name w:val="Sprechblasentext Zchn613"/>
    <w:basedOn w:val="Absatz-Standardschriftart"/>
    <w:uiPriority w:val="99"/>
    <w:rsid w:val="006204C5"/>
    <w:rPr>
      <w:rFonts w:ascii="Segoe UI" w:hAnsi="Segoe UI" w:cs="Segoe UI"/>
      <w:sz w:val="18"/>
      <w:szCs w:val="18"/>
    </w:rPr>
  </w:style>
  <w:style w:type="table" w:customStyle="1" w:styleId="TabellemithellemGitternetz1113">
    <w:name w:val="Tabelle mit hellem Gitternetz1113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613">
    <w:name w:val="Kommentarthema Zchn613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213">
    <w:name w:val="Default213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KommentarthemaZchn1613">
    <w:name w:val="Kommentarthema Zchn1613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113">
    <w:name w:val="Tabelle mit hellem Gitternetz2113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11213">
    <w:name w:val="Kommentarthema Zchn11213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EndNoteBibliographyTitle1113">
    <w:name w:val="EndNote Bibliography Title1113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113">
    <w:name w:val="EndNote Bibliography1113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FunotentextZchn2113">
    <w:name w:val="Fußnotentext Zchn2113"/>
    <w:aliases w:val=" Char Zchn1113,Char Zchn1413"/>
    <w:basedOn w:val="Absatz-Standardschriftart"/>
    <w:uiPriority w:val="99"/>
    <w:rsid w:val="006204C5"/>
    <w:rPr>
      <w:sz w:val="20"/>
      <w:szCs w:val="20"/>
    </w:rPr>
  </w:style>
  <w:style w:type="character" w:customStyle="1" w:styleId="KommentarthemaZchn2113">
    <w:name w:val="Kommentarthema Zchn2113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113">
    <w:name w:val="Default1113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1113">
    <w:name w:val="Formatvorlage11113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1113">
    <w:name w:val="Formatvorlage21113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2113">
    <w:name w:val="Kommentarthema Zchn12113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SumGlossarNeu113">
    <w:name w:val="SumGlossarNeu113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413">
    <w:name w:val="msonormal413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paragraph" w:customStyle="1" w:styleId="EndNoteBibliographyTitle2113">
    <w:name w:val="EndNote Bibliography Title2113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113">
    <w:name w:val="EndNote Bibliography2113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FunotentextZchn3113">
    <w:name w:val="Fußnotentext Zchn3113"/>
    <w:aliases w:val=" Char Zchn2113,Char Zchn2113"/>
    <w:basedOn w:val="Absatz-Standardschriftart"/>
    <w:uiPriority w:val="99"/>
    <w:rsid w:val="006204C5"/>
    <w:rPr>
      <w:sz w:val="20"/>
      <w:szCs w:val="20"/>
    </w:rPr>
  </w:style>
  <w:style w:type="paragraph" w:customStyle="1" w:styleId="msonormal1113">
    <w:name w:val="msonormal1113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3113">
    <w:name w:val="Kommentarthema Zchn3113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113">
    <w:name w:val="Formatvorlage12113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2113">
    <w:name w:val="Formatvorlage22113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3113">
    <w:name w:val="Kommentarthema Zchn13113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313">
    <w:name w:val="textkörper-einzug313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313">
    <w:name w:val="Pa9313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3113">
    <w:name w:val="EndNote Bibliography Title3113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3113">
    <w:name w:val="EndNote Bibliography3113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2113">
    <w:name w:val="msonormal2113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4113">
    <w:name w:val="Kommentarthema Zchn4113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3113">
    <w:name w:val="Formatvorlage13113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3113">
    <w:name w:val="Formatvorlage23113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FunotentextZchn12113">
    <w:name w:val="Fußnotentext Zchn12113"/>
    <w:aliases w:val="Char Zchn12113"/>
    <w:basedOn w:val="Absatz-Standardschriftart"/>
    <w:uiPriority w:val="99"/>
    <w:rsid w:val="006204C5"/>
    <w:rPr>
      <w:sz w:val="20"/>
      <w:szCs w:val="20"/>
      <w:lang w:val="de-DE"/>
    </w:rPr>
  </w:style>
  <w:style w:type="character" w:customStyle="1" w:styleId="KommentarthemaZchn14113">
    <w:name w:val="Kommentarthema Zchn14113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113">
    <w:name w:val="textkörper-einzug1113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1113">
    <w:name w:val="Pa91113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4113">
    <w:name w:val="EndNote Bibliography Title4113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4113">
    <w:name w:val="EndNote Bibliography4113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3113">
    <w:name w:val="msonormal3113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5113">
    <w:name w:val="Kommentarthema Zchn5113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4113">
    <w:name w:val="Formatvorlage14113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4113">
    <w:name w:val="Formatvorlage24113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5113">
    <w:name w:val="Kommentarthema Zchn15113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113">
    <w:name w:val="textkörper-einzug2113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2113">
    <w:name w:val="Pa92113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character" w:customStyle="1" w:styleId="KommentarthemaZchn111113">
    <w:name w:val="Kommentarthema Zchn111113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character" w:customStyle="1" w:styleId="berschrift1Zchn213">
    <w:name w:val="Überschrift 1 Zchn213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8"/>
      <w:szCs w:val="32"/>
    </w:rPr>
  </w:style>
  <w:style w:type="paragraph" w:customStyle="1" w:styleId="EndNoteBibliographyTitle62">
    <w:name w:val="EndNote Bibliography Title62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62">
    <w:name w:val="EndNote Bibliography62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FunotentextZchn72">
    <w:name w:val="Fußnotentext Zchn72"/>
    <w:aliases w:val=" Char Zchn62,Char Zchn62, Char1 Zchn22,Char1 Zchn22, Char2 Zchn22,Char2 Zchn22, Char3 Zchn22,Char3 Zchn22, Char4 Zchn22,Char4 Zchn22"/>
    <w:basedOn w:val="Absatz-Standardschriftart"/>
    <w:uiPriority w:val="99"/>
    <w:rsid w:val="006204C5"/>
    <w:rPr>
      <w:sz w:val="20"/>
      <w:szCs w:val="20"/>
    </w:rPr>
  </w:style>
  <w:style w:type="character" w:customStyle="1" w:styleId="SprechblasentextZchn72">
    <w:name w:val="Sprechblasentext Zchn72"/>
    <w:basedOn w:val="Absatz-Standardschriftart"/>
    <w:uiPriority w:val="99"/>
    <w:rsid w:val="006204C5"/>
    <w:rPr>
      <w:rFonts w:ascii="Tahoma" w:hAnsi="Tahoma" w:cs="Tahoma"/>
      <w:sz w:val="16"/>
      <w:szCs w:val="16"/>
    </w:rPr>
  </w:style>
  <w:style w:type="character" w:customStyle="1" w:styleId="KommentarthemaZchn72">
    <w:name w:val="Kommentarthema Zchn72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32">
    <w:name w:val="Default32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EndnotentextZchn72">
    <w:name w:val="Endnotentext Zchn72"/>
    <w:basedOn w:val="Absatz-Standardschriftart"/>
    <w:uiPriority w:val="99"/>
    <w:semiHidden/>
    <w:rsid w:val="006204C5"/>
    <w:rPr>
      <w:sz w:val="20"/>
      <w:szCs w:val="20"/>
    </w:rPr>
  </w:style>
  <w:style w:type="paragraph" w:customStyle="1" w:styleId="Formatvorlage1513">
    <w:name w:val="Formatvorlage1513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513">
    <w:name w:val="Formatvorlage2513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72">
    <w:name w:val="Kommentarthema Zchn172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SumGlossarNeu22">
    <w:name w:val="SumGlossarNeu22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52">
    <w:name w:val="msonormal5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berschrift5Zchn132">
    <w:name w:val="Überschrift 5 Zchn132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</w:rPr>
  </w:style>
  <w:style w:type="table" w:customStyle="1" w:styleId="TabellemithellemGitternetz1212">
    <w:name w:val="Tabelle mit hellem Gitternetz1212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EndNoteBibliographyTitleZchn152">
    <w:name w:val="EndNote Bibliography Title Zchn152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KommentarthemaZchn1132">
    <w:name w:val="Kommentarthema Zchn1132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22">
    <w:name w:val="Tabelle mit hellem Gitternetz222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EndNoteBibliographyTitle1212">
    <w:name w:val="EndNote Bibliography Title1212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212">
    <w:name w:val="EndNote Bibliography1212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FunotentextZchn2212">
    <w:name w:val="Fußnotentext Zchn2212"/>
    <w:aliases w:val=" Char Zchn1212,Char Zchn152"/>
    <w:basedOn w:val="Absatz-Standardschriftart"/>
    <w:uiPriority w:val="99"/>
    <w:rsid w:val="006204C5"/>
    <w:rPr>
      <w:sz w:val="20"/>
      <w:szCs w:val="20"/>
    </w:rPr>
  </w:style>
  <w:style w:type="character" w:customStyle="1" w:styleId="KommentarthemaZchn2212">
    <w:name w:val="Kommentarthema Zchn2212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22">
    <w:name w:val="Default122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1212">
    <w:name w:val="Formatvorlage11212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1212">
    <w:name w:val="Formatvorlage21212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2212">
    <w:name w:val="Kommentarthema Zchn12212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EndNoteBibliographyTitle2212">
    <w:name w:val="EndNote Bibliography Title2212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212">
    <w:name w:val="EndNote Bibliography2212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FunotentextZchn322">
    <w:name w:val="Fußnotentext Zchn322"/>
    <w:aliases w:val=" Char Zchn2212,Char Zchn2212"/>
    <w:basedOn w:val="Absatz-Standardschriftart"/>
    <w:uiPriority w:val="99"/>
    <w:rsid w:val="006204C5"/>
    <w:rPr>
      <w:sz w:val="20"/>
      <w:szCs w:val="20"/>
    </w:rPr>
  </w:style>
  <w:style w:type="paragraph" w:customStyle="1" w:styleId="msonormal1212">
    <w:name w:val="msonormal121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3212">
    <w:name w:val="Kommentarthema Zchn3212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212">
    <w:name w:val="Formatvorlage12212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2212">
    <w:name w:val="Formatvorlage22212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322">
    <w:name w:val="Kommentarthema Zchn1322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42">
    <w:name w:val="textkörper-einzug4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42">
    <w:name w:val="Pa942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322">
    <w:name w:val="EndNote Bibliography Title322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322">
    <w:name w:val="EndNote Bibliography322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2212">
    <w:name w:val="msonormal221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422">
    <w:name w:val="Kommentarthema Zchn422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322">
    <w:name w:val="Formatvorlage1322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322">
    <w:name w:val="Formatvorlage2322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FunotentextZchn1222">
    <w:name w:val="Fußnotentext Zchn1222"/>
    <w:aliases w:val="Char Zchn12212"/>
    <w:basedOn w:val="Absatz-Standardschriftart"/>
    <w:uiPriority w:val="99"/>
    <w:rsid w:val="006204C5"/>
    <w:rPr>
      <w:sz w:val="20"/>
      <w:szCs w:val="20"/>
      <w:lang w:val="de-DE"/>
    </w:rPr>
  </w:style>
  <w:style w:type="character" w:customStyle="1" w:styleId="KommentarthemaZchn1422">
    <w:name w:val="Kommentarthema Zchn1422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212">
    <w:name w:val="textkörper-einzug121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1212">
    <w:name w:val="Pa91212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422">
    <w:name w:val="EndNote Bibliography Title422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422">
    <w:name w:val="EndNote Bibliography422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322">
    <w:name w:val="msonormal32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522">
    <w:name w:val="Kommentarthema Zchn522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422">
    <w:name w:val="Formatvorlage1422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422">
    <w:name w:val="Formatvorlage2422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522">
    <w:name w:val="Kommentarthema Zchn1522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212">
    <w:name w:val="textkörper-einzug221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2212">
    <w:name w:val="Pa92212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72">
    <w:name w:val="EndNote Bibliography Title72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72">
    <w:name w:val="EndNote Bibliography72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KommentarthemaZchn82">
    <w:name w:val="Kommentarthema Zchn82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42">
    <w:name w:val="Default42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62">
    <w:name w:val="Formatvorlage162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62">
    <w:name w:val="Formatvorlage262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82">
    <w:name w:val="Kommentarthema Zchn182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SumGlossarNeu32">
    <w:name w:val="SumGlossarNeu32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62">
    <w:name w:val="msonormal6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table" w:customStyle="1" w:styleId="TabellemithellemGitternetz132">
    <w:name w:val="Tabelle mit hellem Gitternetz132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1142">
    <w:name w:val="Kommentarthema Zchn1142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32">
    <w:name w:val="Tabelle mit hellem Gitternetz232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EndNoteBibliographyTitle132">
    <w:name w:val="EndNote Bibliography Title132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32">
    <w:name w:val="EndNote Bibliography132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KommentarthemaZchn232">
    <w:name w:val="Kommentarthema Zchn232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32">
    <w:name w:val="Default132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132">
    <w:name w:val="Formatvorlage1132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132">
    <w:name w:val="Formatvorlage2132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232">
    <w:name w:val="Kommentarthema Zchn1232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EndNoteBibliographyTitle232">
    <w:name w:val="EndNote Bibliography Title232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32">
    <w:name w:val="EndNote Bibliography232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132">
    <w:name w:val="msonormal13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332">
    <w:name w:val="Kommentarthema Zchn332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32">
    <w:name w:val="Formatvorlage1232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232">
    <w:name w:val="Formatvorlage2232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332">
    <w:name w:val="Kommentarthema Zchn1332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52">
    <w:name w:val="textkörper-einzug5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52">
    <w:name w:val="Pa952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332">
    <w:name w:val="EndNote Bibliography Title332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332">
    <w:name w:val="EndNote Bibliography332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232">
    <w:name w:val="msonormal23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432">
    <w:name w:val="Kommentarthema Zchn432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332">
    <w:name w:val="Formatvorlage1332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332">
    <w:name w:val="Formatvorlage2332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432">
    <w:name w:val="Kommentarthema Zchn1432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32">
    <w:name w:val="textkörper-einzug13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132">
    <w:name w:val="Pa9132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432">
    <w:name w:val="EndNote Bibliography Title432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432">
    <w:name w:val="EndNote Bibliography432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332">
    <w:name w:val="msonormal33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532">
    <w:name w:val="Kommentarthema Zchn532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432">
    <w:name w:val="Formatvorlage1432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432">
    <w:name w:val="Formatvorlage2432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532">
    <w:name w:val="Kommentarthema Zchn1532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32">
    <w:name w:val="textkörper-einzug23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232">
    <w:name w:val="Pa9232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81">
    <w:name w:val="EndNote Bibliography Title8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81">
    <w:name w:val="EndNote Bibliography8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KommentarthemaZchn91">
    <w:name w:val="Kommentarthema Zchn9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51">
    <w:name w:val="Default5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71">
    <w:name w:val="Formatvorlage17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71">
    <w:name w:val="Formatvorlage27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91">
    <w:name w:val="Kommentarthema Zchn19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SumGlossarNeu41">
    <w:name w:val="SumGlossarNeu41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71">
    <w:name w:val="msonormal7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table" w:customStyle="1" w:styleId="TabellemithellemGitternetz141">
    <w:name w:val="Tabelle mit hellem Gitternetz14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1151">
    <w:name w:val="Kommentarthema Zchn115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41">
    <w:name w:val="Tabelle mit hellem Gitternetz24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EndNoteBibliographyTitle141">
    <w:name w:val="EndNote Bibliography Title14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41">
    <w:name w:val="EndNote Bibliography14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KommentarthemaZchn241">
    <w:name w:val="Kommentarthema Zchn24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41">
    <w:name w:val="Default14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141">
    <w:name w:val="Formatvorlage114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141">
    <w:name w:val="Formatvorlage214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241">
    <w:name w:val="Kommentarthema Zchn124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EndNoteBibliographyTitle241">
    <w:name w:val="EndNote Bibliography Title24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41">
    <w:name w:val="EndNote Bibliography24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141">
    <w:name w:val="msonormal14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341">
    <w:name w:val="Kommentarthema Zchn34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41">
    <w:name w:val="Formatvorlage124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241">
    <w:name w:val="Formatvorlage224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341">
    <w:name w:val="Kommentarthema Zchn134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61">
    <w:name w:val="textkörper-einzug6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61">
    <w:name w:val="Pa96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341">
    <w:name w:val="EndNote Bibliography Title34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341">
    <w:name w:val="EndNote Bibliography34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241">
    <w:name w:val="msonormal24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441">
    <w:name w:val="Kommentarthema Zchn44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341">
    <w:name w:val="Formatvorlage134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341">
    <w:name w:val="Formatvorlage234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441">
    <w:name w:val="Kommentarthema Zchn144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41">
    <w:name w:val="textkörper-einzug14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141">
    <w:name w:val="Pa914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441">
    <w:name w:val="EndNote Bibliography Title44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441">
    <w:name w:val="EndNote Bibliography44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341">
    <w:name w:val="msonormal34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541">
    <w:name w:val="Kommentarthema Zchn54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441">
    <w:name w:val="Formatvorlage144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441">
    <w:name w:val="Formatvorlage244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541">
    <w:name w:val="Kommentarthema Zchn154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41">
    <w:name w:val="textkörper-einzug24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241">
    <w:name w:val="Pa924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91">
    <w:name w:val="EndNote Bibliography Title9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91">
    <w:name w:val="EndNote Bibliography9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KommentarthemaZchn101">
    <w:name w:val="Kommentarthema Zchn10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61">
    <w:name w:val="Default6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81">
    <w:name w:val="Formatvorlage18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81">
    <w:name w:val="Formatvorlage28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101">
    <w:name w:val="Kommentarthema Zchn110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SumGlossarNeu51">
    <w:name w:val="SumGlossarNeu51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81">
    <w:name w:val="msonormal8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table" w:customStyle="1" w:styleId="TabellemithellemGitternetz151">
    <w:name w:val="Tabelle mit hellem Gitternetz15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1161">
    <w:name w:val="Kommentarthema Zchn116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51">
    <w:name w:val="Tabelle mit hellem Gitternetz25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EndNoteBibliographyTitle151">
    <w:name w:val="EndNote Bibliography Title15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51">
    <w:name w:val="EndNote Bibliography15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FunotentextZchn251">
    <w:name w:val="Fußnotentext Zchn251"/>
    <w:aliases w:val=" Char Zchn151,Char Zchn181,Fußnotentext Zchn142,Fußnotentext Zchn1411"/>
    <w:basedOn w:val="Absatz-Standardschriftart"/>
    <w:uiPriority w:val="99"/>
    <w:rsid w:val="006204C5"/>
    <w:rPr>
      <w:sz w:val="20"/>
      <w:szCs w:val="20"/>
    </w:rPr>
  </w:style>
  <w:style w:type="character" w:customStyle="1" w:styleId="KommentarthemaZchn251">
    <w:name w:val="Kommentarthema Zchn25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51">
    <w:name w:val="Default15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151">
    <w:name w:val="Formatvorlage115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151">
    <w:name w:val="Formatvorlage215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251">
    <w:name w:val="Kommentarthema Zchn125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EndNoteBibliographyTitle251">
    <w:name w:val="EndNote Bibliography Title25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51">
    <w:name w:val="EndNote Bibliography25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151">
    <w:name w:val="msonormal15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351">
    <w:name w:val="Kommentarthema Zchn35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51">
    <w:name w:val="Formatvorlage125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251">
    <w:name w:val="Formatvorlage225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351">
    <w:name w:val="Kommentarthema Zchn135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71">
    <w:name w:val="textkörper-einzug7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71">
    <w:name w:val="Pa97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351">
    <w:name w:val="EndNote Bibliography Title35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351">
    <w:name w:val="EndNote Bibliography35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251">
    <w:name w:val="msonormal25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451">
    <w:name w:val="Kommentarthema Zchn45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351">
    <w:name w:val="Formatvorlage135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351">
    <w:name w:val="Formatvorlage235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451">
    <w:name w:val="Kommentarthema Zchn145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51">
    <w:name w:val="textkörper-einzug15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151">
    <w:name w:val="Pa915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451">
    <w:name w:val="EndNote Bibliography Title45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451">
    <w:name w:val="EndNote Bibliography45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351">
    <w:name w:val="msonormal35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551">
    <w:name w:val="Kommentarthema Zchn55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451">
    <w:name w:val="Formatvorlage145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451">
    <w:name w:val="Formatvorlage245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551">
    <w:name w:val="Kommentarthema Zchn155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51">
    <w:name w:val="textkörper-einzug25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251">
    <w:name w:val="Pa925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character" w:customStyle="1" w:styleId="KommentarthemaZchn11132">
    <w:name w:val="Kommentarthema Zchn11132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EndNoteBibliographyTitle522">
    <w:name w:val="EndNote Bibliography Title522"/>
    <w:basedOn w:val="Standard"/>
    <w:rsid w:val="006204C5"/>
    <w:pPr>
      <w:spacing w:after="0"/>
      <w:jc w:val="center"/>
    </w:pPr>
    <w:rPr>
      <w:rFonts w:ascii="Calibri" w:hAnsi="Calibri"/>
      <w:noProof/>
      <w:szCs w:val="20"/>
      <w:lang w:val="en-US"/>
    </w:rPr>
  </w:style>
  <w:style w:type="paragraph" w:customStyle="1" w:styleId="EndNoteBibliography522">
    <w:name w:val="EndNote Bibliography522"/>
    <w:basedOn w:val="Standard"/>
    <w:rsid w:val="006204C5"/>
    <w:pPr>
      <w:spacing w:line="240" w:lineRule="auto"/>
      <w:jc w:val="both"/>
    </w:pPr>
    <w:rPr>
      <w:rFonts w:ascii="Calibri" w:hAnsi="Calibri"/>
      <w:noProof/>
      <w:szCs w:val="20"/>
      <w:lang w:val="en-US"/>
    </w:rPr>
  </w:style>
  <w:style w:type="table" w:customStyle="1" w:styleId="TabellemithellemGitternetz1122">
    <w:name w:val="Tabelle mit hellem Gitternetz1122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622">
    <w:name w:val="Kommentarthema Zchn622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222">
    <w:name w:val="Default222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KommentarthemaZchn1622">
    <w:name w:val="Kommentarthema Zchn1622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122">
    <w:name w:val="Tabelle mit hellem Gitternetz2122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11222">
    <w:name w:val="Kommentarthema Zchn11222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EndNoteBibliographyTitle1122">
    <w:name w:val="EndNote Bibliography Title1122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122">
    <w:name w:val="EndNote Bibliography1122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KommentarthemaZchn2122">
    <w:name w:val="Kommentarthema Zchn2122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122">
    <w:name w:val="Default1122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1122">
    <w:name w:val="Formatvorlage11122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1122">
    <w:name w:val="Formatvorlage21122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2122">
    <w:name w:val="Kommentarthema Zchn12122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SumGlossarNeu122">
    <w:name w:val="SumGlossarNeu122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422">
    <w:name w:val="msonormal42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paragraph" w:customStyle="1" w:styleId="EndNoteBibliographyTitle2122">
    <w:name w:val="EndNote Bibliography Title2122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122">
    <w:name w:val="EndNote Bibliography2122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1122">
    <w:name w:val="msonormal112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3122">
    <w:name w:val="Kommentarthema Zchn3122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122">
    <w:name w:val="Formatvorlage12122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2122">
    <w:name w:val="Formatvorlage22122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3122">
    <w:name w:val="Kommentarthema Zchn13122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322">
    <w:name w:val="textkörper-einzug32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322">
    <w:name w:val="Pa9322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3122">
    <w:name w:val="EndNote Bibliography Title3122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3122">
    <w:name w:val="EndNote Bibliography3122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2122">
    <w:name w:val="msonormal212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4122">
    <w:name w:val="Kommentarthema Zchn4122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3122">
    <w:name w:val="Formatvorlage13122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3122">
    <w:name w:val="Formatvorlage23122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4122">
    <w:name w:val="Kommentarthema Zchn14122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122">
    <w:name w:val="textkörper-einzug112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1122">
    <w:name w:val="Pa91122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4122">
    <w:name w:val="EndNote Bibliography Title4122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4122">
    <w:name w:val="EndNote Bibliography4122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3122">
    <w:name w:val="msonormal312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5122">
    <w:name w:val="Kommentarthema Zchn5122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4122">
    <w:name w:val="Formatvorlage14122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4122">
    <w:name w:val="Formatvorlage24122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5122">
    <w:name w:val="Kommentarthema Zchn15122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122">
    <w:name w:val="textkörper-einzug212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2122">
    <w:name w:val="Pa92122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character" w:customStyle="1" w:styleId="KommentarthemaZchn111122">
    <w:name w:val="Kommentarthema Zchn111122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EndNoteBibliographyTitle612">
    <w:name w:val="EndNote Bibliography Title612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612">
    <w:name w:val="EndNote Bibliography612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KommentarthemaZchn712">
    <w:name w:val="Kommentarthema Zchn712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312">
    <w:name w:val="Default312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522">
    <w:name w:val="Formatvorlage1522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522">
    <w:name w:val="Formatvorlage2522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712">
    <w:name w:val="Kommentarthema Zchn1712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SumGlossarNeu212">
    <w:name w:val="SumGlossarNeu212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512">
    <w:name w:val="msonormal51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table" w:customStyle="1" w:styleId="TabellemithellemGitternetz1222">
    <w:name w:val="Tabelle mit hellem Gitternetz1222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11312">
    <w:name w:val="Kommentarthema Zchn11312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212">
    <w:name w:val="Tabelle mit hellem Gitternetz2212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EndNoteBibliographyTitle1222">
    <w:name w:val="EndNote Bibliography Title1222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222">
    <w:name w:val="EndNote Bibliography1222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FunotentextZchn2222">
    <w:name w:val="Fußnotentext Zchn2222"/>
    <w:aliases w:val=" Char Zchn1222,Char Zchn1512,Fußnotentext Zchn22112, Char Zchn12112"/>
    <w:basedOn w:val="Absatz-Standardschriftart"/>
    <w:uiPriority w:val="99"/>
    <w:rsid w:val="006204C5"/>
    <w:rPr>
      <w:sz w:val="20"/>
      <w:szCs w:val="20"/>
    </w:rPr>
  </w:style>
  <w:style w:type="character" w:customStyle="1" w:styleId="KommentarthemaZchn2222">
    <w:name w:val="Kommentarthema Zchn2222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212">
    <w:name w:val="Default1212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1222">
    <w:name w:val="Formatvorlage11222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1222">
    <w:name w:val="Formatvorlage21222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2222">
    <w:name w:val="Kommentarthema Zchn12222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EndNoteBibliographyTitle2222">
    <w:name w:val="EndNote Bibliography Title2222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222">
    <w:name w:val="EndNote Bibliography2222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FunotentextZchn3212">
    <w:name w:val="Fußnotentext Zchn3212"/>
    <w:aliases w:val=" Char Zchn2222,Char Zchn2222, Char Zchn22112,Char Zchn22112"/>
    <w:basedOn w:val="Absatz-Standardschriftart"/>
    <w:uiPriority w:val="99"/>
    <w:rsid w:val="006204C5"/>
    <w:rPr>
      <w:sz w:val="20"/>
      <w:szCs w:val="20"/>
    </w:rPr>
  </w:style>
  <w:style w:type="paragraph" w:customStyle="1" w:styleId="msonormal1222">
    <w:name w:val="msonormal122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3222">
    <w:name w:val="Kommentarthema Zchn3222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222">
    <w:name w:val="Formatvorlage12222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2222">
    <w:name w:val="Formatvorlage22222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3212">
    <w:name w:val="Kommentarthema Zchn13212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412">
    <w:name w:val="textkörper-einzug41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412">
    <w:name w:val="Pa9412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3212">
    <w:name w:val="EndNote Bibliography Title3212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3212">
    <w:name w:val="EndNote Bibliography3212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2222">
    <w:name w:val="msonormal222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4212">
    <w:name w:val="Kommentarthema Zchn4212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3212">
    <w:name w:val="Formatvorlage13212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3212">
    <w:name w:val="Formatvorlage23212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FunotentextZchn12212">
    <w:name w:val="Fußnotentext Zchn12212"/>
    <w:aliases w:val="Char Zchn12222,Char Zchn122112"/>
    <w:basedOn w:val="Absatz-Standardschriftart"/>
    <w:uiPriority w:val="99"/>
    <w:semiHidden/>
    <w:rsid w:val="006204C5"/>
    <w:rPr>
      <w:sz w:val="20"/>
      <w:szCs w:val="20"/>
      <w:lang w:val="de-DE"/>
    </w:rPr>
  </w:style>
  <w:style w:type="character" w:customStyle="1" w:styleId="KommentarthemaZchn14212">
    <w:name w:val="Kommentarthema Zchn14212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222">
    <w:name w:val="textkörper-einzug122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1222">
    <w:name w:val="Pa91222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4212">
    <w:name w:val="EndNote Bibliography Title4212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4212">
    <w:name w:val="EndNote Bibliography4212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3212">
    <w:name w:val="msonormal321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5212">
    <w:name w:val="Kommentarthema Zchn5212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4212">
    <w:name w:val="Formatvorlage14212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4212">
    <w:name w:val="Formatvorlage24212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5212">
    <w:name w:val="Kommentarthema Zchn15212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222">
    <w:name w:val="textkörper-einzug222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2222">
    <w:name w:val="Pa92222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character" w:customStyle="1" w:styleId="KommentarthemaZchn111212">
    <w:name w:val="Kommentarthema Zchn111212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EndNoteBibliographyTitle5112">
    <w:name w:val="EndNote Bibliography Title5112"/>
    <w:basedOn w:val="Standard"/>
    <w:rsid w:val="006204C5"/>
    <w:pPr>
      <w:spacing w:after="0"/>
      <w:jc w:val="center"/>
    </w:pPr>
    <w:rPr>
      <w:rFonts w:ascii="Calibri" w:hAnsi="Calibri"/>
      <w:noProof/>
      <w:szCs w:val="20"/>
      <w:lang w:val="en-US"/>
    </w:rPr>
  </w:style>
  <w:style w:type="paragraph" w:customStyle="1" w:styleId="EndNoteBibliography5112">
    <w:name w:val="EndNote Bibliography5112"/>
    <w:basedOn w:val="Standard"/>
    <w:rsid w:val="006204C5"/>
    <w:pPr>
      <w:spacing w:line="240" w:lineRule="auto"/>
      <w:jc w:val="both"/>
    </w:pPr>
    <w:rPr>
      <w:rFonts w:ascii="Calibri" w:hAnsi="Calibri"/>
      <w:noProof/>
      <w:szCs w:val="20"/>
      <w:lang w:val="en-US"/>
    </w:rPr>
  </w:style>
  <w:style w:type="table" w:customStyle="1" w:styleId="TabellemithellemGitternetz11112">
    <w:name w:val="Tabelle mit hellem Gitternetz11112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6112">
    <w:name w:val="Kommentarthema Zchn6112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2112">
    <w:name w:val="Default2112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KommentarthemaZchn16112">
    <w:name w:val="Kommentarthema Zchn16112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1112">
    <w:name w:val="Tabelle mit hellem Gitternetz21112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112112">
    <w:name w:val="Kommentarthema Zchn112112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EndNoteBibliographyTitle11112">
    <w:name w:val="EndNote Bibliography Title11112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1112">
    <w:name w:val="EndNote Bibliography11112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KommentarthemaZchn21112">
    <w:name w:val="Kommentarthema Zchn21112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1112">
    <w:name w:val="Default11112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11112">
    <w:name w:val="Formatvorlage111112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11112">
    <w:name w:val="Formatvorlage211112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21112">
    <w:name w:val="Kommentarthema Zchn121112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SumGlossarNeu1112">
    <w:name w:val="SumGlossarNeu1112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4112">
    <w:name w:val="msonormal411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paragraph" w:customStyle="1" w:styleId="EndNoteBibliographyTitle21112">
    <w:name w:val="EndNote Bibliography Title21112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1112">
    <w:name w:val="EndNote Bibliography21112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11112">
    <w:name w:val="msonormal1111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31112">
    <w:name w:val="Kommentarthema Zchn31112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1112">
    <w:name w:val="Formatvorlage121112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21112">
    <w:name w:val="Formatvorlage221112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31112">
    <w:name w:val="Kommentarthema Zchn131112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3112">
    <w:name w:val="textkörper-einzug311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3112">
    <w:name w:val="Pa93112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31112">
    <w:name w:val="EndNote Bibliography Title31112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31112">
    <w:name w:val="EndNote Bibliography31112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21112">
    <w:name w:val="msonormal2111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41112">
    <w:name w:val="Kommentarthema Zchn41112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31112">
    <w:name w:val="Formatvorlage131112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31112">
    <w:name w:val="Formatvorlage231112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41112">
    <w:name w:val="Kommentarthema Zchn141112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1112">
    <w:name w:val="textkörper-einzug1111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11112">
    <w:name w:val="Pa911112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41112">
    <w:name w:val="EndNote Bibliography Title41112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41112">
    <w:name w:val="EndNote Bibliography41112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31112">
    <w:name w:val="msonormal3111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51112">
    <w:name w:val="Kommentarthema Zchn51112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41112">
    <w:name w:val="Formatvorlage141112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41112">
    <w:name w:val="Formatvorlage241112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51112">
    <w:name w:val="Kommentarthema Zchn151112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1112">
    <w:name w:val="textkörper-einzug2111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21112">
    <w:name w:val="Pa921112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character" w:customStyle="1" w:styleId="KommentarthemaZchn1111112">
    <w:name w:val="Kommentarthema Zchn1111112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Formatvorlage15112">
    <w:name w:val="Formatvorlage15112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5112">
    <w:name w:val="Formatvorlage25112"/>
    <w:basedOn w:val="berschrift1"/>
    <w:qFormat/>
    <w:rsid w:val="006204C5"/>
    <w:rPr>
      <w:rFonts w:asciiTheme="minorHAnsi" w:eastAsia="Times New Roman" w:hAnsiTheme="minorHAnsi"/>
      <w:sz w:val="28"/>
    </w:rPr>
  </w:style>
  <w:style w:type="table" w:customStyle="1" w:styleId="TabellemithellemGitternetz12112">
    <w:name w:val="Tabelle mit hellem Gitternetz12112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EndNoteBibliographyTitle12112">
    <w:name w:val="EndNote Bibliography Title12112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2112">
    <w:name w:val="EndNote Bibliography12112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KommentarthemaZchn22112">
    <w:name w:val="Kommentarthema Zchn22112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12112">
    <w:name w:val="Formatvorlage112112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12112">
    <w:name w:val="Formatvorlage212112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22112">
    <w:name w:val="Kommentarthema Zchn122112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EndNoteBibliographyTitle22112">
    <w:name w:val="EndNote Bibliography Title22112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2112">
    <w:name w:val="EndNote Bibliography22112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12112">
    <w:name w:val="msonormal1211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32112">
    <w:name w:val="Kommentarthema Zchn32112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2112">
    <w:name w:val="Formatvorlage122112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22112">
    <w:name w:val="Formatvorlage222112"/>
    <w:basedOn w:val="berschrift1"/>
    <w:qFormat/>
    <w:rsid w:val="006204C5"/>
    <w:rPr>
      <w:rFonts w:asciiTheme="minorHAnsi" w:eastAsia="Times New Roman" w:hAnsiTheme="minorHAnsi"/>
      <w:sz w:val="28"/>
    </w:rPr>
  </w:style>
  <w:style w:type="paragraph" w:customStyle="1" w:styleId="msonormal22112">
    <w:name w:val="msonormal2211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paragraph" w:customStyle="1" w:styleId="textkrper-einzug12112">
    <w:name w:val="textkörper-einzug1211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12112">
    <w:name w:val="Pa912112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textkrper-einzug22112">
    <w:name w:val="textkörper-einzug2211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22112">
    <w:name w:val="Pa922112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5121">
    <w:name w:val="EndNote Bibliography Title5121"/>
    <w:basedOn w:val="Standard"/>
    <w:rsid w:val="006204C5"/>
    <w:pPr>
      <w:spacing w:after="0"/>
      <w:jc w:val="center"/>
    </w:pPr>
    <w:rPr>
      <w:rFonts w:ascii="Calibri" w:hAnsi="Calibri"/>
      <w:noProof/>
      <w:szCs w:val="20"/>
      <w:lang w:val="en-US"/>
    </w:rPr>
  </w:style>
  <w:style w:type="paragraph" w:customStyle="1" w:styleId="EndNoteBibliography5121">
    <w:name w:val="EndNote Bibliography5121"/>
    <w:basedOn w:val="Standard"/>
    <w:rsid w:val="006204C5"/>
    <w:pPr>
      <w:spacing w:line="240" w:lineRule="auto"/>
      <w:jc w:val="both"/>
    </w:pPr>
    <w:rPr>
      <w:rFonts w:ascii="Calibri" w:hAnsi="Calibri"/>
      <w:noProof/>
      <w:szCs w:val="20"/>
      <w:lang w:val="en-US"/>
    </w:rPr>
  </w:style>
  <w:style w:type="table" w:customStyle="1" w:styleId="TabellemithellemGitternetz11121">
    <w:name w:val="Tabelle mit hellem Gitternetz1112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6121">
    <w:name w:val="Kommentarthema Zchn61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2121">
    <w:name w:val="Default212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KommentarthemaZchn16121">
    <w:name w:val="Kommentarthema Zchn1612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1121">
    <w:name w:val="Tabelle mit hellem Gitternetz2112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112121">
    <w:name w:val="Kommentarthema Zchn11212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EndNoteBibliographyTitle11121">
    <w:name w:val="EndNote Bibliography Title1112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1121">
    <w:name w:val="EndNote Bibliography1112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KommentarthemaZchn21121">
    <w:name w:val="Kommentarthema Zchn211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1121">
    <w:name w:val="Default1112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11121">
    <w:name w:val="Formatvorlage11112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11121">
    <w:name w:val="Formatvorlage21112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21121">
    <w:name w:val="Kommentarthema Zchn12112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SumGlossarNeu1121">
    <w:name w:val="SumGlossarNeu1121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4121">
    <w:name w:val="msonormal41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paragraph" w:customStyle="1" w:styleId="EndNoteBibliographyTitle21121">
    <w:name w:val="EndNote Bibliography Title2112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1121">
    <w:name w:val="EndNote Bibliography2112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11121">
    <w:name w:val="msonormal111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31121">
    <w:name w:val="Kommentarthema Zchn311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1121">
    <w:name w:val="Formatvorlage12112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21121">
    <w:name w:val="Formatvorlage22112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31121">
    <w:name w:val="Kommentarthema Zchn13112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3121">
    <w:name w:val="textkörper-einzug31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3121">
    <w:name w:val="Pa9312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31121">
    <w:name w:val="EndNote Bibliography Title3112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31121">
    <w:name w:val="EndNote Bibliography3112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21121">
    <w:name w:val="msonormal211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41121">
    <w:name w:val="Kommentarthema Zchn411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31121">
    <w:name w:val="Formatvorlage13112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31121">
    <w:name w:val="Formatvorlage23112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41121">
    <w:name w:val="Kommentarthema Zchn14112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1121">
    <w:name w:val="textkörper-einzug111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11121">
    <w:name w:val="Pa91112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41121">
    <w:name w:val="EndNote Bibliography Title4112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41121">
    <w:name w:val="EndNote Bibliography4112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31121">
    <w:name w:val="msonormal311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51121">
    <w:name w:val="Kommentarthema Zchn511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41121">
    <w:name w:val="Formatvorlage14112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41121">
    <w:name w:val="Formatvorlage24112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51121">
    <w:name w:val="Kommentarthema Zchn15112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1121">
    <w:name w:val="textkörper-einzug211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21121">
    <w:name w:val="Pa92112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character" w:customStyle="1" w:styleId="KommentarthemaZchn1111121">
    <w:name w:val="Kommentarthema Zchn111112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Formatvorlage15121">
    <w:name w:val="Formatvorlage1512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5121">
    <w:name w:val="Formatvorlage25121"/>
    <w:basedOn w:val="berschrift1"/>
    <w:qFormat/>
    <w:rsid w:val="006204C5"/>
    <w:rPr>
      <w:rFonts w:asciiTheme="minorHAnsi" w:eastAsia="Times New Roman" w:hAnsiTheme="minorHAnsi"/>
      <w:sz w:val="28"/>
    </w:rPr>
  </w:style>
  <w:style w:type="paragraph" w:customStyle="1" w:styleId="EndNoteBibliographyTitle711">
    <w:name w:val="EndNote Bibliography Title71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711">
    <w:name w:val="EndNote Bibliography71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KommentarthemaZchn811">
    <w:name w:val="Kommentarthema Zchn8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411">
    <w:name w:val="Default41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612">
    <w:name w:val="Formatvorlage1612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612">
    <w:name w:val="Formatvorlage2612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811">
    <w:name w:val="Kommentarthema Zchn18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SumGlossarNeu311">
    <w:name w:val="SumGlossarNeu311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611">
    <w:name w:val="msonormal6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table" w:customStyle="1" w:styleId="TabellemithellemGitternetz1311">
    <w:name w:val="Tabelle mit hellem Gitternetz131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11411">
    <w:name w:val="Kommentarthema Zchn1141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311">
    <w:name w:val="Tabelle mit hellem Gitternetz231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EndNoteBibliographyTitle1311">
    <w:name w:val="EndNote Bibliography Title131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311">
    <w:name w:val="EndNote Bibliography131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KommentarthemaZchn2311">
    <w:name w:val="Kommentarthema Zchn23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311">
    <w:name w:val="Default131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1311">
    <w:name w:val="Formatvorlage113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1311">
    <w:name w:val="Formatvorlage2131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2311">
    <w:name w:val="Kommentarthema Zchn123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EndNoteBibliographyTitle2311">
    <w:name w:val="EndNote Bibliography Title23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311">
    <w:name w:val="EndNote Bibliography23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1311">
    <w:name w:val="msonormal13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3311">
    <w:name w:val="Kommentarthema Zchn33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311">
    <w:name w:val="Formatvorlage123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2311">
    <w:name w:val="Formatvorlage2231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3311">
    <w:name w:val="Kommentarthema Zchn133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511">
    <w:name w:val="textkörper-einzug5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511">
    <w:name w:val="Pa95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3311">
    <w:name w:val="EndNote Bibliography Title33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3311">
    <w:name w:val="EndNote Bibliography33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2311">
    <w:name w:val="msonormal23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4311">
    <w:name w:val="Kommentarthema Zchn43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3311">
    <w:name w:val="Formatvorlage133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3311">
    <w:name w:val="Formatvorlage2331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4311">
    <w:name w:val="Kommentarthema Zchn143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311">
    <w:name w:val="textkörper-einzug13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1311">
    <w:name w:val="Pa913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4311">
    <w:name w:val="EndNote Bibliography Title43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4311">
    <w:name w:val="EndNote Bibliography43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3311">
    <w:name w:val="msonormal33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5311">
    <w:name w:val="Kommentarthema Zchn53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4311">
    <w:name w:val="Formatvorlage143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4311">
    <w:name w:val="Formatvorlage2431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5311">
    <w:name w:val="Kommentarthema Zchn153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311">
    <w:name w:val="textkörper-einzug23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2311">
    <w:name w:val="Pa923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character" w:customStyle="1" w:styleId="KommentarthemaZchn111311">
    <w:name w:val="Kommentarthema Zchn11131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EndNoteBibliographyTitle5211">
    <w:name w:val="EndNote Bibliography Title5211"/>
    <w:basedOn w:val="Standard"/>
    <w:rsid w:val="006204C5"/>
    <w:pPr>
      <w:spacing w:after="0"/>
      <w:jc w:val="center"/>
    </w:pPr>
    <w:rPr>
      <w:rFonts w:ascii="Calibri" w:hAnsi="Calibri"/>
      <w:noProof/>
      <w:szCs w:val="20"/>
      <w:lang w:val="en-US"/>
    </w:rPr>
  </w:style>
  <w:style w:type="paragraph" w:customStyle="1" w:styleId="EndNoteBibliography5211">
    <w:name w:val="EndNote Bibliography5211"/>
    <w:basedOn w:val="Standard"/>
    <w:rsid w:val="006204C5"/>
    <w:pPr>
      <w:spacing w:line="240" w:lineRule="auto"/>
      <w:jc w:val="both"/>
    </w:pPr>
    <w:rPr>
      <w:rFonts w:ascii="Calibri" w:hAnsi="Calibri"/>
      <w:noProof/>
      <w:szCs w:val="20"/>
      <w:lang w:val="en-US"/>
    </w:rPr>
  </w:style>
  <w:style w:type="table" w:customStyle="1" w:styleId="TabellemithellemGitternetz11211">
    <w:name w:val="Tabelle mit hellem Gitternetz1121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6211">
    <w:name w:val="Kommentarthema Zchn62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2211">
    <w:name w:val="Default221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KommentarthemaZchn16211">
    <w:name w:val="Kommentarthema Zchn1621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1211">
    <w:name w:val="Tabelle mit hellem Gitternetz2121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112211">
    <w:name w:val="Kommentarthema Zchn11221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EndNoteBibliographyTitle11211">
    <w:name w:val="EndNote Bibliography Title1121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1211">
    <w:name w:val="EndNote Bibliography1121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KommentarthemaZchn21211">
    <w:name w:val="Kommentarthema Zchn212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1211">
    <w:name w:val="Default1121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11211">
    <w:name w:val="Formatvorlage1112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11211">
    <w:name w:val="Formatvorlage21121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21211">
    <w:name w:val="Kommentarthema Zchn1212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SumGlossarNeu1211">
    <w:name w:val="SumGlossarNeu1211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4211">
    <w:name w:val="msonormal42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paragraph" w:customStyle="1" w:styleId="EndNoteBibliographyTitle21211">
    <w:name w:val="EndNote Bibliography Title212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1211">
    <w:name w:val="EndNote Bibliography212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11211">
    <w:name w:val="msonormal112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31211">
    <w:name w:val="Kommentarthema Zchn312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1211">
    <w:name w:val="Formatvorlage1212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21211">
    <w:name w:val="Formatvorlage22121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31211">
    <w:name w:val="Kommentarthema Zchn1312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3211">
    <w:name w:val="textkörper-einzug32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3211">
    <w:name w:val="Pa932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31211">
    <w:name w:val="EndNote Bibliography Title312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31211">
    <w:name w:val="EndNote Bibliography312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21211">
    <w:name w:val="msonormal212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41211">
    <w:name w:val="Kommentarthema Zchn412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31211">
    <w:name w:val="Formatvorlage1312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31211">
    <w:name w:val="Formatvorlage23121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41211">
    <w:name w:val="Kommentarthema Zchn1412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1211">
    <w:name w:val="textkörper-einzug112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11211">
    <w:name w:val="Pa9112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41211">
    <w:name w:val="EndNote Bibliography Title412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41211">
    <w:name w:val="EndNote Bibliography412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31211">
    <w:name w:val="msonormal312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51211">
    <w:name w:val="Kommentarthema Zchn512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41211">
    <w:name w:val="Formatvorlage1412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41211">
    <w:name w:val="Formatvorlage24121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51211">
    <w:name w:val="Kommentarthema Zchn1512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1211">
    <w:name w:val="textkörper-einzug212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21211">
    <w:name w:val="Pa9212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character" w:customStyle="1" w:styleId="KommentarthemaZchn1111211">
    <w:name w:val="Kommentarthema Zchn111121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EndNoteBibliographyTitle6112">
    <w:name w:val="EndNote Bibliography Title6112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6112">
    <w:name w:val="EndNote Bibliography6112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KommentarthemaZchn7112">
    <w:name w:val="Kommentarthema Zchn7112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3112">
    <w:name w:val="Default3112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5211">
    <w:name w:val="Formatvorlage152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5211">
    <w:name w:val="Formatvorlage2521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7112">
    <w:name w:val="Kommentarthema Zchn17112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SumGlossarNeu2112">
    <w:name w:val="SumGlossarNeu2112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5112">
    <w:name w:val="msonormal511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table" w:customStyle="1" w:styleId="TabellemithellemGitternetz12211">
    <w:name w:val="Tabelle mit hellem Gitternetz1221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113112">
    <w:name w:val="Kommentarthema Zchn113112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2112">
    <w:name w:val="Tabelle mit hellem Gitternetz22112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EndNoteBibliographyTitle12211">
    <w:name w:val="EndNote Bibliography Title1221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2211">
    <w:name w:val="EndNote Bibliography1221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FunotentextZchn22211">
    <w:name w:val="Fußnotentext Zchn22211"/>
    <w:aliases w:val=" Char Zchn12211,Char Zchn15112,Fußnotentext Zchn221112, Char Zchn121112,Char Zchn151111,Fußnotentext Zchn2211111, Char Zchn1211111"/>
    <w:basedOn w:val="Absatz-Standardschriftart"/>
    <w:uiPriority w:val="99"/>
    <w:rsid w:val="006204C5"/>
    <w:rPr>
      <w:sz w:val="20"/>
      <w:szCs w:val="20"/>
    </w:rPr>
  </w:style>
  <w:style w:type="character" w:customStyle="1" w:styleId="KommentarthemaZchn22211">
    <w:name w:val="Kommentarthema Zchn222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2112">
    <w:name w:val="Default12112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12211">
    <w:name w:val="Formatvorlage1122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12211">
    <w:name w:val="Formatvorlage21221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22211">
    <w:name w:val="Kommentarthema Zchn1222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EndNoteBibliographyTitle22211">
    <w:name w:val="EndNote Bibliography Title222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2211">
    <w:name w:val="EndNote Bibliography222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FunotentextZchn32112">
    <w:name w:val="Fußnotentext Zchn32112"/>
    <w:aliases w:val=" Char Zchn22211,Char Zchn22211, Char Zchn221112,Char Zchn221112,Fußnotentext Zchn321111, Char Zchn2211111,Char Zchn2211111"/>
    <w:basedOn w:val="Absatz-Standardschriftart"/>
    <w:uiPriority w:val="99"/>
    <w:rsid w:val="006204C5"/>
    <w:rPr>
      <w:sz w:val="20"/>
      <w:szCs w:val="20"/>
    </w:rPr>
  </w:style>
  <w:style w:type="paragraph" w:customStyle="1" w:styleId="msonormal12211">
    <w:name w:val="msonormal122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32211">
    <w:name w:val="Kommentarthema Zchn322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2211">
    <w:name w:val="Formatvorlage1222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22211">
    <w:name w:val="Formatvorlage22221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32112">
    <w:name w:val="Kommentarthema Zchn132112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4112">
    <w:name w:val="textkörper-einzug411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4112">
    <w:name w:val="Pa94112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32112">
    <w:name w:val="EndNote Bibliography Title32112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32112">
    <w:name w:val="EndNote Bibliography32112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22211">
    <w:name w:val="msonormal222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42112">
    <w:name w:val="Kommentarthema Zchn42112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32112">
    <w:name w:val="Formatvorlage132112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32112">
    <w:name w:val="Formatvorlage232112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FunotentextZchn122112">
    <w:name w:val="Fußnotentext Zchn122112"/>
    <w:aliases w:val="Char Zchn122211,Char Zchn1221112,Fußnotentext Zchn1221111,Char Zchn12211111"/>
    <w:basedOn w:val="Absatz-Standardschriftart"/>
    <w:uiPriority w:val="99"/>
    <w:semiHidden/>
    <w:rsid w:val="006204C5"/>
    <w:rPr>
      <w:sz w:val="20"/>
      <w:szCs w:val="20"/>
      <w:lang w:val="de-DE"/>
    </w:rPr>
  </w:style>
  <w:style w:type="character" w:customStyle="1" w:styleId="KommentarthemaZchn142112">
    <w:name w:val="Kommentarthema Zchn142112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2211">
    <w:name w:val="textkörper-einzug122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12211">
    <w:name w:val="Pa9122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42112">
    <w:name w:val="EndNote Bibliography Title42112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42112">
    <w:name w:val="EndNote Bibliography42112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32112">
    <w:name w:val="msonormal3211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52112">
    <w:name w:val="Kommentarthema Zchn52112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42112">
    <w:name w:val="Formatvorlage142112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42112">
    <w:name w:val="Formatvorlage242112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52112">
    <w:name w:val="Kommentarthema Zchn152112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2211">
    <w:name w:val="textkörper-einzug222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22211">
    <w:name w:val="Pa9222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character" w:customStyle="1" w:styleId="KommentarthemaZchn1112111">
    <w:name w:val="Kommentarthema Zchn111211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EndNoteBibliographyTitle51112">
    <w:name w:val="EndNote Bibliography Title51112"/>
    <w:basedOn w:val="Standard"/>
    <w:rsid w:val="006204C5"/>
    <w:pPr>
      <w:spacing w:after="0"/>
      <w:jc w:val="center"/>
    </w:pPr>
    <w:rPr>
      <w:rFonts w:ascii="Calibri" w:hAnsi="Calibri"/>
      <w:noProof/>
      <w:szCs w:val="20"/>
      <w:lang w:val="en-US"/>
    </w:rPr>
  </w:style>
  <w:style w:type="paragraph" w:customStyle="1" w:styleId="EndNoteBibliography51112">
    <w:name w:val="EndNote Bibliography51112"/>
    <w:basedOn w:val="Standard"/>
    <w:rsid w:val="006204C5"/>
    <w:pPr>
      <w:spacing w:line="240" w:lineRule="auto"/>
      <w:jc w:val="both"/>
    </w:pPr>
    <w:rPr>
      <w:rFonts w:ascii="Calibri" w:hAnsi="Calibri"/>
      <w:noProof/>
      <w:szCs w:val="20"/>
      <w:lang w:val="en-US"/>
    </w:rPr>
  </w:style>
  <w:style w:type="table" w:customStyle="1" w:styleId="TabellemithellemGitternetz111112">
    <w:name w:val="Tabelle mit hellem Gitternetz111112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61112">
    <w:name w:val="Kommentarthema Zchn61112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21112">
    <w:name w:val="Default21112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KommentarthemaZchn161112">
    <w:name w:val="Kommentarthema Zchn161112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11112">
    <w:name w:val="Tabelle mit hellem Gitternetz211112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1121112">
    <w:name w:val="Kommentarthema Zchn1121112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EndNoteBibliographyTitle111112">
    <w:name w:val="EndNote Bibliography Title111112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11112">
    <w:name w:val="EndNote Bibliography111112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KommentarthemaZchn211112">
    <w:name w:val="Kommentarthema Zchn211112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11112">
    <w:name w:val="Default111112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111112">
    <w:name w:val="Formatvorlage1111112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111112">
    <w:name w:val="Formatvorlage2111112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211112">
    <w:name w:val="Kommentarthema Zchn1211112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SumGlossarNeu11112">
    <w:name w:val="SumGlossarNeu11112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41112">
    <w:name w:val="msonormal4111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paragraph" w:customStyle="1" w:styleId="EndNoteBibliographyTitle211112">
    <w:name w:val="EndNote Bibliography Title211112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11112">
    <w:name w:val="EndNote Bibliography211112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111112">
    <w:name w:val="msonormal11111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311112">
    <w:name w:val="Kommentarthema Zchn311112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11112">
    <w:name w:val="Formatvorlage1211112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211112">
    <w:name w:val="Formatvorlage2211112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311112">
    <w:name w:val="Kommentarthema Zchn1311112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31112">
    <w:name w:val="textkörper-einzug3111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31112">
    <w:name w:val="Pa931112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311112">
    <w:name w:val="EndNote Bibliography Title311112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311112">
    <w:name w:val="EndNote Bibliography311112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211112">
    <w:name w:val="msonormal21111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411112">
    <w:name w:val="Kommentarthema Zchn411112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311112">
    <w:name w:val="Formatvorlage1311112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311112">
    <w:name w:val="Formatvorlage2311112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411112">
    <w:name w:val="Kommentarthema Zchn1411112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11112">
    <w:name w:val="textkörper-einzug11111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111112">
    <w:name w:val="Pa9111112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411112">
    <w:name w:val="EndNote Bibliography Title411112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411112">
    <w:name w:val="EndNote Bibliography411112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311112">
    <w:name w:val="msonormal31111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511112">
    <w:name w:val="Kommentarthema Zchn511112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411112">
    <w:name w:val="Formatvorlage1411112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411112">
    <w:name w:val="Formatvorlage2411112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511112">
    <w:name w:val="Kommentarthema Zchn1511112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11112">
    <w:name w:val="textkörper-einzug21111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211112">
    <w:name w:val="Pa9211112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character" w:customStyle="1" w:styleId="KommentarthemaZchn11111112">
    <w:name w:val="Kommentarthema Zchn11111112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Formatvorlage151112">
    <w:name w:val="Formatvorlage151112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51112">
    <w:name w:val="Formatvorlage251112"/>
    <w:basedOn w:val="berschrift1"/>
    <w:qFormat/>
    <w:rsid w:val="006204C5"/>
    <w:rPr>
      <w:rFonts w:asciiTheme="minorHAnsi" w:eastAsia="Times New Roman" w:hAnsiTheme="minorHAnsi"/>
      <w:sz w:val="28"/>
    </w:rPr>
  </w:style>
  <w:style w:type="table" w:customStyle="1" w:styleId="TabellemithellemGitternetz121112">
    <w:name w:val="Tabelle mit hellem Gitternetz121112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EndNoteBibliographyTitle121112">
    <w:name w:val="EndNote Bibliography Title121112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21112">
    <w:name w:val="EndNote Bibliography121112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KommentarthemaZchn221112">
    <w:name w:val="Kommentarthema Zchn221112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121112">
    <w:name w:val="Formatvorlage1121112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121112">
    <w:name w:val="Formatvorlage2121112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221112">
    <w:name w:val="Kommentarthema Zchn1221112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EndNoteBibliographyTitle221112">
    <w:name w:val="EndNote Bibliography Title221112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21112">
    <w:name w:val="EndNote Bibliography221112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121112">
    <w:name w:val="msonormal12111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321112">
    <w:name w:val="Kommentarthema Zchn321112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21112">
    <w:name w:val="Formatvorlage1221112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221112">
    <w:name w:val="Formatvorlage2221112"/>
    <w:basedOn w:val="berschrift1"/>
    <w:qFormat/>
    <w:rsid w:val="006204C5"/>
    <w:rPr>
      <w:rFonts w:asciiTheme="minorHAnsi" w:eastAsia="Times New Roman" w:hAnsiTheme="minorHAnsi"/>
      <w:sz w:val="28"/>
    </w:rPr>
  </w:style>
  <w:style w:type="paragraph" w:customStyle="1" w:styleId="msonormal221112">
    <w:name w:val="msonormal22111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paragraph" w:customStyle="1" w:styleId="textkrper-einzug121112">
    <w:name w:val="textkörper-einzug12111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121112">
    <w:name w:val="Pa9121112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textkrper-einzug221112">
    <w:name w:val="textkörper-einzug221112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221112">
    <w:name w:val="Pa9221112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Formatvorlage16111">
    <w:name w:val="Formatvorlage161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6111">
    <w:name w:val="Formatvorlage26111"/>
    <w:basedOn w:val="berschrift1"/>
    <w:qFormat/>
    <w:rsid w:val="006204C5"/>
    <w:rPr>
      <w:rFonts w:asciiTheme="minorHAnsi" w:eastAsia="Times New Roman" w:hAnsiTheme="minorHAnsi"/>
      <w:sz w:val="28"/>
    </w:rPr>
  </w:style>
  <w:style w:type="paragraph" w:customStyle="1" w:styleId="EndNoteBibliographyTitle61111">
    <w:name w:val="EndNote Bibliography Title6111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61111">
    <w:name w:val="EndNote Bibliography6111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KommentarthemaZchn71111">
    <w:name w:val="Kommentarthema Zchn711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31111">
    <w:name w:val="Default3111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KommentarthemaZchn171111">
    <w:name w:val="Kommentarthema Zchn1711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SumGlossarNeu21111">
    <w:name w:val="SumGlossarNeu21111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51111">
    <w:name w:val="msonormal511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1131111">
    <w:name w:val="Kommentarthema Zchn113111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21111">
    <w:name w:val="Tabelle mit hellem Gitternetz22111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Default121111">
    <w:name w:val="Default12111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KommentarthemaZchn1321111">
    <w:name w:val="Kommentarthema Zchn13211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41111">
    <w:name w:val="textkörper-einzug411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41111">
    <w:name w:val="Pa9411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321111">
    <w:name w:val="EndNote Bibliography Title3211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321111">
    <w:name w:val="EndNote Bibliography3211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KommentarthemaZchn421111">
    <w:name w:val="Kommentarthema Zchn4211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321111">
    <w:name w:val="Formatvorlage13211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321111">
    <w:name w:val="Formatvorlage232111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421111">
    <w:name w:val="Kommentarthema Zchn14211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EndNoteBibliographyTitle421111">
    <w:name w:val="EndNote Bibliography Title4211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421111">
    <w:name w:val="EndNote Bibliography4211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321111">
    <w:name w:val="msonormal3211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521111">
    <w:name w:val="Kommentarthema Zchn5211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421111">
    <w:name w:val="Formatvorlage14211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421111">
    <w:name w:val="Formatvorlage242111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521111">
    <w:name w:val="Kommentarthema Zchn15211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EndNoteBibliographyTitle511111">
    <w:name w:val="EndNote Bibliography Title511111"/>
    <w:basedOn w:val="Standard"/>
    <w:rsid w:val="006204C5"/>
    <w:pPr>
      <w:spacing w:after="0"/>
      <w:jc w:val="center"/>
    </w:pPr>
    <w:rPr>
      <w:rFonts w:ascii="Calibri" w:hAnsi="Calibri"/>
      <w:noProof/>
      <w:szCs w:val="20"/>
      <w:lang w:val="en-US"/>
    </w:rPr>
  </w:style>
  <w:style w:type="paragraph" w:customStyle="1" w:styleId="EndNoteBibliography511111">
    <w:name w:val="EndNote Bibliography511111"/>
    <w:basedOn w:val="Standard"/>
    <w:rsid w:val="006204C5"/>
    <w:pPr>
      <w:spacing w:line="240" w:lineRule="auto"/>
      <w:jc w:val="both"/>
    </w:pPr>
    <w:rPr>
      <w:rFonts w:ascii="Calibri" w:hAnsi="Calibri"/>
      <w:noProof/>
      <w:szCs w:val="20"/>
      <w:lang w:val="en-US"/>
    </w:rPr>
  </w:style>
  <w:style w:type="table" w:customStyle="1" w:styleId="TabellemithellemGitternetz1111111">
    <w:name w:val="Tabelle mit hellem Gitternetz111111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611111">
    <w:name w:val="Kommentarthema Zchn6111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211111">
    <w:name w:val="Default21111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KommentarthemaZchn1611111">
    <w:name w:val="Kommentarthema Zchn161111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111111">
    <w:name w:val="Tabelle mit hellem Gitternetz211111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11211111">
    <w:name w:val="Kommentarthema Zchn1121111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EndNoteBibliographyTitle1111111">
    <w:name w:val="EndNote Bibliography Title111111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111111">
    <w:name w:val="EndNote Bibliography111111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KommentarthemaZchn2111111">
    <w:name w:val="Kommentarthema Zchn21111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111111">
    <w:name w:val="Default111111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1111111">
    <w:name w:val="Formatvorlage111111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1111111">
    <w:name w:val="Formatvorlage2111111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2111111">
    <w:name w:val="Kommentarthema Zchn121111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SumGlossarNeu111111">
    <w:name w:val="SumGlossarNeu111111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411111">
    <w:name w:val="msonormal4111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paragraph" w:customStyle="1" w:styleId="EndNoteBibliographyTitle2111111">
    <w:name w:val="EndNote Bibliography Title21111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111111">
    <w:name w:val="EndNote Bibliography21111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1111111">
    <w:name w:val="msonormal11111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3111111">
    <w:name w:val="Kommentarthema Zchn31111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111111">
    <w:name w:val="Formatvorlage121111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2111111">
    <w:name w:val="Formatvorlage2211111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3111111">
    <w:name w:val="Kommentarthema Zchn131111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311111">
    <w:name w:val="textkörper-einzug3111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311111">
    <w:name w:val="Pa93111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3111111">
    <w:name w:val="EndNote Bibliography Title31111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3111111">
    <w:name w:val="EndNote Bibliography31111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2111111">
    <w:name w:val="msonormal21111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4111111">
    <w:name w:val="Kommentarthema Zchn41111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3111111">
    <w:name w:val="Formatvorlage131111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3111111">
    <w:name w:val="Formatvorlage2311111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4111111">
    <w:name w:val="Kommentarthema Zchn141111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111111">
    <w:name w:val="textkörper-einzug11111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1111111">
    <w:name w:val="Pa911111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4111111">
    <w:name w:val="EndNote Bibliography Title41111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4111111">
    <w:name w:val="EndNote Bibliography41111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3111111">
    <w:name w:val="msonormal31111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5111111">
    <w:name w:val="Kommentarthema Zchn51111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4111111">
    <w:name w:val="Formatvorlage141111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4111111">
    <w:name w:val="Formatvorlage2411111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5111111">
    <w:name w:val="Kommentarthema Zchn151111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111111">
    <w:name w:val="textkörper-einzug21111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2111111">
    <w:name w:val="Pa921111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character" w:customStyle="1" w:styleId="KommentarthemaZchn111111111">
    <w:name w:val="Kommentarthema Zchn11111111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Formatvorlage1511111">
    <w:name w:val="Formatvorlage15111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511111">
    <w:name w:val="Formatvorlage2511111"/>
    <w:basedOn w:val="berschrift1"/>
    <w:qFormat/>
    <w:rsid w:val="006204C5"/>
    <w:rPr>
      <w:rFonts w:asciiTheme="minorHAnsi" w:eastAsia="Times New Roman" w:hAnsiTheme="minorHAnsi"/>
      <w:sz w:val="28"/>
    </w:rPr>
  </w:style>
  <w:style w:type="table" w:customStyle="1" w:styleId="TabellemithellemGitternetz1211111">
    <w:name w:val="Tabelle mit hellem Gitternetz121111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EndNoteBibliographyTitle1211111">
    <w:name w:val="EndNote Bibliography Title121111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211111">
    <w:name w:val="EndNote Bibliography121111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KommentarthemaZchn2211111">
    <w:name w:val="Kommentarthema Zchn22111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1211111">
    <w:name w:val="Formatvorlage112111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1211111">
    <w:name w:val="Formatvorlage2121111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2211111">
    <w:name w:val="Kommentarthema Zchn122111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EndNoteBibliographyTitle2211111">
    <w:name w:val="EndNote Bibliography Title22111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211111">
    <w:name w:val="EndNote Bibliography22111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1211111">
    <w:name w:val="msonormal12111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3211111">
    <w:name w:val="Kommentarthema Zchn32111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211111">
    <w:name w:val="Formatvorlage122111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2211111">
    <w:name w:val="Formatvorlage22211111"/>
    <w:basedOn w:val="berschrift1"/>
    <w:qFormat/>
    <w:rsid w:val="006204C5"/>
    <w:rPr>
      <w:rFonts w:asciiTheme="minorHAnsi" w:eastAsia="Times New Roman" w:hAnsiTheme="minorHAnsi"/>
      <w:sz w:val="28"/>
    </w:rPr>
  </w:style>
  <w:style w:type="paragraph" w:customStyle="1" w:styleId="msonormal2211111">
    <w:name w:val="msonormal22111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paragraph" w:customStyle="1" w:styleId="textkrper-einzug1211111">
    <w:name w:val="textkörper-einzug12111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1211111">
    <w:name w:val="Pa912111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textkrper-einzug2211111">
    <w:name w:val="textkörper-einzug22111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2211111">
    <w:name w:val="Pa922111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character" w:customStyle="1" w:styleId="KopfzeileZchn151">
    <w:name w:val="Kopfzeile Zchn151"/>
    <w:basedOn w:val="Absatz-Standardschriftart"/>
    <w:uiPriority w:val="99"/>
    <w:rsid w:val="006204C5"/>
  </w:style>
  <w:style w:type="character" w:customStyle="1" w:styleId="FuzeileZchn151">
    <w:name w:val="Fußzeile Zchn151"/>
    <w:basedOn w:val="Absatz-Standardschriftart"/>
    <w:uiPriority w:val="99"/>
    <w:rsid w:val="006204C5"/>
  </w:style>
  <w:style w:type="paragraph" w:customStyle="1" w:styleId="EndNoteBibliographyTitle101">
    <w:name w:val="EndNote Bibliography Title10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character" w:customStyle="1" w:styleId="EndNoteBibliographyTitleZchn171">
    <w:name w:val="EndNote Bibliography Title Zchn171"/>
    <w:basedOn w:val="Absatz-Standardschriftart"/>
    <w:rsid w:val="006204C5"/>
    <w:rPr>
      <w:rFonts w:ascii="Calibri" w:hAnsi="Calibri"/>
      <w:noProof/>
      <w:lang w:val="en-US"/>
    </w:rPr>
  </w:style>
  <w:style w:type="paragraph" w:customStyle="1" w:styleId="EndNoteBibliography101">
    <w:name w:val="EndNote Bibliography10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101">
    <w:name w:val="EndNote Bibliography Zchn10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161">
    <w:name w:val="Fußnotentext Zchn161"/>
    <w:aliases w:val=" Char Zchn161,Char Zchn191, Char1 Zchn311,Char1 Zchn311, Char2 Zchn311,Char2 Zchn311, Char11 Zchn111,Char11 Zchn111, Char3 Zchn311,Char3 Zchn311, Char4 Zchn311,Char4 Zchn311, Char5 Zchn111,Char5 Zchn111, Char12 Zchn11,Char12 Zchn11"/>
    <w:basedOn w:val="Absatz-Standardschriftart"/>
    <w:uiPriority w:val="99"/>
    <w:rsid w:val="006204C5"/>
    <w:rPr>
      <w:sz w:val="20"/>
      <w:szCs w:val="20"/>
    </w:rPr>
  </w:style>
  <w:style w:type="paragraph" w:customStyle="1" w:styleId="msonormal91">
    <w:name w:val="msonormal9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SprechblasentextZchn151">
    <w:name w:val="Sprechblasentext Zchn151"/>
    <w:basedOn w:val="Absatz-Standardschriftart"/>
    <w:uiPriority w:val="99"/>
    <w:rsid w:val="006204C5"/>
    <w:rPr>
      <w:rFonts w:ascii="Segoe UI" w:hAnsi="Segoe UI" w:cs="Segoe UI"/>
      <w:sz w:val="18"/>
      <w:szCs w:val="18"/>
    </w:rPr>
  </w:style>
  <w:style w:type="character" w:customStyle="1" w:styleId="KommentartextZchn181">
    <w:name w:val="Kommentartext Zchn181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201">
    <w:name w:val="Kommentarthema Zchn201"/>
    <w:basedOn w:val="KommentartextZchn"/>
    <w:uiPriority w:val="99"/>
    <w:semiHidden/>
    <w:rsid w:val="006204C5"/>
    <w:rPr>
      <w:b/>
      <w:bCs/>
      <w:sz w:val="20"/>
      <w:szCs w:val="20"/>
    </w:rPr>
  </w:style>
  <w:style w:type="character" w:customStyle="1" w:styleId="ListenabsatzZchn101">
    <w:name w:val="Listenabsatz Zchn101"/>
    <w:basedOn w:val="Absatz-Standardschriftart"/>
    <w:uiPriority w:val="34"/>
    <w:rsid w:val="006204C5"/>
  </w:style>
  <w:style w:type="paragraph" w:customStyle="1" w:styleId="Formatvorlage191">
    <w:name w:val="Formatvorlage19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91">
    <w:name w:val="Formatvorlage29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FunotentextZchn171">
    <w:name w:val="Fußnotentext Zchn171"/>
    <w:aliases w:val="Char Zchn1101, Char Zchn171"/>
    <w:basedOn w:val="Absatz-Standardschriftart"/>
    <w:uiPriority w:val="99"/>
    <w:rsid w:val="006204C5"/>
    <w:rPr>
      <w:sz w:val="20"/>
      <w:szCs w:val="20"/>
      <w:lang w:val="de-DE"/>
    </w:rPr>
  </w:style>
  <w:style w:type="character" w:customStyle="1" w:styleId="KommentarthemaZchn1171">
    <w:name w:val="Kommentarthema Zchn117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81">
    <w:name w:val="textkörper-einzug8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81">
    <w:name w:val="Pa98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character" w:customStyle="1" w:styleId="EndnotentextZchn121">
    <w:name w:val="Endnotentext Zchn121"/>
    <w:basedOn w:val="Absatz-Standardschriftart"/>
    <w:uiPriority w:val="99"/>
    <w:semiHidden/>
    <w:rsid w:val="006204C5"/>
    <w:rPr>
      <w:sz w:val="20"/>
      <w:szCs w:val="20"/>
      <w:lang w:val="en-US"/>
    </w:rPr>
  </w:style>
  <w:style w:type="character" w:customStyle="1" w:styleId="EndNoteBibliographyTitleZchn181">
    <w:name w:val="EndNote Bibliography Title Zchn181"/>
    <w:basedOn w:val="Absatz-Standardschriftart"/>
    <w:rsid w:val="006204C5"/>
    <w:rPr>
      <w:rFonts w:ascii="Times New Roman" w:hAnsi="Times New Roman"/>
      <w:sz w:val="20"/>
      <w:szCs w:val="20"/>
      <w:lang w:val="de-DE"/>
    </w:rPr>
  </w:style>
  <w:style w:type="character" w:customStyle="1" w:styleId="berschrift5Zchn51">
    <w:name w:val="Überschrift 5 Zchn51"/>
    <w:basedOn w:val="Absatz-Standardschriftart"/>
    <w:uiPriority w:val="9"/>
    <w:rsid w:val="006204C5"/>
    <w:rPr>
      <w:rFonts w:asciiTheme="majorHAnsi" w:eastAsiaTheme="majorEastAsia" w:hAnsiTheme="majorHAnsi" w:cstheme="majorBidi"/>
      <w:color w:val="2E74B5" w:themeColor="accent1" w:themeShade="BF"/>
      <w:sz w:val="24"/>
    </w:rPr>
  </w:style>
  <w:style w:type="table" w:customStyle="1" w:styleId="TabellemithellemGitternetz161">
    <w:name w:val="Tabelle mit hellem Gitternetz16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Default71">
    <w:name w:val="Default7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berschrift1Zchn161">
    <w:name w:val="Überschrift 1 Zchn161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  <w:szCs w:val="32"/>
    </w:rPr>
  </w:style>
  <w:style w:type="paragraph" w:customStyle="1" w:styleId="EndNoteBibliographyTitle161">
    <w:name w:val="EndNote Bibliography Title16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161">
    <w:name w:val="EndNote Bibliography16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161">
    <w:name w:val="msonormal16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261">
    <w:name w:val="Kommentarthema Zchn26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161">
    <w:name w:val="Formatvorlage116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161">
    <w:name w:val="Formatvorlage216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181">
    <w:name w:val="Kommentarthema Zchn118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61">
    <w:name w:val="textkörper-einzug16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161">
    <w:name w:val="Pa916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character" w:customStyle="1" w:styleId="EndnotentextZchn261">
    <w:name w:val="Endnotentext Zchn261"/>
    <w:basedOn w:val="Absatz-Standardschriftart"/>
    <w:uiPriority w:val="99"/>
    <w:semiHidden/>
    <w:rsid w:val="006204C5"/>
    <w:rPr>
      <w:sz w:val="20"/>
      <w:szCs w:val="20"/>
      <w:lang w:val="en-US"/>
    </w:rPr>
  </w:style>
  <w:style w:type="character" w:customStyle="1" w:styleId="EndNoteBibliographyTitleZchn1161">
    <w:name w:val="EndNote Bibliography Title Zchn1161"/>
    <w:basedOn w:val="Absatz-Standardschriftart"/>
    <w:rsid w:val="006204C5"/>
    <w:rPr>
      <w:rFonts w:ascii="Times New Roman" w:hAnsi="Times New Roman"/>
      <w:sz w:val="20"/>
      <w:szCs w:val="20"/>
      <w:lang w:val="de-DE"/>
    </w:rPr>
  </w:style>
  <w:style w:type="character" w:customStyle="1" w:styleId="berschrift5Zchn171">
    <w:name w:val="Überschrift 5 Zchn171"/>
    <w:basedOn w:val="Absatz-Standardschriftart"/>
    <w:uiPriority w:val="9"/>
    <w:rsid w:val="006204C5"/>
    <w:rPr>
      <w:rFonts w:asciiTheme="majorHAnsi" w:eastAsiaTheme="majorEastAsia" w:hAnsiTheme="majorHAnsi" w:cstheme="majorBidi"/>
      <w:color w:val="2E74B5" w:themeColor="accent1" w:themeShade="BF"/>
      <w:sz w:val="24"/>
    </w:rPr>
  </w:style>
  <w:style w:type="paragraph" w:customStyle="1" w:styleId="Formatvorlage1261">
    <w:name w:val="Formatvorlage126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261">
    <w:name w:val="Formatvorlage226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berschrift1Zchn231">
    <w:name w:val="Überschrift 1 Zchn231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  <w:szCs w:val="32"/>
    </w:rPr>
  </w:style>
  <w:style w:type="character" w:customStyle="1" w:styleId="FunotentextZchn261">
    <w:name w:val="Fußnotentext Zchn261"/>
    <w:aliases w:val=" Char Zchn261,Char Zchn261, Char1 Zchn81,Char1 Zchn81, Char2 Zchn81,Char2 Zchn81, Char3 Zchn81,Char3 Zchn81, Char4 Zchn81,Char4 Zchn81"/>
    <w:basedOn w:val="Absatz-Standardschriftart"/>
    <w:uiPriority w:val="99"/>
    <w:rsid w:val="006204C5"/>
    <w:rPr>
      <w:sz w:val="20"/>
      <w:szCs w:val="20"/>
    </w:rPr>
  </w:style>
  <w:style w:type="paragraph" w:customStyle="1" w:styleId="EndNoteBibliographyTitle261">
    <w:name w:val="EndNote Bibliography Title261"/>
    <w:basedOn w:val="Standard"/>
    <w:rsid w:val="006204C5"/>
    <w:pPr>
      <w:spacing w:after="0"/>
      <w:jc w:val="center"/>
    </w:pPr>
    <w:rPr>
      <w:rFonts w:ascii="Calibri" w:hAnsi="Calibri"/>
      <w:noProof/>
      <w:szCs w:val="20"/>
      <w:lang w:val="en-US"/>
    </w:rPr>
  </w:style>
  <w:style w:type="character" w:customStyle="1" w:styleId="EndNoteBibliographyTitleZchn461">
    <w:name w:val="EndNote Bibliography Title Zchn461"/>
    <w:basedOn w:val="Absatz-Standardschriftart"/>
    <w:rsid w:val="006204C5"/>
    <w:rPr>
      <w:rFonts w:ascii="Calibri" w:hAnsi="Calibri"/>
      <w:noProof/>
      <w:sz w:val="20"/>
      <w:szCs w:val="20"/>
      <w:lang w:val="en-US"/>
    </w:rPr>
  </w:style>
  <w:style w:type="paragraph" w:customStyle="1" w:styleId="EndNoteBibliography261">
    <w:name w:val="EndNote Bibliography261"/>
    <w:basedOn w:val="Standard"/>
    <w:rsid w:val="006204C5"/>
    <w:pPr>
      <w:spacing w:line="240" w:lineRule="auto"/>
      <w:jc w:val="both"/>
    </w:pPr>
    <w:rPr>
      <w:rFonts w:ascii="Calibri" w:hAnsi="Calibri"/>
      <w:noProof/>
      <w:szCs w:val="20"/>
      <w:lang w:val="en-US"/>
    </w:rPr>
  </w:style>
  <w:style w:type="character" w:customStyle="1" w:styleId="EndNoteBibliographyZchn261">
    <w:name w:val="EndNote Bibliography Zchn261"/>
    <w:basedOn w:val="Absatz-Standardschriftart"/>
    <w:rsid w:val="006204C5"/>
    <w:rPr>
      <w:rFonts w:ascii="Calibri" w:hAnsi="Calibri"/>
      <w:noProof/>
      <w:sz w:val="20"/>
      <w:szCs w:val="20"/>
      <w:lang w:val="en-US"/>
    </w:rPr>
  </w:style>
  <w:style w:type="character" w:customStyle="1" w:styleId="SprechblasentextZchn261">
    <w:name w:val="Sprechblasentext Zchn261"/>
    <w:basedOn w:val="Absatz-Standardschriftart"/>
    <w:uiPriority w:val="99"/>
    <w:rsid w:val="006204C5"/>
    <w:rPr>
      <w:rFonts w:ascii="Segoe UI" w:hAnsi="Segoe UI" w:cs="Segoe UI"/>
      <w:sz w:val="18"/>
      <w:szCs w:val="18"/>
    </w:rPr>
  </w:style>
  <w:style w:type="table" w:customStyle="1" w:styleId="TabellemithellemGitternetz1131">
    <w:name w:val="Tabelle mit hellem Gitternetz113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361">
    <w:name w:val="Kommentarthema Zchn361"/>
    <w:basedOn w:val="KommentartextZchn"/>
    <w:uiPriority w:val="99"/>
    <w:semiHidden/>
    <w:rsid w:val="006204C5"/>
    <w:rPr>
      <w:b/>
      <w:bCs/>
      <w:sz w:val="20"/>
      <w:szCs w:val="20"/>
    </w:rPr>
  </w:style>
  <w:style w:type="character" w:customStyle="1" w:styleId="KommentarthemaZchn1261">
    <w:name w:val="Kommentarthema Zchn126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61">
    <w:name w:val="Tabelle mit hellem Gitternetz26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11141">
    <w:name w:val="Kommentarthema Zchn1114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EndNoteBibliographyTitle1131">
    <w:name w:val="EndNote Bibliography Title113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131">
    <w:name w:val="EndNote Bibliography113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FunotentextZchn2131">
    <w:name w:val="Fußnotentext Zchn2131"/>
    <w:aliases w:val=" Char Zchn1131,Char Zchn1261"/>
    <w:basedOn w:val="Absatz-Standardschriftart"/>
    <w:uiPriority w:val="99"/>
    <w:rsid w:val="006204C5"/>
    <w:rPr>
      <w:sz w:val="20"/>
      <w:szCs w:val="20"/>
    </w:rPr>
  </w:style>
  <w:style w:type="character" w:customStyle="1" w:styleId="KommentarthemaZchn2131">
    <w:name w:val="Kommentarthema Zchn213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61">
    <w:name w:val="Default16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1131">
    <w:name w:val="Formatvorlage1113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1131">
    <w:name w:val="Formatvorlage2113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2131">
    <w:name w:val="Kommentarthema Zchn1213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SumGlossarNeu61">
    <w:name w:val="SumGlossarNeu61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261">
    <w:name w:val="msonormal26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paragraph" w:customStyle="1" w:styleId="EndNoteBibliographyTitle2131">
    <w:name w:val="EndNote Bibliography Title213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131">
    <w:name w:val="EndNote Bibliography213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FunotentextZchn361">
    <w:name w:val="Fußnotentext Zchn361"/>
    <w:aliases w:val=" Char Zchn2131,Char Zchn2131"/>
    <w:basedOn w:val="Absatz-Standardschriftart"/>
    <w:uiPriority w:val="99"/>
    <w:rsid w:val="006204C5"/>
    <w:rPr>
      <w:sz w:val="20"/>
      <w:szCs w:val="20"/>
    </w:rPr>
  </w:style>
  <w:style w:type="paragraph" w:customStyle="1" w:styleId="msonormal1131">
    <w:name w:val="msonormal113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3131">
    <w:name w:val="Kommentarthema Zchn313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131">
    <w:name w:val="Formatvorlage1213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2131">
    <w:name w:val="Formatvorlage2213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361">
    <w:name w:val="Kommentarthema Zchn136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61">
    <w:name w:val="textkörper-einzug26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261">
    <w:name w:val="Pa926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361">
    <w:name w:val="EndNote Bibliography Title36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361">
    <w:name w:val="EndNote Bibliography36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2131">
    <w:name w:val="msonormal213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461">
    <w:name w:val="Kommentarthema Zchn46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361">
    <w:name w:val="Formatvorlage136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361">
    <w:name w:val="Formatvorlage236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FunotentextZchn1261">
    <w:name w:val="Fußnotentext Zchn1261"/>
    <w:aliases w:val="Char Zchn12131"/>
    <w:basedOn w:val="Absatz-Standardschriftart"/>
    <w:uiPriority w:val="99"/>
    <w:rsid w:val="006204C5"/>
    <w:rPr>
      <w:sz w:val="20"/>
      <w:szCs w:val="20"/>
      <w:lang w:val="de-DE"/>
    </w:rPr>
  </w:style>
  <w:style w:type="character" w:customStyle="1" w:styleId="KommentarthemaZchn1461">
    <w:name w:val="Kommentarthema Zchn146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131">
    <w:name w:val="textkörper-einzug113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1131">
    <w:name w:val="Pa9113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461">
    <w:name w:val="EndNote Bibliography Title46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461">
    <w:name w:val="EndNote Bibliography46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361">
    <w:name w:val="msonormal36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561">
    <w:name w:val="Kommentarthema Zchn56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461">
    <w:name w:val="Formatvorlage146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461">
    <w:name w:val="Formatvorlage246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561">
    <w:name w:val="Kommentarthema Zchn156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131">
    <w:name w:val="textkörper-einzug213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2131">
    <w:name w:val="Pa9213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character" w:customStyle="1" w:styleId="KommentarthemaZchn111131">
    <w:name w:val="Kommentarthema Zchn11113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EndNoteBibliographyTitle531">
    <w:name w:val="EndNote Bibliography Title53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531">
    <w:name w:val="EndNote Bibliography53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FunotentextZchn631">
    <w:name w:val="Fußnotentext Zchn631"/>
    <w:aliases w:val=" Char Zchn531,Char Zchn531, Char1 Zchn131,Char1 Zchn131, Char2 Zchn131,Char2 Zchn131, Char3 Zchn131,Char3 Zchn131, Char4 Zchn131,Char4 Zchn131, Char5 Zchn41,Char5 Zchn41, Char11 Zchn41,Char11 Zchn41, Char21 Zchn41,Char21 Zchn41"/>
    <w:basedOn w:val="Absatz-Standardschriftart"/>
    <w:uiPriority w:val="99"/>
    <w:rsid w:val="006204C5"/>
    <w:rPr>
      <w:sz w:val="20"/>
      <w:szCs w:val="20"/>
    </w:rPr>
  </w:style>
  <w:style w:type="character" w:customStyle="1" w:styleId="KommentarthemaZchn631">
    <w:name w:val="Kommentarthema Zchn63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231">
    <w:name w:val="Default23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531">
    <w:name w:val="Formatvorlage153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531">
    <w:name w:val="Formatvorlage253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631">
    <w:name w:val="Kommentarthema Zchn163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SumGlossarNeu131">
    <w:name w:val="SumGlossarNeu131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431">
    <w:name w:val="msonormal43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table" w:customStyle="1" w:styleId="TabellemithellemGitternetz1231">
    <w:name w:val="Tabelle mit hellem Gitternetz123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11231">
    <w:name w:val="Kommentarthema Zchn1123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131">
    <w:name w:val="Tabelle mit hellem Gitternetz213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berschrift1Zchn1231">
    <w:name w:val="Überschrift 1 Zchn1231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8"/>
      <w:szCs w:val="32"/>
    </w:rPr>
  </w:style>
  <w:style w:type="paragraph" w:customStyle="1" w:styleId="EndNoteBibliographyTitle1231">
    <w:name w:val="EndNote Bibliography Title123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231">
    <w:name w:val="EndNote Bibliography123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FunotentextZchn2231">
    <w:name w:val="Fußnotentext Zchn2231"/>
    <w:aliases w:val=" Char Zchn1231,Char Zchn1431"/>
    <w:basedOn w:val="Absatz-Standardschriftart"/>
    <w:uiPriority w:val="99"/>
    <w:rsid w:val="006204C5"/>
    <w:rPr>
      <w:sz w:val="20"/>
      <w:szCs w:val="20"/>
    </w:rPr>
  </w:style>
  <w:style w:type="character" w:customStyle="1" w:styleId="SprechblasentextZchn2231">
    <w:name w:val="Sprechblasentext Zchn2231"/>
    <w:basedOn w:val="Absatz-Standardschriftart"/>
    <w:uiPriority w:val="99"/>
    <w:rsid w:val="006204C5"/>
    <w:rPr>
      <w:rFonts w:ascii="Tahoma" w:hAnsi="Tahoma" w:cs="Tahoma"/>
      <w:sz w:val="16"/>
      <w:szCs w:val="16"/>
    </w:rPr>
  </w:style>
  <w:style w:type="character" w:customStyle="1" w:styleId="KommentarthemaZchn2231">
    <w:name w:val="Kommentarthema Zchn223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131">
    <w:name w:val="Default113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EndnotentextZchn2231">
    <w:name w:val="Endnotentext Zchn2231"/>
    <w:basedOn w:val="Absatz-Standardschriftart"/>
    <w:uiPriority w:val="99"/>
    <w:semiHidden/>
    <w:rsid w:val="006204C5"/>
    <w:rPr>
      <w:sz w:val="20"/>
      <w:szCs w:val="20"/>
    </w:rPr>
  </w:style>
  <w:style w:type="paragraph" w:customStyle="1" w:styleId="Formatvorlage11231">
    <w:name w:val="Formatvorlage1123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1231">
    <w:name w:val="Formatvorlage2123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2231">
    <w:name w:val="Kommentarthema Zchn1223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EndNoteBibliographyTitle2231">
    <w:name w:val="EndNote Bibliography Title223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231">
    <w:name w:val="EndNote Bibliography223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2231">
    <w:name w:val="EndNote Bibliography Zchn223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3131">
    <w:name w:val="Fußnotentext Zchn3131"/>
    <w:aliases w:val=" Char Zchn2231,Char Zchn2231"/>
    <w:basedOn w:val="Absatz-Standardschriftart"/>
    <w:uiPriority w:val="99"/>
    <w:rsid w:val="006204C5"/>
    <w:rPr>
      <w:sz w:val="20"/>
      <w:szCs w:val="20"/>
    </w:rPr>
  </w:style>
  <w:style w:type="paragraph" w:customStyle="1" w:styleId="msonormal1231">
    <w:name w:val="msonormal123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3231">
    <w:name w:val="Kommentarthema Zchn323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231">
    <w:name w:val="Formatvorlage1223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2231">
    <w:name w:val="Formatvorlage2223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3131">
    <w:name w:val="Kommentarthema Zchn1313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331">
    <w:name w:val="textkörper-einzug33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331">
    <w:name w:val="Pa933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3131">
    <w:name w:val="EndNote Bibliography Title313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character" w:customStyle="1" w:styleId="EndNoteBibliographyTitleZchn4231">
    <w:name w:val="EndNote Bibliography Title Zchn4231"/>
    <w:basedOn w:val="Absatz-Standardschriftart"/>
    <w:rsid w:val="006204C5"/>
    <w:rPr>
      <w:rFonts w:ascii="Calibri" w:hAnsi="Calibri"/>
      <w:noProof/>
      <w:lang w:val="en-US"/>
    </w:rPr>
  </w:style>
  <w:style w:type="paragraph" w:customStyle="1" w:styleId="EndNoteBibliography3131">
    <w:name w:val="EndNote Bibliography313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2231">
    <w:name w:val="msonormal223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4131">
    <w:name w:val="Kommentarthema Zchn413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3131">
    <w:name w:val="Formatvorlage1313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3131">
    <w:name w:val="Formatvorlage2313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FunotentextZchn12131">
    <w:name w:val="Fußnotentext Zchn12131"/>
    <w:aliases w:val="Char Zchn12231"/>
    <w:basedOn w:val="Absatz-Standardschriftart"/>
    <w:uiPriority w:val="99"/>
    <w:rsid w:val="006204C5"/>
    <w:rPr>
      <w:sz w:val="20"/>
      <w:szCs w:val="20"/>
      <w:lang w:val="de-DE"/>
    </w:rPr>
  </w:style>
  <w:style w:type="character" w:customStyle="1" w:styleId="KommentarthemaZchn14131">
    <w:name w:val="Kommentarthema Zchn1413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231">
    <w:name w:val="textkörper-einzug123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1231">
    <w:name w:val="Pa9123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4131">
    <w:name w:val="EndNote Bibliography Title413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4131">
    <w:name w:val="EndNote Bibliography413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3131">
    <w:name w:val="msonormal313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5131">
    <w:name w:val="Kommentarthema Zchn513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4131">
    <w:name w:val="Formatvorlage1413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4131">
    <w:name w:val="Formatvorlage2413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5131">
    <w:name w:val="Kommentarthema Zchn1513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231">
    <w:name w:val="textkörper-einzug223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2231">
    <w:name w:val="Pa9223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character" w:customStyle="1" w:styleId="KommentarthemaZchn111221">
    <w:name w:val="Kommentarthema Zchn11122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character" w:customStyle="1" w:styleId="FunotentextZchn6131">
    <w:name w:val="Fußnotentext Zchn6131"/>
    <w:aliases w:val=" Char Zchn5131,Char Zchn5131, Char1 Zchn1131,Char1 Zchn1131, Char2 Zchn1131,Char2 Zchn1131, Char3 Zchn1131,Char3 Zchn1131, Char4 Zchn1131,Char4 Zchn1131"/>
    <w:basedOn w:val="Absatz-Standardschriftart"/>
    <w:uiPriority w:val="99"/>
    <w:rsid w:val="006204C5"/>
    <w:rPr>
      <w:sz w:val="20"/>
      <w:szCs w:val="20"/>
    </w:rPr>
  </w:style>
  <w:style w:type="paragraph" w:customStyle="1" w:styleId="EndNoteBibliographyTitle5131">
    <w:name w:val="EndNote Bibliography Title5131"/>
    <w:basedOn w:val="Standard"/>
    <w:rsid w:val="006204C5"/>
    <w:pPr>
      <w:spacing w:after="0"/>
      <w:jc w:val="center"/>
    </w:pPr>
    <w:rPr>
      <w:rFonts w:ascii="Calibri" w:hAnsi="Calibri"/>
      <w:noProof/>
      <w:szCs w:val="20"/>
      <w:lang w:val="en-US"/>
    </w:rPr>
  </w:style>
  <w:style w:type="character" w:customStyle="1" w:styleId="EndNoteBibliographyTitleZchn6131">
    <w:name w:val="EndNote Bibliography Title Zchn6131"/>
    <w:basedOn w:val="Absatz-Standardschriftart"/>
    <w:rsid w:val="006204C5"/>
    <w:rPr>
      <w:rFonts w:ascii="Calibri" w:hAnsi="Calibri"/>
      <w:noProof/>
      <w:sz w:val="20"/>
      <w:szCs w:val="20"/>
      <w:lang w:val="en-US"/>
    </w:rPr>
  </w:style>
  <w:style w:type="paragraph" w:customStyle="1" w:styleId="EndNoteBibliography5131">
    <w:name w:val="EndNote Bibliography5131"/>
    <w:basedOn w:val="Standard"/>
    <w:rsid w:val="006204C5"/>
    <w:pPr>
      <w:spacing w:line="240" w:lineRule="auto"/>
      <w:jc w:val="both"/>
    </w:pPr>
    <w:rPr>
      <w:rFonts w:ascii="Calibri" w:hAnsi="Calibri"/>
      <w:noProof/>
      <w:szCs w:val="20"/>
      <w:lang w:val="en-US"/>
    </w:rPr>
  </w:style>
  <w:style w:type="character" w:customStyle="1" w:styleId="EndNoteBibliographyZchn5131">
    <w:name w:val="EndNote Bibliography Zchn5131"/>
    <w:basedOn w:val="Absatz-Standardschriftart"/>
    <w:rsid w:val="006204C5"/>
    <w:rPr>
      <w:rFonts w:ascii="Calibri" w:hAnsi="Calibri"/>
      <w:noProof/>
      <w:sz w:val="20"/>
      <w:szCs w:val="20"/>
      <w:lang w:val="en-US"/>
    </w:rPr>
  </w:style>
  <w:style w:type="character" w:customStyle="1" w:styleId="SprechblasentextZchn6131">
    <w:name w:val="Sprechblasentext Zchn6131"/>
    <w:basedOn w:val="Absatz-Standardschriftart"/>
    <w:uiPriority w:val="99"/>
    <w:rsid w:val="006204C5"/>
    <w:rPr>
      <w:rFonts w:ascii="Segoe UI" w:hAnsi="Segoe UI" w:cs="Segoe UI"/>
      <w:sz w:val="18"/>
      <w:szCs w:val="18"/>
    </w:rPr>
  </w:style>
  <w:style w:type="table" w:customStyle="1" w:styleId="TabellemithellemGitternetz11131">
    <w:name w:val="Tabelle mit hellem Gitternetz1113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6131">
    <w:name w:val="Kommentarthema Zchn613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2131">
    <w:name w:val="Default213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KommentarthemaZchn16131">
    <w:name w:val="Kommentarthema Zchn1613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1131">
    <w:name w:val="Tabelle mit hellem Gitternetz2113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112131">
    <w:name w:val="Kommentarthema Zchn11213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EndNoteBibliographyTitle11131">
    <w:name w:val="EndNote Bibliography Title1113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1131">
    <w:name w:val="EndNote Bibliography1113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FunotentextZchn21131">
    <w:name w:val="Fußnotentext Zchn21131"/>
    <w:aliases w:val=" Char Zchn11131,Char Zchn14131"/>
    <w:basedOn w:val="Absatz-Standardschriftart"/>
    <w:uiPriority w:val="99"/>
    <w:rsid w:val="006204C5"/>
    <w:rPr>
      <w:sz w:val="20"/>
      <w:szCs w:val="20"/>
    </w:rPr>
  </w:style>
  <w:style w:type="character" w:customStyle="1" w:styleId="KommentarthemaZchn21131">
    <w:name w:val="Kommentarthema Zchn2113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1131">
    <w:name w:val="Default1113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11131">
    <w:name w:val="Formatvorlage11113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11131">
    <w:name w:val="Formatvorlage21113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21131">
    <w:name w:val="Kommentarthema Zchn12113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SumGlossarNeu1131">
    <w:name w:val="SumGlossarNeu1131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4131">
    <w:name w:val="msonormal413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paragraph" w:customStyle="1" w:styleId="EndNoteBibliographyTitle21131">
    <w:name w:val="EndNote Bibliography Title2113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1131">
    <w:name w:val="EndNote Bibliography2113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FunotentextZchn31131">
    <w:name w:val="Fußnotentext Zchn31131"/>
    <w:aliases w:val=" Char Zchn21131,Char Zchn21131"/>
    <w:basedOn w:val="Absatz-Standardschriftart"/>
    <w:uiPriority w:val="99"/>
    <w:rsid w:val="006204C5"/>
    <w:rPr>
      <w:sz w:val="20"/>
      <w:szCs w:val="20"/>
    </w:rPr>
  </w:style>
  <w:style w:type="paragraph" w:customStyle="1" w:styleId="msonormal11131">
    <w:name w:val="msonormal1113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31131">
    <w:name w:val="Kommentarthema Zchn3113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1131">
    <w:name w:val="Formatvorlage12113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21131">
    <w:name w:val="Formatvorlage22113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31131">
    <w:name w:val="Kommentarthema Zchn13113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3131">
    <w:name w:val="textkörper-einzug313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3131">
    <w:name w:val="Pa9313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31131">
    <w:name w:val="EndNote Bibliography Title3113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31131">
    <w:name w:val="EndNote Bibliography3113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21131">
    <w:name w:val="msonormal2113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41131">
    <w:name w:val="Kommentarthema Zchn4113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31131">
    <w:name w:val="Formatvorlage13113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31131">
    <w:name w:val="Formatvorlage23113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FunotentextZchn121131">
    <w:name w:val="Fußnotentext Zchn121131"/>
    <w:aliases w:val="Char Zchn121131"/>
    <w:basedOn w:val="Absatz-Standardschriftart"/>
    <w:uiPriority w:val="99"/>
    <w:semiHidden/>
    <w:rsid w:val="006204C5"/>
    <w:rPr>
      <w:sz w:val="20"/>
      <w:szCs w:val="20"/>
      <w:lang w:val="de-DE"/>
    </w:rPr>
  </w:style>
  <w:style w:type="character" w:customStyle="1" w:styleId="KommentarthemaZchn141131">
    <w:name w:val="Kommentarthema Zchn14113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1131">
    <w:name w:val="textkörper-einzug1113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11131">
    <w:name w:val="Pa91113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41131">
    <w:name w:val="EndNote Bibliography Title4113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41131">
    <w:name w:val="EndNote Bibliography4113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31131">
    <w:name w:val="msonormal3113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51131">
    <w:name w:val="Kommentarthema Zchn5113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41131">
    <w:name w:val="Formatvorlage14113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41131">
    <w:name w:val="Formatvorlage24113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51131">
    <w:name w:val="Kommentarthema Zchn15113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1131">
    <w:name w:val="textkörper-einzug2113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21131">
    <w:name w:val="Pa92113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character" w:customStyle="1" w:styleId="KommentarthemaZchn1111131">
    <w:name w:val="Kommentarthema Zchn111113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character" w:customStyle="1" w:styleId="berschrift1Zchn2131">
    <w:name w:val="Überschrift 1 Zchn2131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8"/>
      <w:szCs w:val="32"/>
    </w:rPr>
  </w:style>
  <w:style w:type="paragraph" w:customStyle="1" w:styleId="EndNoteBibliographyTitle621">
    <w:name w:val="EndNote Bibliography Title62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621">
    <w:name w:val="EndNote Bibliography62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FunotentextZchn721">
    <w:name w:val="Fußnotentext Zchn721"/>
    <w:aliases w:val=" Char Zchn621,Char Zchn621, Char1 Zchn221,Char1 Zchn221, Char2 Zchn221,Char2 Zchn221, Char3 Zchn221,Char3 Zchn221, Char4 Zchn221,Char4 Zchn221"/>
    <w:basedOn w:val="Absatz-Standardschriftart"/>
    <w:uiPriority w:val="99"/>
    <w:rsid w:val="006204C5"/>
    <w:rPr>
      <w:sz w:val="20"/>
      <w:szCs w:val="20"/>
    </w:rPr>
  </w:style>
  <w:style w:type="character" w:customStyle="1" w:styleId="SprechblasentextZchn721">
    <w:name w:val="Sprechblasentext Zchn721"/>
    <w:basedOn w:val="Absatz-Standardschriftart"/>
    <w:uiPriority w:val="99"/>
    <w:rsid w:val="006204C5"/>
    <w:rPr>
      <w:rFonts w:ascii="Tahoma" w:hAnsi="Tahoma" w:cs="Tahoma"/>
      <w:sz w:val="16"/>
      <w:szCs w:val="16"/>
    </w:rPr>
  </w:style>
  <w:style w:type="character" w:customStyle="1" w:styleId="KommentarthemaZchn721">
    <w:name w:val="Kommentarthema Zchn7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321">
    <w:name w:val="Default32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EndnotentextZchn721">
    <w:name w:val="Endnotentext Zchn721"/>
    <w:basedOn w:val="Absatz-Standardschriftart"/>
    <w:uiPriority w:val="99"/>
    <w:semiHidden/>
    <w:rsid w:val="006204C5"/>
    <w:rPr>
      <w:sz w:val="20"/>
      <w:szCs w:val="20"/>
    </w:rPr>
  </w:style>
  <w:style w:type="paragraph" w:customStyle="1" w:styleId="Formatvorlage15131">
    <w:name w:val="Formatvorlage1513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5131">
    <w:name w:val="Formatvorlage2513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721">
    <w:name w:val="Kommentarthema Zchn172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SumGlossarNeu221">
    <w:name w:val="SumGlossarNeu221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521">
    <w:name w:val="msonormal5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berschrift5Zchn1321">
    <w:name w:val="Überschrift 5 Zchn1321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</w:rPr>
  </w:style>
  <w:style w:type="table" w:customStyle="1" w:styleId="TabellemithellemGitternetz12121">
    <w:name w:val="Tabelle mit hellem Gitternetz1212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EndNoteBibliographyTitleZchn1521">
    <w:name w:val="EndNote Bibliography Title Zchn1521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KommentarthemaZchn11321">
    <w:name w:val="Kommentarthema Zchn1132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221">
    <w:name w:val="Tabelle mit hellem Gitternetz222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EndNoteBibliographyTitle12121">
    <w:name w:val="EndNote Bibliography Title1212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2121">
    <w:name w:val="EndNote Bibliography1212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FunotentextZchn22121">
    <w:name w:val="Fußnotentext Zchn22121"/>
    <w:aliases w:val=" Char Zchn12121,Char Zchn1521"/>
    <w:basedOn w:val="Absatz-Standardschriftart"/>
    <w:uiPriority w:val="99"/>
    <w:rsid w:val="006204C5"/>
    <w:rPr>
      <w:sz w:val="20"/>
      <w:szCs w:val="20"/>
    </w:rPr>
  </w:style>
  <w:style w:type="character" w:customStyle="1" w:styleId="KommentarthemaZchn22121">
    <w:name w:val="Kommentarthema Zchn221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221">
    <w:name w:val="Default122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12121">
    <w:name w:val="Formatvorlage11212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12121">
    <w:name w:val="Formatvorlage21212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22121">
    <w:name w:val="Kommentarthema Zchn12212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EndNoteBibliographyTitle22121">
    <w:name w:val="EndNote Bibliography Title2212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2121">
    <w:name w:val="EndNote Bibliography2212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FunotentextZchn3221">
    <w:name w:val="Fußnotentext Zchn3221"/>
    <w:aliases w:val=" Char Zchn22121,Char Zchn22121"/>
    <w:basedOn w:val="Absatz-Standardschriftart"/>
    <w:uiPriority w:val="99"/>
    <w:rsid w:val="006204C5"/>
    <w:rPr>
      <w:sz w:val="20"/>
      <w:szCs w:val="20"/>
    </w:rPr>
  </w:style>
  <w:style w:type="paragraph" w:customStyle="1" w:styleId="msonormal12121">
    <w:name w:val="msonormal121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32121">
    <w:name w:val="Kommentarthema Zchn321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2121">
    <w:name w:val="Formatvorlage12212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22121">
    <w:name w:val="Formatvorlage22212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3221">
    <w:name w:val="Kommentarthema Zchn1322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421">
    <w:name w:val="textkörper-einzug4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421">
    <w:name w:val="Pa942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3221">
    <w:name w:val="EndNote Bibliography Title322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3221">
    <w:name w:val="EndNote Bibliography322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22121">
    <w:name w:val="msonormal221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4221">
    <w:name w:val="Kommentarthema Zchn42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3221">
    <w:name w:val="Formatvorlage1322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3221">
    <w:name w:val="Formatvorlage2322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FunotentextZchn12221">
    <w:name w:val="Fußnotentext Zchn12221"/>
    <w:aliases w:val="Char Zchn122121"/>
    <w:basedOn w:val="Absatz-Standardschriftart"/>
    <w:uiPriority w:val="99"/>
    <w:semiHidden/>
    <w:rsid w:val="006204C5"/>
    <w:rPr>
      <w:sz w:val="20"/>
      <w:szCs w:val="20"/>
      <w:lang w:val="de-DE"/>
    </w:rPr>
  </w:style>
  <w:style w:type="character" w:customStyle="1" w:styleId="KommentarthemaZchn14221">
    <w:name w:val="Kommentarthema Zchn1422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2121">
    <w:name w:val="textkörper-einzug121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12121">
    <w:name w:val="Pa91212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4221">
    <w:name w:val="EndNote Bibliography Title422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4221">
    <w:name w:val="EndNote Bibliography422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3221">
    <w:name w:val="msonormal32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5221">
    <w:name w:val="Kommentarthema Zchn52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4221">
    <w:name w:val="Formatvorlage1422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4221">
    <w:name w:val="Formatvorlage2422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5221">
    <w:name w:val="Kommentarthema Zchn1522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2121">
    <w:name w:val="textkörper-einzug221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22121">
    <w:name w:val="Pa92212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721">
    <w:name w:val="EndNote Bibliography Title72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721">
    <w:name w:val="EndNote Bibliography72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KommentarthemaZchn821">
    <w:name w:val="Kommentarthema Zchn8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421">
    <w:name w:val="Default42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621">
    <w:name w:val="Formatvorlage162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621">
    <w:name w:val="Formatvorlage262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821">
    <w:name w:val="Kommentarthema Zchn182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SumGlossarNeu321">
    <w:name w:val="SumGlossarNeu321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621">
    <w:name w:val="msonormal6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table" w:customStyle="1" w:styleId="TabellemithellemGitternetz1321">
    <w:name w:val="Tabelle mit hellem Gitternetz132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11421">
    <w:name w:val="Kommentarthema Zchn1142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321">
    <w:name w:val="Tabelle mit hellem Gitternetz232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EndNoteBibliographyTitle1321">
    <w:name w:val="EndNote Bibliography Title132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321">
    <w:name w:val="EndNote Bibliography132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KommentarthemaZchn2321">
    <w:name w:val="Kommentarthema Zchn23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321">
    <w:name w:val="Default132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1321">
    <w:name w:val="Formatvorlage1132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1321">
    <w:name w:val="Formatvorlage2132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2321">
    <w:name w:val="Kommentarthema Zchn1232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EndNoteBibliographyTitle2321">
    <w:name w:val="EndNote Bibliography Title232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321">
    <w:name w:val="EndNote Bibliography232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1321">
    <w:name w:val="msonormal13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3321">
    <w:name w:val="Kommentarthema Zchn33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321">
    <w:name w:val="Formatvorlage1232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2321">
    <w:name w:val="Formatvorlage2232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3321">
    <w:name w:val="Kommentarthema Zchn1332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521">
    <w:name w:val="textkörper-einzug5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521">
    <w:name w:val="Pa952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3321">
    <w:name w:val="EndNote Bibliography Title332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3321">
    <w:name w:val="EndNote Bibliography332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2321">
    <w:name w:val="msonormal23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4321">
    <w:name w:val="Kommentarthema Zchn43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3321">
    <w:name w:val="Formatvorlage1332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3321">
    <w:name w:val="Formatvorlage2332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4321">
    <w:name w:val="Kommentarthema Zchn1432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321">
    <w:name w:val="textkörper-einzug13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1321">
    <w:name w:val="Pa9132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4321">
    <w:name w:val="EndNote Bibliography Title432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4321">
    <w:name w:val="EndNote Bibliography432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3321">
    <w:name w:val="msonormal33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5321">
    <w:name w:val="Kommentarthema Zchn53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4321">
    <w:name w:val="Formatvorlage1432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4321">
    <w:name w:val="Formatvorlage2432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5321">
    <w:name w:val="Kommentarthema Zchn1532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321">
    <w:name w:val="textkörper-einzug23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2321">
    <w:name w:val="Pa9232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811">
    <w:name w:val="EndNote Bibliography Title81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811">
    <w:name w:val="EndNote Bibliography81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KommentarthemaZchn911">
    <w:name w:val="Kommentarthema Zchn9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511">
    <w:name w:val="Default51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711">
    <w:name w:val="Formatvorlage17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711">
    <w:name w:val="Formatvorlage271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911">
    <w:name w:val="Kommentarthema Zchn19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SumGlossarNeu411">
    <w:name w:val="SumGlossarNeu411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711">
    <w:name w:val="msonormal7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table" w:customStyle="1" w:styleId="TabellemithellemGitternetz1411">
    <w:name w:val="Tabelle mit hellem Gitternetz141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11511">
    <w:name w:val="Kommentarthema Zchn1151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411">
    <w:name w:val="Tabelle mit hellem Gitternetz241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EndNoteBibliographyTitle1411">
    <w:name w:val="EndNote Bibliography Title141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411">
    <w:name w:val="EndNote Bibliography141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KommentarthemaZchn2411">
    <w:name w:val="Kommentarthema Zchn24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411">
    <w:name w:val="Default141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1411">
    <w:name w:val="Formatvorlage114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1411">
    <w:name w:val="Formatvorlage2141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2411">
    <w:name w:val="Kommentarthema Zchn124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EndNoteBibliographyTitle2411">
    <w:name w:val="EndNote Bibliography Title24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411">
    <w:name w:val="EndNote Bibliography24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1411">
    <w:name w:val="msonormal14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3411">
    <w:name w:val="Kommentarthema Zchn34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411">
    <w:name w:val="Formatvorlage124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2411">
    <w:name w:val="Formatvorlage2241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3411">
    <w:name w:val="Kommentarthema Zchn134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611">
    <w:name w:val="textkörper-einzug6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611">
    <w:name w:val="Pa96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3411">
    <w:name w:val="EndNote Bibliography Title34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3411">
    <w:name w:val="EndNote Bibliography34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2411">
    <w:name w:val="msonormal24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4411">
    <w:name w:val="Kommentarthema Zchn44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3411">
    <w:name w:val="Formatvorlage134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3411">
    <w:name w:val="Formatvorlage2341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4411">
    <w:name w:val="Kommentarthema Zchn144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411">
    <w:name w:val="textkörper-einzug14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1411">
    <w:name w:val="Pa914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4411">
    <w:name w:val="EndNote Bibliography Title44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4411">
    <w:name w:val="EndNote Bibliography44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3411">
    <w:name w:val="msonormal34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5411">
    <w:name w:val="Kommentarthema Zchn54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4411">
    <w:name w:val="Formatvorlage144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4411">
    <w:name w:val="Formatvorlage2441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5411">
    <w:name w:val="Kommentarthema Zchn154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411">
    <w:name w:val="textkörper-einzug24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2411">
    <w:name w:val="Pa924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911">
    <w:name w:val="EndNote Bibliography Title91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911">
    <w:name w:val="EndNote Bibliography91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KommentarthemaZchn1011">
    <w:name w:val="Kommentarthema Zchn10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611">
    <w:name w:val="Default61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811">
    <w:name w:val="Formatvorlage18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811">
    <w:name w:val="Formatvorlage281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1011">
    <w:name w:val="Kommentarthema Zchn110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SumGlossarNeu511">
    <w:name w:val="SumGlossarNeu511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811">
    <w:name w:val="msonormal8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table" w:customStyle="1" w:styleId="TabellemithellemGitternetz1511">
    <w:name w:val="Tabelle mit hellem Gitternetz151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11611">
    <w:name w:val="Kommentarthema Zchn1161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511">
    <w:name w:val="Tabelle mit hellem Gitternetz251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EndNoteBibliographyTitle1511">
    <w:name w:val="EndNote Bibliography Title151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511">
    <w:name w:val="EndNote Bibliography151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FunotentextZchn2511">
    <w:name w:val="Fußnotentext Zchn2511"/>
    <w:aliases w:val=" Char Zchn1511,Char Zchn1811,Fußnotentext Zchn1421,Fußnotentext Zchn14111"/>
    <w:basedOn w:val="Absatz-Standardschriftart"/>
    <w:uiPriority w:val="99"/>
    <w:rsid w:val="006204C5"/>
    <w:rPr>
      <w:sz w:val="20"/>
      <w:szCs w:val="20"/>
    </w:rPr>
  </w:style>
  <w:style w:type="character" w:customStyle="1" w:styleId="KommentarthemaZchn2511">
    <w:name w:val="Kommentarthema Zchn25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511">
    <w:name w:val="Default151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1511">
    <w:name w:val="Formatvorlage115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1511">
    <w:name w:val="Formatvorlage2151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2511">
    <w:name w:val="Kommentarthema Zchn125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EndNoteBibliographyTitle2511">
    <w:name w:val="EndNote Bibliography Title25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511">
    <w:name w:val="EndNote Bibliography25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1511">
    <w:name w:val="msonormal15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3511">
    <w:name w:val="Kommentarthema Zchn35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511">
    <w:name w:val="Formatvorlage125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2511">
    <w:name w:val="Formatvorlage2251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3511">
    <w:name w:val="Kommentarthema Zchn135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711">
    <w:name w:val="textkörper-einzug7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711">
    <w:name w:val="Pa97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3511">
    <w:name w:val="EndNote Bibliography Title35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3511">
    <w:name w:val="EndNote Bibliography35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2511">
    <w:name w:val="msonormal25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4511">
    <w:name w:val="Kommentarthema Zchn45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3511">
    <w:name w:val="Formatvorlage135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3511">
    <w:name w:val="Formatvorlage2351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4511">
    <w:name w:val="Kommentarthema Zchn145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511">
    <w:name w:val="textkörper-einzug15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1511">
    <w:name w:val="Pa915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4511">
    <w:name w:val="EndNote Bibliography Title45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4511">
    <w:name w:val="EndNote Bibliography45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3511">
    <w:name w:val="msonormal35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5511">
    <w:name w:val="Kommentarthema Zchn55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4511">
    <w:name w:val="Formatvorlage145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4511">
    <w:name w:val="Formatvorlage2451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5511">
    <w:name w:val="Kommentarthema Zchn155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511">
    <w:name w:val="textkörper-einzug25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2511">
    <w:name w:val="Pa925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character" w:customStyle="1" w:styleId="KommentarthemaZchn111321">
    <w:name w:val="Kommentarthema Zchn11132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EndNoteBibliographyTitle5221">
    <w:name w:val="EndNote Bibliography Title5221"/>
    <w:basedOn w:val="Standard"/>
    <w:rsid w:val="006204C5"/>
    <w:pPr>
      <w:spacing w:after="0"/>
      <w:jc w:val="center"/>
    </w:pPr>
    <w:rPr>
      <w:rFonts w:ascii="Calibri" w:hAnsi="Calibri"/>
      <w:noProof/>
      <w:szCs w:val="20"/>
      <w:lang w:val="en-US"/>
    </w:rPr>
  </w:style>
  <w:style w:type="paragraph" w:customStyle="1" w:styleId="EndNoteBibliography5221">
    <w:name w:val="EndNote Bibliography5221"/>
    <w:basedOn w:val="Standard"/>
    <w:rsid w:val="006204C5"/>
    <w:pPr>
      <w:spacing w:line="240" w:lineRule="auto"/>
      <w:jc w:val="both"/>
    </w:pPr>
    <w:rPr>
      <w:rFonts w:ascii="Calibri" w:hAnsi="Calibri"/>
      <w:noProof/>
      <w:szCs w:val="20"/>
      <w:lang w:val="en-US"/>
    </w:rPr>
  </w:style>
  <w:style w:type="table" w:customStyle="1" w:styleId="TabellemithellemGitternetz11221">
    <w:name w:val="Tabelle mit hellem Gitternetz1122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6221">
    <w:name w:val="Kommentarthema Zchn62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2221">
    <w:name w:val="Default222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KommentarthemaZchn16221">
    <w:name w:val="Kommentarthema Zchn1622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1221">
    <w:name w:val="Tabelle mit hellem Gitternetz2122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112221">
    <w:name w:val="Kommentarthema Zchn11222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EndNoteBibliographyTitle11221">
    <w:name w:val="EndNote Bibliography Title1122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1221">
    <w:name w:val="EndNote Bibliography1122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KommentarthemaZchn21221">
    <w:name w:val="Kommentarthema Zchn212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1221">
    <w:name w:val="Default1122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11221">
    <w:name w:val="Formatvorlage11122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11221">
    <w:name w:val="Formatvorlage21122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21221">
    <w:name w:val="Kommentarthema Zchn12122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SumGlossarNeu1221">
    <w:name w:val="SumGlossarNeu1221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4221">
    <w:name w:val="msonormal42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paragraph" w:customStyle="1" w:styleId="EndNoteBibliographyTitle21221">
    <w:name w:val="EndNote Bibliography Title2122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1221">
    <w:name w:val="EndNote Bibliography2122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11221">
    <w:name w:val="msonormal112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31221">
    <w:name w:val="Kommentarthema Zchn312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1221">
    <w:name w:val="Formatvorlage12122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21221">
    <w:name w:val="Formatvorlage22122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31221">
    <w:name w:val="Kommentarthema Zchn13122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3221">
    <w:name w:val="textkörper-einzug32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3221">
    <w:name w:val="Pa9322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31221">
    <w:name w:val="EndNote Bibliography Title3122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31221">
    <w:name w:val="EndNote Bibliography3122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21221">
    <w:name w:val="msonormal212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41221">
    <w:name w:val="Kommentarthema Zchn412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31221">
    <w:name w:val="Formatvorlage13122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31221">
    <w:name w:val="Formatvorlage23122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41221">
    <w:name w:val="Kommentarthema Zchn14122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1221">
    <w:name w:val="textkörper-einzug112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11221">
    <w:name w:val="Pa91122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41221">
    <w:name w:val="EndNote Bibliography Title4122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41221">
    <w:name w:val="EndNote Bibliography4122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31221">
    <w:name w:val="msonormal312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51221">
    <w:name w:val="Kommentarthema Zchn512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41221">
    <w:name w:val="Formatvorlage14122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41221">
    <w:name w:val="Formatvorlage24122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51221">
    <w:name w:val="Kommentarthema Zchn15122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1221">
    <w:name w:val="textkörper-einzug212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21221">
    <w:name w:val="Pa92122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character" w:customStyle="1" w:styleId="KommentarthemaZchn1111221">
    <w:name w:val="Kommentarthema Zchn111122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EndNoteBibliographyTitle6121">
    <w:name w:val="EndNote Bibliography Title612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6121">
    <w:name w:val="EndNote Bibliography612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KommentarthemaZchn7121">
    <w:name w:val="Kommentarthema Zchn71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3121">
    <w:name w:val="Default312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5221">
    <w:name w:val="Formatvorlage1522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5221">
    <w:name w:val="Formatvorlage2522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7121">
    <w:name w:val="Kommentarthema Zchn1712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SumGlossarNeu2121">
    <w:name w:val="SumGlossarNeu2121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5121">
    <w:name w:val="msonormal51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table" w:customStyle="1" w:styleId="TabellemithellemGitternetz12221">
    <w:name w:val="Tabelle mit hellem Gitternetz1222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113121">
    <w:name w:val="Kommentarthema Zchn11312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2121">
    <w:name w:val="Tabelle mit hellem Gitternetz2212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EndNoteBibliographyTitle12221">
    <w:name w:val="EndNote Bibliography Title1222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2221">
    <w:name w:val="EndNote Bibliography1222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FunotentextZchn22221">
    <w:name w:val="Fußnotentext Zchn22221"/>
    <w:aliases w:val=" Char Zchn12221,Char Zchn15121,Fußnotentext Zchn221121, Char Zchn121121"/>
    <w:basedOn w:val="Absatz-Standardschriftart"/>
    <w:uiPriority w:val="99"/>
    <w:rsid w:val="006204C5"/>
    <w:rPr>
      <w:sz w:val="20"/>
      <w:szCs w:val="20"/>
    </w:rPr>
  </w:style>
  <w:style w:type="character" w:customStyle="1" w:styleId="KommentarthemaZchn22221">
    <w:name w:val="Kommentarthema Zchn222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2121">
    <w:name w:val="Default1212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12221">
    <w:name w:val="Formatvorlage11222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12221">
    <w:name w:val="Formatvorlage21222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22221">
    <w:name w:val="Kommentarthema Zchn12222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EndNoteBibliographyTitle22221">
    <w:name w:val="EndNote Bibliography Title2222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2221">
    <w:name w:val="EndNote Bibliography2222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FunotentextZchn32121">
    <w:name w:val="Fußnotentext Zchn32121"/>
    <w:aliases w:val=" Char Zchn22221,Char Zchn22221, Char Zchn221121,Char Zchn221121"/>
    <w:basedOn w:val="Absatz-Standardschriftart"/>
    <w:uiPriority w:val="99"/>
    <w:rsid w:val="006204C5"/>
    <w:rPr>
      <w:sz w:val="20"/>
      <w:szCs w:val="20"/>
    </w:rPr>
  </w:style>
  <w:style w:type="paragraph" w:customStyle="1" w:styleId="msonormal12221">
    <w:name w:val="msonormal122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32221">
    <w:name w:val="Kommentarthema Zchn322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2221">
    <w:name w:val="Formatvorlage12222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22221">
    <w:name w:val="Formatvorlage22222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32121">
    <w:name w:val="Kommentarthema Zchn13212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4121">
    <w:name w:val="textkörper-einzug41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4121">
    <w:name w:val="Pa9412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32121">
    <w:name w:val="EndNote Bibliography Title3212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32121">
    <w:name w:val="EndNote Bibliography3212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22221">
    <w:name w:val="msonormal222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42121">
    <w:name w:val="Kommentarthema Zchn421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32121">
    <w:name w:val="Formatvorlage13212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32121">
    <w:name w:val="Formatvorlage23212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FunotentextZchn122121">
    <w:name w:val="Fußnotentext Zchn122121"/>
    <w:aliases w:val="Char Zchn122221,Char Zchn1221121"/>
    <w:basedOn w:val="Absatz-Standardschriftart"/>
    <w:uiPriority w:val="99"/>
    <w:semiHidden/>
    <w:rsid w:val="006204C5"/>
    <w:rPr>
      <w:sz w:val="20"/>
      <w:szCs w:val="20"/>
      <w:lang w:val="de-DE"/>
    </w:rPr>
  </w:style>
  <w:style w:type="character" w:customStyle="1" w:styleId="KommentarthemaZchn142121">
    <w:name w:val="Kommentarthema Zchn14212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2221">
    <w:name w:val="textkörper-einzug122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12221">
    <w:name w:val="Pa91222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42121">
    <w:name w:val="EndNote Bibliography Title4212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42121">
    <w:name w:val="EndNote Bibliography4212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32121">
    <w:name w:val="msonormal321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52121">
    <w:name w:val="Kommentarthema Zchn521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42121">
    <w:name w:val="Formatvorlage14212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42121">
    <w:name w:val="Formatvorlage24212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52121">
    <w:name w:val="Kommentarthema Zchn15212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2221">
    <w:name w:val="textkörper-einzug222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22221">
    <w:name w:val="Pa92222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character" w:customStyle="1" w:styleId="KommentarthemaZchn1112121">
    <w:name w:val="Kommentarthema Zchn111212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EndNoteBibliographyTitle51121">
    <w:name w:val="EndNote Bibliography Title51121"/>
    <w:basedOn w:val="Standard"/>
    <w:rsid w:val="006204C5"/>
    <w:pPr>
      <w:spacing w:after="0"/>
      <w:jc w:val="center"/>
    </w:pPr>
    <w:rPr>
      <w:rFonts w:ascii="Calibri" w:hAnsi="Calibri"/>
      <w:noProof/>
      <w:szCs w:val="20"/>
      <w:lang w:val="en-US"/>
    </w:rPr>
  </w:style>
  <w:style w:type="paragraph" w:customStyle="1" w:styleId="EndNoteBibliography51121">
    <w:name w:val="EndNote Bibliography51121"/>
    <w:basedOn w:val="Standard"/>
    <w:rsid w:val="006204C5"/>
    <w:pPr>
      <w:spacing w:line="240" w:lineRule="auto"/>
      <w:jc w:val="both"/>
    </w:pPr>
    <w:rPr>
      <w:rFonts w:ascii="Calibri" w:hAnsi="Calibri"/>
      <w:noProof/>
      <w:szCs w:val="20"/>
      <w:lang w:val="en-US"/>
    </w:rPr>
  </w:style>
  <w:style w:type="table" w:customStyle="1" w:styleId="TabellemithellemGitternetz111121">
    <w:name w:val="Tabelle mit hellem Gitternetz11112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61121">
    <w:name w:val="Kommentarthema Zchn611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21121">
    <w:name w:val="Default2112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KommentarthemaZchn161121">
    <w:name w:val="Kommentarthema Zchn16112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11121">
    <w:name w:val="Tabelle mit hellem Gitternetz21112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1121121">
    <w:name w:val="Kommentarthema Zchn112112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EndNoteBibliographyTitle111121">
    <w:name w:val="EndNote Bibliography Title11112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11121">
    <w:name w:val="EndNote Bibliography11112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KommentarthemaZchn211121">
    <w:name w:val="Kommentarthema Zchn2111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11121">
    <w:name w:val="Default11112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111121">
    <w:name w:val="Formatvorlage111112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111121">
    <w:name w:val="Formatvorlage211112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211121">
    <w:name w:val="Kommentarthema Zchn121112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SumGlossarNeu11121">
    <w:name w:val="SumGlossarNeu11121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41121">
    <w:name w:val="msonormal411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paragraph" w:customStyle="1" w:styleId="EndNoteBibliographyTitle211121">
    <w:name w:val="EndNote Bibliography Title21112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11121">
    <w:name w:val="EndNote Bibliography21112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111121">
    <w:name w:val="msonormal1111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311121">
    <w:name w:val="Kommentarthema Zchn3111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11121">
    <w:name w:val="Formatvorlage121112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211121">
    <w:name w:val="Formatvorlage221112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311121">
    <w:name w:val="Kommentarthema Zchn131112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31121">
    <w:name w:val="textkörper-einzug311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31121">
    <w:name w:val="Pa93112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311121">
    <w:name w:val="EndNote Bibliography Title31112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311121">
    <w:name w:val="EndNote Bibliography31112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211121">
    <w:name w:val="msonormal2111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411121">
    <w:name w:val="Kommentarthema Zchn4111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311121">
    <w:name w:val="Formatvorlage131112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311121">
    <w:name w:val="Formatvorlage231112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411121">
    <w:name w:val="Kommentarthema Zchn141112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11121">
    <w:name w:val="textkörper-einzug1111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111121">
    <w:name w:val="Pa911112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411121">
    <w:name w:val="EndNote Bibliography Title41112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411121">
    <w:name w:val="EndNote Bibliography41112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311121">
    <w:name w:val="msonormal3111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511121">
    <w:name w:val="Kommentarthema Zchn5111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411121">
    <w:name w:val="Formatvorlage141112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411121">
    <w:name w:val="Formatvorlage241112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511121">
    <w:name w:val="Kommentarthema Zchn151112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11121">
    <w:name w:val="textkörper-einzug2111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211121">
    <w:name w:val="Pa921112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character" w:customStyle="1" w:styleId="KommentarthemaZchn11111121">
    <w:name w:val="Kommentarthema Zchn1111112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Formatvorlage151121">
    <w:name w:val="Formatvorlage15112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51121">
    <w:name w:val="Formatvorlage251121"/>
    <w:basedOn w:val="berschrift1"/>
    <w:qFormat/>
    <w:rsid w:val="006204C5"/>
    <w:rPr>
      <w:rFonts w:asciiTheme="minorHAnsi" w:eastAsia="Times New Roman" w:hAnsiTheme="minorHAnsi"/>
      <w:sz w:val="28"/>
    </w:rPr>
  </w:style>
  <w:style w:type="table" w:customStyle="1" w:styleId="TabellemithellemGitternetz121121">
    <w:name w:val="Tabelle mit hellem Gitternetz12112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EndNoteBibliographyTitle121121">
    <w:name w:val="EndNote Bibliography Title12112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21121">
    <w:name w:val="EndNote Bibliography12112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KommentarthemaZchn221121">
    <w:name w:val="Kommentarthema Zchn2211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121121">
    <w:name w:val="Formatvorlage112112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121121">
    <w:name w:val="Formatvorlage212112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221121">
    <w:name w:val="Kommentarthema Zchn122112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EndNoteBibliographyTitle221121">
    <w:name w:val="EndNote Bibliography Title22112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21121">
    <w:name w:val="EndNote Bibliography22112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121121">
    <w:name w:val="msonormal1211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321121">
    <w:name w:val="Kommentarthema Zchn3211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21121">
    <w:name w:val="Formatvorlage122112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221121">
    <w:name w:val="Formatvorlage2221121"/>
    <w:basedOn w:val="berschrift1"/>
    <w:qFormat/>
    <w:rsid w:val="006204C5"/>
    <w:rPr>
      <w:rFonts w:asciiTheme="minorHAnsi" w:eastAsia="Times New Roman" w:hAnsiTheme="minorHAnsi"/>
      <w:sz w:val="28"/>
    </w:rPr>
  </w:style>
  <w:style w:type="paragraph" w:customStyle="1" w:styleId="msonormal221121">
    <w:name w:val="msonormal2211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paragraph" w:customStyle="1" w:styleId="textkrper-einzug121121">
    <w:name w:val="textkörper-einzug1211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121121">
    <w:name w:val="Pa912112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textkrper-einzug221121">
    <w:name w:val="textkörper-einzug2211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221121">
    <w:name w:val="Pa922112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51211">
    <w:name w:val="EndNote Bibliography Title51211"/>
    <w:basedOn w:val="Standard"/>
    <w:rsid w:val="006204C5"/>
    <w:pPr>
      <w:spacing w:after="0"/>
      <w:jc w:val="center"/>
    </w:pPr>
    <w:rPr>
      <w:rFonts w:ascii="Calibri" w:hAnsi="Calibri"/>
      <w:noProof/>
      <w:szCs w:val="20"/>
      <w:lang w:val="en-US"/>
    </w:rPr>
  </w:style>
  <w:style w:type="paragraph" w:customStyle="1" w:styleId="EndNoteBibliography51211">
    <w:name w:val="EndNote Bibliography51211"/>
    <w:basedOn w:val="Standard"/>
    <w:rsid w:val="006204C5"/>
    <w:pPr>
      <w:spacing w:line="240" w:lineRule="auto"/>
      <w:jc w:val="both"/>
    </w:pPr>
    <w:rPr>
      <w:rFonts w:ascii="Calibri" w:hAnsi="Calibri"/>
      <w:noProof/>
      <w:szCs w:val="20"/>
      <w:lang w:val="en-US"/>
    </w:rPr>
  </w:style>
  <w:style w:type="table" w:customStyle="1" w:styleId="TabellemithellemGitternetz111211">
    <w:name w:val="Tabelle mit hellem Gitternetz11121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61211">
    <w:name w:val="Kommentarthema Zchn612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21211">
    <w:name w:val="Default2121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KommentarthemaZchn161211">
    <w:name w:val="Kommentarthema Zchn16121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11211">
    <w:name w:val="Tabelle mit hellem Gitternetz21121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1121211">
    <w:name w:val="Kommentarthema Zchn112121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EndNoteBibliographyTitle111211">
    <w:name w:val="EndNote Bibliography Title11121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11211">
    <w:name w:val="EndNote Bibliography11121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KommentarthemaZchn211211">
    <w:name w:val="Kommentarthema Zchn2112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11211">
    <w:name w:val="Default11121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111211">
    <w:name w:val="Formatvorlage11112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111211">
    <w:name w:val="Formatvorlage211121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211211">
    <w:name w:val="Kommentarthema Zchn12112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SumGlossarNeu11211">
    <w:name w:val="SumGlossarNeu11211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41211">
    <w:name w:val="msonormal412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paragraph" w:customStyle="1" w:styleId="EndNoteBibliographyTitle211211">
    <w:name w:val="EndNote Bibliography Title2112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11211">
    <w:name w:val="EndNote Bibliography2112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111211">
    <w:name w:val="msonormal1112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311211">
    <w:name w:val="Kommentarthema Zchn3112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11211">
    <w:name w:val="Formatvorlage12112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211211">
    <w:name w:val="Formatvorlage221121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311211">
    <w:name w:val="Kommentarthema Zchn13112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31211">
    <w:name w:val="textkörper-einzug312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31211">
    <w:name w:val="Pa9312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311211">
    <w:name w:val="EndNote Bibliography Title3112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311211">
    <w:name w:val="EndNote Bibliography3112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211211">
    <w:name w:val="msonormal2112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411211">
    <w:name w:val="Kommentarthema Zchn4112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311211">
    <w:name w:val="Formatvorlage13112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311211">
    <w:name w:val="Formatvorlage231121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411211">
    <w:name w:val="Kommentarthema Zchn14112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11211">
    <w:name w:val="textkörper-einzug1112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111211">
    <w:name w:val="Pa91112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411211">
    <w:name w:val="EndNote Bibliography Title4112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411211">
    <w:name w:val="EndNote Bibliography4112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311211">
    <w:name w:val="msonormal3112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511211">
    <w:name w:val="Kommentarthema Zchn5112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411211">
    <w:name w:val="Formatvorlage14112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411211">
    <w:name w:val="Formatvorlage241121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511211">
    <w:name w:val="Kommentarthema Zchn15112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11211">
    <w:name w:val="textkörper-einzug2112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211211">
    <w:name w:val="Pa92112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character" w:customStyle="1" w:styleId="KommentarthemaZchn11111211">
    <w:name w:val="Kommentarthema Zchn1111121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Formatvorlage151211">
    <w:name w:val="Formatvorlage1512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51211">
    <w:name w:val="Formatvorlage251211"/>
    <w:basedOn w:val="berschrift1"/>
    <w:qFormat/>
    <w:rsid w:val="006204C5"/>
    <w:rPr>
      <w:rFonts w:asciiTheme="minorHAnsi" w:eastAsia="Times New Roman" w:hAnsiTheme="minorHAnsi"/>
      <w:sz w:val="28"/>
    </w:rPr>
  </w:style>
  <w:style w:type="paragraph" w:customStyle="1" w:styleId="EndNoteBibliographyTitle7111">
    <w:name w:val="EndNote Bibliography Title711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7111">
    <w:name w:val="EndNote Bibliography711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KommentarthemaZchn8111">
    <w:name w:val="Kommentarthema Zchn81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4111">
    <w:name w:val="Default411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6121">
    <w:name w:val="Formatvorlage1612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6121">
    <w:name w:val="Formatvorlage2612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8111">
    <w:name w:val="Kommentarthema Zchn181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SumGlossarNeu3111">
    <w:name w:val="SumGlossarNeu3111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6111">
    <w:name w:val="msonormal61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table" w:customStyle="1" w:styleId="TabellemithellemGitternetz13111">
    <w:name w:val="Tabelle mit hellem Gitternetz1311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114111">
    <w:name w:val="Kommentarthema Zchn11411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3111">
    <w:name w:val="Tabelle mit hellem Gitternetz2311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EndNoteBibliographyTitle13111">
    <w:name w:val="EndNote Bibliography Title1311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3111">
    <w:name w:val="EndNote Bibliography1311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KommentarthemaZchn23111">
    <w:name w:val="Kommentarthema Zchn231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3111">
    <w:name w:val="Default1311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13111">
    <w:name w:val="Formatvorlage1131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13111">
    <w:name w:val="Formatvorlage21311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23111">
    <w:name w:val="Kommentarthema Zchn1231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EndNoteBibliographyTitle23111">
    <w:name w:val="EndNote Bibliography Title231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3111">
    <w:name w:val="EndNote Bibliography231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13111">
    <w:name w:val="msonormal131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33111">
    <w:name w:val="Kommentarthema Zchn331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3111">
    <w:name w:val="Formatvorlage1231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23111">
    <w:name w:val="Formatvorlage22311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33111">
    <w:name w:val="Kommentarthema Zchn1331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5111">
    <w:name w:val="textkörper-einzug51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5111">
    <w:name w:val="Pa951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33111">
    <w:name w:val="EndNote Bibliography Title331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33111">
    <w:name w:val="EndNote Bibliography331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23111">
    <w:name w:val="msonormal231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43111">
    <w:name w:val="Kommentarthema Zchn431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33111">
    <w:name w:val="Formatvorlage1331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33111">
    <w:name w:val="Formatvorlage23311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43111">
    <w:name w:val="Kommentarthema Zchn1431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3111">
    <w:name w:val="textkörper-einzug131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13111">
    <w:name w:val="Pa9131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43111">
    <w:name w:val="EndNote Bibliography Title431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43111">
    <w:name w:val="EndNote Bibliography431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33111">
    <w:name w:val="msonormal331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53111">
    <w:name w:val="Kommentarthema Zchn531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43111">
    <w:name w:val="Formatvorlage1431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43111">
    <w:name w:val="Formatvorlage24311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53111">
    <w:name w:val="Kommentarthema Zchn1531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3111">
    <w:name w:val="textkörper-einzug231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23111">
    <w:name w:val="Pa9231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character" w:customStyle="1" w:styleId="KommentarthemaZchn1113111">
    <w:name w:val="Kommentarthema Zchn111311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EndNoteBibliographyTitle52111">
    <w:name w:val="EndNote Bibliography Title52111"/>
    <w:basedOn w:val="Standard"/>
    <w:rsid w:val="006204C5"/>
    <w:pPr>
      <w:spacing w:after="0"/>
      <w:jc w:val="center"/>
    </w:pPr>
    <w:rPr>
      <w:rFonts w:ascii="Calibri" w:hAnsi="Calibri"/>
      <w:noProof/>
      <w:szCs w:val="20"/>
      <w:lang w:val="en-US"/>
    </w:rPr>
  </w:style>
  <w:style w:type="paragraph" w:customStyle="1" w:styleId="EndNoteBibliography52111">
    <w:name w:val="EndNote Bibliography52111"/>
    <w:basedOn w:val="Standard"/>
    <w:rsid w:val="006204C5"/>
    <w:pPr>
      <w:spacing w:line="240" w:lineRule="auto"/>
      <w:jc w:val="both"/>
    </w:pPr>
    <w:rPr>
      <w:rFonts w:ascii="Calibri" w:hAnsi="Calibri"/>
      <w:noProof/>
      <w:szCs w:val="20"/>
      <w:lang w:val="en-US"/>
    </w:rPr>
  </w:style>
  <w:style w:type="table" w:customStyle="1" w:styleId="TabellemithellemGitternetz112111">
    <w:name w:val="Tabelle mit hellem Gitternetz11211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62111">
    <w:name w:val="Kommentarthema Zchn621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22111">
    <w:name w:val="Default2211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KommentarthemaZchn162111">
    <w:name w:val="Kommentarthema Zchn16211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12111">
    <w:name w:val="Tabelle mit hellem Gitternetz21211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1122111">
    <w:name w:val="Kommentarthema Zchn112211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EndNoteBibliographyTitle112111">
    <w:name w:val="EndNote Bibliography Title11211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12111">
    <w:name w:val="EndNote Bibliography11211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KommentarthemaZchn212111">
    <w:name w:val="Kommentarthema Zchn2121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12111">
    <w:name w:val="Default11211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112111">
    <w:name w:val="Formatvorlage11121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112111">
    <w:name w:val="Formatvorlage211211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212111">
    <w:name w:val="Kommentarthema Zchn12121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SumGlossarNeu12111">
    <w:name w:val="SumGlossarNeu12111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42111">
    <w:name w:val="msonormal421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paragraph" w:customStyle="1" w:styleId="EndNoteBibliographyTitle212111">
    <w:name w:val="EndNote Bibliography Title2121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12111">
    <w:name w:val="EndNote Bibliography2121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112111">
    <w:name w:val="msonormal1121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312111">
    <w:name w:val="Kommentarthema Zchn3121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12111">
    <w:name w:val="Formatvorlage12121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212111">
    <w:name w:val="Formatvorlage221211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312111">
    <w:name w:val="Kommentarthema Zchn13121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32111">
    <w:name w:val="textkörper-einzug321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32111">
    <w:name w:val="Pa9321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312111">
    <w:name w:val="EndNote Bibliography Title3121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312111">
    <w:name w:val="EndNote Bibliography3121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212111">
    <w:name w:val="msonormal2121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412111">
    <w:name w:val="Kommentarthema Zchn4121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312111">
    <w:name w:val="Formatvorlage13121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312111">
    <w:name w:val="Formatvorlage231211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412111">
    <w:name w:val="Kommentarthema Zchn14121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12111">
    <w:name w:val="textkörper-einzug1121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112111">
    <w:name w:val="Pa91121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412111">
    <w:name w:val="EndNote Bibliography Title4121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412111">
    <w:name w:val="EndNote Bibliography4121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312111">
    <w:name w:val="msonormal3121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512111">
    <w:name w:val="Kommentarthema Zchn5121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412111">
    <w:name w:val="Formatvorlage14121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412111">
    <w:name w:val="Formatvorlage241211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512111">
    <w:name w:val="Kommentarthema Zchn15121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12111">
    <w:name w:val="textkörper-einzug2121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212111">
    <w:name w:val="Pa92121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character" w:customStyle="1" w:styleId="KommentarthemaZchn11112111">
    <w:name w:val="Kommentarthema Zchn1111211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EndNoteBibliographyTitle61121">
    <w:name w:val="EndNote Bibliography Title6112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61121">
    <w:name w:val="EndNote Bibliography6112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KommentarthemaZchn71121">
    <w:name w:val="Kommentarthema Zchn711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31121">
    <w:name w:val="Default3112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52111">
    <w:name w:val="Formatvorlage1521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52111">
    <w:name w:val="Formatvorlage25211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71121">
    <w:name w:val="Kommentarthema Zchn17112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SumGlossarNeu21121">
    <w:name w:val="SumGlossarNeu21121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51121">
    <w:name w:val="msonormal511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table" w:customStyle="1" w:styleId="TabellemithellemGitternetz122111">
    <w:name w:val="Tabelle mit hellem Gitternetz12211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1131121">
    <w:name w:val="Kommentarthema Zchn113112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21121">
    <w:name w:val="Tabelle mit hellem Gitternetz22112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EndNoteBibliographyTitle122111">
    <w:name w:val="EndNote Bibliography Title12211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22111">
    <w:name w:val="EndNote Bibliography12211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FunotentextZchn222111">
    <w:name w:val="Fußnotentext Zchn222111"/>
    <w:aliases w:val=" Char Zchn122111,Char Zchn151121,Fußnotentext Zchn2211121, Char Zchn1211121"/>
    <w:basedOn w:val="Absatz-Standardschriftart"/>
    <w:uiPriority w:val="99"/>
    <w:rsid w:val="006204C5"/>
    <w:rPr>
      <w:sz w:val="20"/>
      <w:szCs w:val="20"/>
    </w:rPr>
  </w:style>
  <w:style w:type="character" w:customStyle="1" w:styleId="KommentarthemaZchn222111">
    <w:name w:val="Kommentarthema Zchn2221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21121">
    <w:name w:val="Default12112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122111">
    <w:name w:val="Formatvorlage11221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122111">
    <w:name w:val="Formatvorlage212211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222111">
    <w:name w:val="Kommentarthema Zchn122211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EndNoteBibliographyTitle222111">
    <w:name w:val="EndNote Bibliography Title22211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22111">
    <w:name w:val="EndNote Bibliography22211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FunotentextZchn321121">
    <w:name w:val="Fußnotentext Zchn321121"/>
    <w:aliases w:val=" Char Zchn222111,Char Zchn222111, Char Zchn2211121,Char Zchn2211121"/>
    <w:basedOn w:val="Absatz-Standardschriftart"/>
    <w:uiPriority w:val="99"/>
    <w:rsid w:val="006204C5"/>
    <w:rPr>
      <w:sz w:val="20"/>
      <w:szCs w:val="20"/>
    </w:rPr>
  </w:style>
  <w:style w:type="paragraph" w:customStyle="1" w:styleId="msonormal122111">
    <w:name w:val="msonormal1221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322111">
    <w:name w:val="Kommentarthema Zchn32211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22111">
    <w:name w:val="Formatvorlage122211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222111">
    <w:name w:val="Formatvorlage222211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321121">
    <w:name w:val="Kommentarthema Zchn132112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41121">
    <w:name w:val="textkörper-einzug411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41121">
    <w:name w:val="Pa94112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321121">
    <w:name w:val="EndNote Bibliography Title32112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321121">
    <w:name w:val="EndNote Bibliography32112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222111">
    <w:name w:val="msonormal2221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421121">
    <w:name w:val="Kommentarthema Zchn4211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321121">
    <w:name w:val="Formatvorlage132112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321121">
    <w:name w:val="Formatvorlage232112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FunotentextZchn1221121">
    <w:name w:val="Fußnotentext Zchn1221121"/>
    <w:aliases w:val="Char Zchn1222111,Char Zchn12211121"/>
    <w:basedOn w:val="Absatz-Standardschriftart"/>
    <w:uiPriority w:val="99"/>
    <w:semiHidden/>
    <w:rsid w:val="006204C5"/>
    <w:rPr>
      <w:sz w:val="20"/>
      <w:szCs w:val="20"/>
      <w:lang w:val="de-DE"/>
    </w:rPr>
  </w:style>
  <w:style w:type="character" w:customStyle="1" w:styleId="KommentarthemaZchn1421121">
    <w:name w:val="Kommentarthema Zchn142112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22111">
    <w:name w:val="textkörper-einzug1221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122111">
    <w:name w:val="Pa91221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421121">
    <w:name w:val="EndNote Bibliography Title42112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421121">
    <w:name w:val="EndNote Bibliography42112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321121">
    <w:name w:val="msonormal3211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521121">
    <w:name w:val="Kommentarthema Zchn5211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421121">
    <w:name w:val="Formatvorlage142112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421121">
    <w:name w:val="Formatvorlage242112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521121">
    <w:name w:val="Kommentarthema Zchn152112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22111">
    <w:name w:val="textkörper-einzug22211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222111">
    <w:name w:val="Pa922211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character" w:customStyle="1" w:styleId="KommentarthemaZchn11121111">
    <w:name w:val="Kommentarthema Zchn1112111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EndNoteBibliographyTitle511121">
    <w:name w:val="EndNote Bibliography Title511121"/>
    <w:basedOn w:val="Standard"/>
    <w:rsid w:val="006204C5"/>
    <w:pPr>
      <w:spacing w:after="0"/>
      <w:jc w:val="center"/>
    </w:pPr>
    <w:rPr>
      <w:rFonts w:ascii="Calibri" w:hAnsi="Calibri"/>
      <w:noProof/>
      <w:szCs w:val="20"/>
      <w:lang w:val="en-US"/>
    </w:rPr>
  </w:style>
  <w:style w:type="paragraph" w:customStyle="1" w:styleId="EndNoteBibliography511121">
    <w:name w:val="EndNote Bibliography511121"/>
    <w:basedOn w:val="Standard"/>
    <w:rsid w:val="006204C5"/>
    <w:pPr>
      <w:spacing w:line="240" w:lineRule="auto"/>
      <w:jc w:val="both"/>
    </w:pPr>
    <w:rPr>
      <w:rFonts w:ascii="Calibri" w:hAnsi="Calibri"/>
      <w:noProof/>
      <w:szCs w:val="20"/>
      <w:lang w:val="en-US"/>
    </w:rPr>
  </w:style>
  <w:style w:type="table" w:customStyle="1" w:styleId="TabellemithellemGitternetz1111121">
    <w:name w:val="Tabelle mit hellem Gitternetz111112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611121">
    <w:name w:val="Kommentarthema Zchn6111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211121">
    <w:name w:val="Default21112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KommentarthemaZchn1611121">
    <w:name w:val="Kommentarthema Zchn161112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111121">
    <w:name w:val="Tabelle mit hellem Gitternetz211112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11211121">
    <w:name w:val="Kommentarthema Zchn1121112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EndNoteBibliographyTitle1111121">
    <w:name w:val="EndNote Bibliography Title111112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111121">
    <w:name w:val="EndNote Bibliography111112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KommentarthemaZchn2111121">
    <w:name w:val="Kommentarthema Zchn21111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111121">
    <w:name w:val="Default1111121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1111121">
    <w:name w:val="Formatvorlage1111112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1111121">
    <w:name w:val="Formatvorlage2111112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2111121">
    <w:name w:val="Kommentarthema Zchn1211112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SumGlossarNeu111121">
    <w:name w:val="SumGlossarNeu111121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411121">
    <w:name w:val="msonormal4111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paragraph" w:customStyle="1" w:styleId="EndNoteBibliographyTitle2111121">
    <w:name w:val="EndNote Bibliography Title211112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111121">
    <w:name w:val="EndNote Bibliography211112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1111121">
    <w:name w:val="msonormal11111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3111121">
    <w:name w:val="Kommentarthema Zchn31111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111121">
    <w:name w:val="Formatvorlage1211112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2111121">
    <w:name w:val="Formatvorlage2211112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3111121">
    <w:name w:val="Kommentarthema Zchn1311112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311121">
    <w:name w:val="textkörper-einzug3111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311121">
    <w:name w:val="Pa931112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3111121">
    <w:name w:val="EndNote Bibliography Title311112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3111121">
    <w:name w:val="EndNote Bibliography311112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2111121">
    <w:name w:val="msonormal21111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4111121">
    <w:name w:val="Kommentarthema Zchn41111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3111121">
    <w:name w:val="Formatvorlage1311112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3111121">
    <w:name w:val="Formatvorlage2311112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4111121">
    <w:name w:val="Kommentarthema Zchn1411112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111121">
    <w:name w:val="textkörper-einzug11111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1111121">
    <w:name w:val="Pa9111112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4111121">
    <w:name w:val="EndNote Bibliography Title411112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4111121">
    <w:name w:val="EndNote Bibliography411112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3111121">
    <w:name w:val="msonormal31111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5111121">
    <w:name w:val="Kommentarthema Zchn51111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4111121">
    <w:name w:val="Formatvorlage1411112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4111121">
    <w:name w:val="Formatvorlage2411112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5111121">
    <w:name w:val="Kommentarthema Zchn1511112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111121">
    <w:name w:val="textkörper-einzug21111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2111121">
    <w:name w:val="Pa9211112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character" w:customStyle="1" w:styleId="KommentarthemaZchn111111121">
    <w:name w:val="Kommentarthema Zchn111111121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Formatvorlage1511121">
    <w:name w:val="Formatvorlage151112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511121">
    <w:name w:val="Formatvorlage2511121"/>
    <w:basedOn w:val="berschrift1"/>
    <w:qFormat/>
    <w:rsid w:val="006204C5"/>
    <w:rPr>
      <w:rFonts w:asciiTheme="minorHAnsi" w:eastAsia="Times New Roman" w:hAnsiTheme="minorHAnsi"/>
      <w:sz w:val="28"/>
    </w:rPr>
  </w:style>
  <w:style w:type="table" w:customStyle="1" w:styleId="TabellemithellemGitternetz1211121">
    <w:name w:val="Tabelle mit hellem Gitternetz1211121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EndNoteBibliographyTitle1211121">
    <w:name w:val="EndNote Bibliography Title1211121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211121">
    <w:name w:val="EndNote Bibliography1211121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KommentarthemaZchn2211121">
    <w:name w:val="Kommentarthema Zchn22111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1211121">
    <w:name w:val="Formatvorlage1121112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1211121">
    <w:name w:val="Formatvorlage21211121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2211121">
    <w:name w:val="Kommentarthema Zchn12211121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EndNoteBibliographyTitle2211121">
    <w:name w:val="EndNote Bibliography Title2211121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211121">
    <w:name w:val="EndNote Bibliography2211121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1211121">
    <w:name w:val="msonormal12111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3211121">
    <w:name w:val="Kommentarthema Zchn3211121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211121">
    <w:name w:val="Formatvorlage12211121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2211121">
    <w:name w:val="Formatvorlage22211121"/>
    <w:basedOn w:val="berschrift1"/>
    <w:qFormat/>
    <w:rsid w:val="006204C5"/>
    <w:rPr>
      <w:rFonts w:asciiTheme="minorHAnsi" w:eastAsia="Times New Roman" w:hAnsiTheme="minorHAnsi"/>
      <w:sz w:val="28"/>
    </w:rPr>
  </w:style>
  <w:style w:type="paragraph" w:customStyle="1" w:styleId="msonormal2211121">
    <w:name w:val="msonormal22111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paragraph" w:customStyle="1" w:styleId="textkrper-einzug1211121">
    <w:name w:val="textkörper-einzug12111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1211121">
    <w:name w:val="Pa9121112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textkrper-einzug2211121">
    <w:name w:val="textkörper-einzug2211121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2211121">
    <w:name w:val="Pa92211121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character" w:customStyle="1" w:styleId="KopfzeileZchn16">
    <w:name w:val="Kopfzeile Zchn16"/>
    <w:basedOn w:val="Absatz-Standardschriftart"/>
    <w:uiPriority w:val="99"/>
    <w:rsid w:val="006204C5"/>
  </w:style>
  <w:style w:type="character" w:customStyle="1" w:styleId="FuzeileZchn16">
    <w:name w:val="Fußzeile Zchn16"/>
    <w:basedOn w:val="Absatz-Standardschriftart"/>
    <w:uiPriority w:val="99"/>
    <w:rsid w:val="006204C5"/>
  </w:style>
  <w:style w:type="paragraph" w:customStyle="1" w:styleId="EndNoteBibliographyTitle17">
    <w:name w:val="EndNote Bibliography Title17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character" w:customStyle="1" w:styleId="EndNoteBibliographyTitleZchn19">
    <w:name w:val="EndNote Bibliography Title Zchn19"/>
    <w:basedOn w:val="Absatz-Standardschriftart"/>
    <w:rsid w:val="006204C5"/>
    <w:rPr>
      <w:rFonts w:ascii="Calibri" w:hAnsi="Calibri"/>
      <w:noProof/>
      <w:lang w:val="en-US"/>
    </w:rPr>
  </w:style>
  <w:style w:type="paragraph" w:customStyle="1" w:styleId="EndNoteBibliography17">
    <w:name w:val="EndNote Bibliography17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14">
    <w:name w:val="EndNote Bibliography Zchn14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18">
    <w:name w:val="Fußnotentext Zchn18"/>
    <w:aliases w:val=" Char Zchn18,Char Zchn20, Char1 Zchn32,Char1 Zchn32, Char2 Zchn32,Char2 Zchn32, Char11 Zchn12,Char11 Zchn12, Char3 Zchn32,Char3 Zchn32, Char4 Zchn32,Char4 Zchn32, Char5 Zchn12,Char5 Zchn12, Char12 Zchn2,Char12 Zchn2, Char21 Zchn12"/>
    <w:basedOn w:val="Absatz-Standardschriftart"/>
    <w:uiPriority w:val="99"/>
    <w:rsid w:val="006204C5"/>
    <w:rPr>
      <w:sz w:val="20"/>
      <w:szCs w:val="20"/>
    </w:rPr>
  </w:style>
  <w:style w:type="paragraph" w:customStyle="1" w:styleId="msonormal10">
    <w:name w:val="msonormal10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SprechblasentextZchn16">
    <w:name w:val="Sprechblasentext Zchn16"/>
    <w:basedOn w:val="Absatz-Standardschriftart"/>
    <w:uiPriority w:val="99"/>
    <w:rsid w:val="006204C5"/>
    <w:rPr>
      <w:rFonts w:ascii="Segoe UI" w:hAnsi="Segoe UI" w:cs="Segoe UI"/>
      <w:sz w:val="18"/>
      <w:szCs w:val="18"/>
    </w:rPr>
  </w:style>
  <w:style w:type="character" w:customStyle="1" w:styleId="KommentartextZchn19">
    <w:name w:val="Kommentartext Zchn19"/>
    <w:basedOn w:val="Absatz-Standardschriftart"/>
    <w:uiPriority w:val="99"/>
    <w:semiHidden/>
    <w:rsid w:val="006204C5"/>
    <w:rPr>
      <w:sz w:val="20"/>
      <w:szCs w:val="20"/>
    </w:rPr>
  </w:style>
  <w:style w:type="character" w:customStyle="1" w:styleId="KommentarthemaZchn27">
    <w:name w:val="Kommentarthema Zchn27"/>
    <w:basedOn w:val="KommentartextZchn"/>
    <w:uiPriority w:val="99"/>
    <w:semiHidden/>
    <w:rsid w:val="006204C5"/>
    <w:rPr>
      <w:b/>
      <w:bCs/>
      <w:sz w:val="20"/>
      <w:szCs w:val="20"/>
    </w:rPr>
  </w:style>
  <w:style w:type="character" w:customStyle="1" w:styleId="ListenabsatzZchn14">
    <w:name w:val="Listenabsatz Zchn14"/>
    <w:basedOn w:val="Absatz-Standardschriftart"/>
    <w:uiPriority w:val="34"/>
    <w:rsid w:val="006204C5"/>
  </w:style>
  <w:style w:type="paragraph" w:customStyle="1" w:styleId="Formatvorlage110">
    <w:name w:val="Formatvorlage110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10">
    <w:name w:val="Formatvorlage210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FunotentextZchn19">
    <w:name w:val="Fußnotentext Zchn19"/>
    <w:aliases w:val="Char Zchn114, Char Zchn19"/>
    <w:basedOn w:val="Absatz-Standardschriftart"/>
    <w:uiPriority w:val="99"/>
    <w:rsid w:val="006204C5"/>
    <w:rPr>
      <w:sz w:val="20"/>
      <w:szCs w:val="20"/>
      <w:lang w:val="de-DE"/>
    </w:rPr>
  </w:style>
  <w:style w:type="character" w:customStyle="1" w:styleId="KommentarthemaZchn119">
    <w:name w:val="Kommentarthema Zchn119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9">
    <w:name w:val="textkörper-einzug9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9">
    <w:name w:val="Pa99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character" w:customStyle="1" w:styleId="EndnotentextZchn13">
    <w:name w:val="Endnotentext Zchn13"/>
    <w:basedOn w:val="Absatz-Standardschriftart"/>
    <w:uiPriority w:val="99"/>
    <w:semiHidden/>
    <w:rsid w:val="006204C5"/>
    <w:rPr>
      <w:sz w:val="20"/>
      <w:szCs w:val="20"/>
      <w:lang w:val="en-US"/>
    </w:rPr>
  </w:style>
  <w:style w:type="character" w:customStyle="1" w:styleId="EndNoteBibliographyTitleZchn110">
    <w:name w:val="EndNote Bibliography Title Zchn110"/>
    <w:basedOn w:val="Absatz-Standardschriftart"/>
    <w:rsid w:val="006204C5"/>
    <w:rPr>
      <w:rFonts w:ascii="Times New Roman" w:hAnsi="Times New Roman"/>
      <w:sz w:val="20"/>
      <w:szCs w:val="20"/>
      <w:lang w:val="de-DE"/>
    </w:rPr>
  </w:style>
  <w:style w:type="character" w:customStyle="1" w:styleId="berschrift5Zchn6">
    <w:name w:val="Überschrift 5 Zchn6"/>
    <w:basedOn w:val="Absatz-Standardschriftart"/>
    <w:uiPriority w:val="9"/>
    <w:rsid w:val="006204C5"/>
    <w:rPr>
      <w:rFonts w:asciiTheme="majorHAnsi" w:eastAsiaTheme="majorEastAsia" w:hAnsiTheme="majorHAnsi" w:cstheme="majorBidi"/>
      <w:color w:val="2E74B5" w:themeColor="accent1" w:themeShade="BF"/>
      <w:sz w:val="24"/>
    </w:rPr>
  </w:style>
  <w:style w:type="table" w:customStyle="1" w:styleId="TabellemithellemGitternetz17">
    <w:name w:val="Tabelle mit hellem Gitternetz17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Default8">
    <w:name w:val="Default8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berschrift1Zchn17">
    <w:name w:val="Überschrift 1 Zchn17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  <w:szCs w:val="32"/>
    </w:rPr>
  </w:style>
  <w:style w:type="paragraph" w:customStyle="1" w:styleId="EndNoteBibliographyTitle18">
    <w:name w:val="EndNote Bibliography Title18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18">
    <w:name w:val="EndNote Bibliography18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17">
    <w:name w:val="msonormal17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28">
    <w:name w:val="Kommentarthema Zchn28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17">
    <w:name w:val="Formatvorlage117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17">
    <w:name w:val="Formatvorlage217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110">
    <w:name w:val="Kommentarthema Zchn1110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7">
    <w:name w:val="textkörper-einzug17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17">
    <w:name w:val="Pa917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character" w:customStyle="1" w:styleId="EndnotentextZchn27">
    <w:name w:val="Endnotentext Zchn27"/>
    <w:basedOn w:val="Absatz-Standardschriftart"/>
    <w:uiPriority w:val="99"/>
    <w:semiHidden/>
    <w:rsid w:val="006204C5"/>
    <w:rPr>
      <w:sz w:val="20"/>
      <w:szCs w:val="20"/>
      <w:lang w:val="en-US"/>
    </w:rPr>
  </w:style>
  <w:style w:type="character" w:customStyle="1" w:styleId="EndNoteBibliographyTitleZchn117">
    <w:name w:val="EndNote Bibliography Title Zchn117"/>
    <w:basedOn w:val="Absatz-Standardschriftart"/>
    <w:rsid w:val="006204C5"/>
    <w:rPr>
      <w:rFonts w:ascii="Times New Roman" w:hAnsi="Times New Roman"/>
      <w:sz w:val="20"/>
      <w:szCs w:val="20"/>
      <w:lang w:val="de-DE"/>
    </w:rPr>
  </w:style>
  <w:style w:type="character" w:customStyle="1" w:styleId="berschrift5Zchn18">
    <w:name w:val="Überschrift 5 Zchn18"/>
    <w:basedOn w:val="Absatz-Standardschriftart"/>
    <w:uiPriority w:val="9"/>
    <w:rsid w:val="006204C5"/>
    <w:rPr>
      <w:rFonts w:asciiTheme="majorHAnsi" w:eastAsiaTheme="majorEastAsia" w:hAnsiTheme="majorHAnsi" w:cstheme="majorBidi"/>
      <w:color w:val="2E74B5" w:themeColor="accent1" w:themeShade="BF"/>
      <w:sz w:val="24"/>
    </w:rPr>
  </w:style>
  <w:style w:type="paragraph" w:customStyle="1" w:styleId="Formatvorlage127">
    <w:name w:val="Formatvorlage127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27">
    <w:name w:val="Formatvorlage227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berschrift1Zchn24">
    <w:name w:val="Überschrift 1 Zchn24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4"/>
      <w:szCs w:val="32"/>
    </w:rPr>
  </w:style>
  <w:style w:type="character" w:customStyle="1" w:styleId="FunotentextZchn27">
    <w:name w:val="Fußnotentext Zchn27"/>
    <w:aliases w:val=" Char Zchn27,Char Zchn27, Char1 Zchn9,Char1 Zchn9, Char2 Zchn9,Char2 Zchn9, Char3 Zchn9,Char3 Zchn9, Char4 Zchn9,Char4 Zchn9"/>
    <w:basedOn w:val="Absatz-Standardschriftart"/>
    <w:uiPriority w:val="99"/>
    <w:rsid w:val="006204C5"/>
    <w:rPr>
      <w:sz w:val="20"/>
      <w:szCs w:val="20"/>
    </w:rPr>
  </w:style>
  <w:style w:type="paragraph" w:customStyle="1" w:styleId="EndNoteBibliographyTitle27">
    <w:name w:val="EndNote Bibliography Title27"/>
    <w:basedOn w:val="Standard"/>
    <w:rsid w:val="006204C5"/>
    <w:pPr>
      <w:spacing w:after="0"/>
      <w:jc w:val="center"/>
    </w:pPr>
    <w:rPr>
      <w:rFonts w:ascii="Calibri" w:hAnsi="Calibri"/>
      <w:noProof/>
      <w:szCs w:val="20"/>
      <w:lang w:val="en-US"/>
    </w:rPr>
  </w:style>
  <w:style w:type="character" w:customStyle="1" w:styleId="EndNoteBibliographyTitleZchn47">
    <w:name w:val="EndNote Bibliography Title Zchn47"/>
    <w:basedOn w:val="Absatz-Standardschriftart"/>
    <w:rsid w:val="006204C5"/>
    <w:rPr>
      <w:rFonts w:ascii="Calibri" w:hAnsi="Calibri"/>
      <w:noProof/>
      <w:sz w:val="20"/>
      <w:szCs w:val="20"/>
      <w:lang w:val="en-US"/>
    </w:rPr>
  </w:style>
  <w:style w:type="paragraph" w:customStyle="1" w:styleId="EndNoteBibliography27">
    <w:name w:val="EndNote Bibliography27"/>
    <w:basedOn w:val="Standard"/>
    <w:rsid w:val="006204C5"/>
    <w:pPr>
      <w:spacing w:line="240" w:lineRule="auto"/>
      <w:jc w:val="both"/>
    </w:pPr>
    <w:rPr>
      <w:rFonts w:ascii="Calibri" w:hAnsi="Calibri"/>
      <w:noProof/>
      <w:szCs w:val="20"/>
      <w:lang w:val="en-US"/>
    </w:rPr>
  </w:style>
  <w:style w:type="character" w:customStyle="1" w:styleId="EndNoteBibliographyZchn27">
    <w:name w:val="EndNote Bibliography Zchn27"/>
    <w:basedOn w:val="Absatz-Standardschriftart"/>
    <w:rsid w:val="006204C5"/>
    <w:rPr>
      <w:rFonts w:ascii="Calibri" w:hAnsi="Calibri"/>
      <w:noProof/>
      <w:sz w:val="20"/>
      <w:szCs w:val="20"/>
      <w:lang w:val="en-US"/>
    </w:rPr>
  </w:style>
  <w:style w:type="character" w:customStyle="1" w:styleId="SprechblasentextZchn27">
    <w:name w:val="Sprechblasentext Zchn27"/>
    <w:basedOn w:val="Absatz-Standardschriftart"/>
    <w:uiPriority w:val="99"/>
    <w:rsid w:val="006204C5"/>
    <w:rPr>
      <w:rFonts w:ascii="Segoe UI" w:hAnsi="Segoe UI" w:cs="Segoe UI"/>
      <w:sz w:val="18"/>
      <w:szCs w:val="18"/>
    </w:rPr>
  </w:style>
  <w:style w:type="table" w:customStyle="1" w:styleId="TabellemithellemGitternetz114">
    <w:name w:val="Tabelle mit hellem Gitternetz114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37">
    <w:name w:val="Kommentarthema Zchn37"/>
    <w:basedOn w:val="KommentartextZchn"/>
    <w:uiPriority w:val="99"/>
    <w:semiHidden/>
    <w:rsid w:val="006204C5"/>
    <w:rPr>
      <w:b/>
      <w:bCs/>
      <w:sz w:val="20"/>
      <w:szCs w:val="20"/>
    </w:rPr>
  </w:style>
  <w:style w:type="character" w:customStyle="1" w:styleId="KommentarthemaZchn127">
    <w:name w:val="Kommentarthema Zchn127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7">
    <w:name w:val="Tabelle mit hellem Gitternetz27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1115">
    <w:name w:val="Kommentarthema Zchn1115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EndNoteBibliographyTitle114">
    <w:name w:val="EndNote Bibliography Title114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14">
    <w:name w:val="EndNote Bibliography114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FunotentextZchn214">
    <w:name w:val="Fußnotentext Zchn214"/>
    <w:aliases w:val=" Char Zchn114,Char Zchn127"/>
    <w:basedOn w:val="Absatz-Standardschriftart"/>
    <w:uiPriority w:val="99"/>
    <w:rsid w:val="006204C5"/>
    <w:rPr>
      <w:sz w:val="20"/>
      <w:szCs w:val="20"/>
    </w:rPr>
  </w:style>
  <w:style w:type="character" w:customStyle="1" w:styleId="KommentarthemaZchn214">
    <w:name w:val="Kommentarthema Zchn214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7">
    <w:name w:val="Default17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114">
    <w:name w:val="Formatvorlage1114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114">
    <w:name w:val="Formatvorlage2114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214">
    <w:name w:val="Kommentarthema Zchn1214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SumGlossarNeu7">
    <w:name w:val="SumGlossarNeu7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27">
    <w:name w:val="msonormal27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paragraph" w:customStyle="1" w:styleId="EndNoteBibliographyTitle214">
    <w:name w:val="EndNote Bibliography Title214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14">
    <w:name w:val="EndNote Bibliography214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FunotentextZchn37">
    <w:name w:val="Fußnotentext Zchn37"/>
    <w:aliases w:val=" Char Zchn214,Char Zchn214"/>
    <w:basedOn w:val="Absatz-Standardschriftart"/>
    <w:uiPriority w:val="99"/>
    <w:rsid w:val="006204C5"/>
    <w:rPr>
      <w:sz w:val="20"/>
      <w:szCs w:val="20"/>
    </w:rPr>
  </w:style>
  <w:style w:type="paragraph" w:customStyle="1" w:styleId="msonormal114">
    <w:name w:val="msonormal114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314">
    <w:name w:val="Kommentarthema Zchn314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14">
    <w:name w:val="Formatvorlage1214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214">
    <w:name w:val="Formatvorlage2214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37">
    <w:name w:val="Kommentarthema Zchn137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7">
    <w:name w:val="textkörper-einzug27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27">
    <w:name w:val="Pa927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37">
    <w:name w:val="EndNote Bibliography Title37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37">
    <w:name w:val="EndNote Bibliography37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214">
    <w:name w:val="msonormal214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47">
    <w:name w:val="Kommentarthema Zchn47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37">
    <w:name w:val="Formatvorlage137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37">
    <w:name w:val="Formatvorlage237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FunotentextZchn127">
    <w:name w:val="Fußnotentext Zchn127"/>
    <w:aliases w:val="Char Zchn1214"/>
    <w:basedOn w:val="Absatz-Standardschriftart"/>
    <w:uiPriority w:val="99"/>
    <w:rsid w:val="006204C5"/>
    <w:rPr>
      <w:sz w:val="20"/>
      <w:szCs w:val="20"/>
      <w:lang w:val="de-DE"/>
    </w:rPr>
  </w:style>
  <w:style w:type="character" w:customStyle="1" w:styleId="KommentarthemaZchn147">
    <w:name w:val="Kommentarthema Zchn147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14">
    <w:name w:val="textkörper-einzug114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114">
    <w:name w:val="Pa9114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47">
    <w:name w:val="EndNote Bibliography Title47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47">
    <w:name w:val="EndNote Bibliography47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37">
    <w:name w:val="msonormal37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57">
    <w:name w:val="Kommentarthema Zchn57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47">
    <w:name w:val="Formatvorlage147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47">
    <w:name w:val="Formatvorlage247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57">
    <w:name w:val="Kommentarthema Zchn157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14">
    <w:name w:val="textkörper-einzug214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214">
    <w:name w:val="Pa9214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character" w:customStyle="1" w:styleId="KommentarthemaZchn11114">
    <w:name w:val="Kommentarthema Zchn11114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EndNoteBibliographyTitle54">
    <w:name w:val="EndNote Bibliography Title54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54">
    <w:name w:val="EndNote Bibliography54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FunotentextZchn64">
    <w:name w:val="Fußnotentext Zchn64"/>
    <w:aliases w:val=" Char Zchn54,Char Zchn54, Char1 Zchn14,Char1 Zchn14, Char2 Zchn14,Char2 Zchn14, Char3 Zchn14,Char3 Zchn14, Char4 Zchn14,Char4 Zchn14, Char5 Zchn5,Char5 Zchn5, Char11 Zchn5,Char11 Zchn5, Char21 Zchn5,Char21 Zchn5, Char31 Zchn4"/>
    <w:basedOn w:val="Absatz-Standardschriftart"/>
    <w:uiPriority w:val="99"/>
    <w:rsid w:val="006204C5"/>
    <w:rPr>
      <w:sz w:val="20"/>
      <w:szCs w:val="20"/>
    </w:rPr>
  </w:style>
  <w:style w:type="character" w:customStyle="1" w:styleId="KommentarthemaZchn64">
    <w:name w:val="Kommentarthema Zchn64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24">
    <w:name w:val="Default24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54">
    <w:name w:val="Formatvorlage154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54">
    <w:name w:val="Formatvorlage254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64">
    <w:name w:val="Kommentarthema Zchn164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SumGlossarNeu14">
    <w:name w:val="SumGlossarNeu14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44">
    <w:name w:val="msonormal44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table" w:customStyle="1" w:styleId="TabellemithellemGitternetz124">
    <w:name w:val="Tabelle mit hellem Gitternetz124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1124">
    <w:name w:val="Kommentarthema Zchn1124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14">
    <w:name w:val="Tabelle mit hellem Gitternetz214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berschrift1Zchn124">
    <w:name w:val="Überschrift 1 Zchn124"/>
    <w:basedOn w:val="Absatz-Standardschriftart"/>
    <w:uiPriority w:val="9"/>
    <w:rsid w:val="006204C5"/>
    <w:rPr>
      <w:rFonts w:ascii="Times New Roman" w:eastAsiaTheme="majorEastAsia" w:hAnsi="Times New Roman" w:cstheme="majorBidi"/>
      <w:b/>
      <w:sz w:val="28"/>
      <w:szCs w:val="32"/>
    </w:rPr>
  </w:style>
  <w:style w:type="paragraph" w:customStyle="1" w:styleId="EndNoteBibliographyTitle124">
    <w:name w:val="EndNote Bibliography Title124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24">
    <w:name w:val="EndNote Bibliography124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FunotentextZchn224">
    <w:name w:val="Fußnotentext Zchn224"/>
    <w:aliases w:val=" Char Zchn124,Char Zchn144"/>
    <w:basedOn w:val="Absatz-Standardschriftart"/>
    <w:uiPriority w:val="99"/>
    <w:rsid w:val="006204C5"/>
    <w:rPr>
      <w:sz w:val="20"/>
      <w:szCs w:val="20"/>
    </w:rPr>
  </w:style>
  <w:style w:type="character" w:customStyle="1" w:styleId="SprechblasentextZchn224">
    <w:name w:val="Sprechblasentext Zchn224"/>
    <w:basedOn w:val="Absatz-Standardschriftart"/>
    <w:uiPriority w:val="99"/>
    <w:rsid w:val="006204C5"/>
    <w:rPr>
      <w:rFonts w:ascii="Tahoma" w:hAnsi="Tahoma" w:cs="Tahoma"/>
      <w:sz w:val="16"/>
      <w:szCs w:val="16"/>
    </w:rPr>
  </w:style>
  <w:style w:type="character" w:customStyle="1" w:styleId="KommentarthemaZchn224">
    <w:name w:val="Kommentarthema Zchn224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14">
    <w:name w:val="Default114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EndnotentextZchn224">
    <w:name w:val="Endnotentext Zchn224"/>
    <w:basedOn w:val="Absatz-Standardschriftart"/>
    <w:uiPriority w:val="99"/>
    <w:semiHidden/>
    <w:rsid w:val="006204C5"/>
    <w:rPr>
      <w:sz w:val="20"/>
      <w:szCs w:val="20"/>
    </w:rPr>
  </w:style>
  <w:style w:type="paragraph" w:customStyle="1" w:styleId="Formatvorlage1124">
    <w:name w:val="Formatvorlage1124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124">
    <w:name w:val="Formatvorlage2124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224">
    <w:name w:val="Kommentarthema Zchn1224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EndNoteBibliographyTitle224">
    <w:name w:val="EndNote Bibliography Title224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24">
    <w:name w:val="EndNote Bibliography224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Zchn224">
    <w:name w:val="EndNote Bibliography Zchn224"/>
    <w:basedOn w:val="Absatz-Standardschriftart"/>
    <w:rsid w:val="006204C5"/>
    <w:rPr>
      <w:rFonts w:ascii="Calibri" w:hAnsi="Calibri"/>
      <w:noProof/>
      <w:lang w:val="en-US"/>
    </w:rPr>
  </w:style>
  <w:style w:type="character" w:customStyle="1" w:styleId="FunotentextZchn314">
    <w:name w:val="Fußnotentext Zchn314"/>
    <w:aliases w:val=" Char Zchn224,Char Zchn224"/>
    <w:basedOn w:val="Absatz-Standardschriftart"/>
    <w:uiPriority w:val="99"/>
    <w:rsid w:val="006204C5"/>
    <w:rPr>
      <w:sz w:val="20"/>
      <w:szCs w:val="20"/>
    </w:rPr>
  </w:style>
  <w:style w:type="paragraph" w:customStyle="1" w:styleId="msonormal124">
    <w:name w:val="msonormal124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324">
    <w:name w:val="Kommentarthema Zchn324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24">
    <w:name w:val="Formatvorlage1224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224">
    <w:name w:val="Formatvorlage2224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314">
    <w:name w:val="Kommentarthema Zchn1314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34">
    <w:name w:val="textkörper-einzug34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34">
    <w:name w:val="Pa934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314">
    <w:name w:val="EndNote Bibliography Title314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character" w:customStyle="1" w:styleId="EndNoteBibliographyTitleZchn424">
    <w:name w:val="EndNote Bibliography Title Zchn424"/>
    <w:basedOn w:val="Absatz-Standardschriftart"/>
    <w:rsid w:val="006204C5"/>
    <w:rPr>
      <w:rFonts w:ascii="Calibri" w:hAnsi="Calibri"/>
      <w:noProof/>
      <w:lang w:val="en-US"/>
    </w:rPr>
  </w:style>
  <w:style w:type="paragraph" w:customStyle="1" w:styleId="EndNoteBibliography314">
    <w:name w:val="EndNote Bibliography314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224">
    <w:name w:val="msonormal224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414">
    <w:name w:val="Kommentarthema Zchn414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314">
    <w:name w:val="Formatvorlage1314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314">
    <w:name w:val="Formatvorlage2314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FunotentextZchn1214">
    <w:name w:val="Fußnotentext Zchn1214"/>
    <w:aliases w:val="Char Zchn1224"/>
    <w:basedOn w:val="Absatz-Standardschriftart"/>
    <w:uiPriority w:val="99"/>
    <w:rsid w:val="006204C5"/>
    <w:rPr>
      <w:sz w:val="20"/>
      <w:szCs w:val="20"/>
      <w:lang w:val="de-DE"/>
    </w:rPr>
  </w:style>
  <w:style w:type="character" w:customStyle="1" w:styleId="KommentarthemaZchn1414">
    <w:name w:val="Kommentarthema Zchn1414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24">
    <w:name w:val="textkörper-einzug124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124">
    <w:name w:val="Pa9124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414">
    <w:name w:val="EndNote Bibliography Title414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414">
    <w:name w:val="EndNote Bibliography414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314">
    <w:name w:val="msonormal314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514">
    <w:name w:val="Kommentarthema Zchn514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414">
    <w:name w:val="Formatvorlage1414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414">
    <w:name w:val="Formatvorlage2414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514">
    <w:name w:val="Kommentarthema Zchn1514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224">
    <w:name w:val="textkörper-einzug224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224">
    <w:name w:val="Pa9224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character" w:customStyle="1" w:styleId="KommentarthemaZchn11123">
    <w:name w:val="Kommentarthema Zchn11123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character" w:customStyle="1" w:styleId="FunotentextZchn614">
    <w:name w:val="Fußnotentext Zchn614"/>
    <w:aliases w:val=" Char Zchn514,Char Zchn514, Char1 Zchn114,Char1 Zchn114, Char2 Zchn114,Char2 Zchn114, Char3 Zchn114,Char3 Zchn114, Char4 Zchn114,Char4 Zchn114"/>
    <w:basedOn w:val="Absatz-Standardschriftart"/>
    <w:uiPriority w:val="99"/>
    <w:rsid w:val="006204C5"/>
    <w:rPr>
      <w:sz w:val="20"/>
      <w:szCs w:val="20"/>
    </w:rPr>
  </w:style>
  <w:style w:type="paragraph" w:customStyle="1" w:styleId="EndNoteBibliographyTitle514">
    <w:name w:val="EndNote Bibliography Title514"/>
    <w:basedOn w:val="Standard"/>
    <w:rsid w:val="006204C5"/>
    <w:pPr>
      <w:spacing w:after="0"/>
      <w:jc w:val="center"/>
    </w:pPr>
    <w:rPr>
      <w:rFonts w:ascii="Calibri" w:hAnsi="Calibri"/>
      <w:noProof/>
      <w:szCs w:val="20"/>
      <w:lang w:val="en-US"/>
    </w:rPr>
  </w:style>
  <w:style w:type="character" w:customStyle="1" w:styleId="EndNoteBibliographyTitleZchn614">
    <w:name w:val="EndNote Bibliography Title Zchn614"/>
    <w:basedOn w:val="Absatz-Standardschriftart"/>
    <w:rsid w:val="006204C5"/>
    <w:rPr>
      <w:rFonts w:ascii="Calibri" w:hAnsi="Calibri"/>
      <w:noProof/>
      <w:sz w:val="20"/>
      <w:szCs w:val="20"/>
      <w:lang w:val="en-US"/>
    </w:rPr>
  </w:style>
  <w:style w:type="paragraph" w:customStyle="1" w:styleId="EndNoteBibliography514">
    <w:name w:val="EndNote Bibliography514"/>
    <w:basedOn w:val="Standard"/>
    <w:rsid w:val="006204C5"/>
    <w:pPr>
      <w:spacing w:line="240" w:lineRule="auto"/>
      <w:jc w:val="both"/>
    </w:pPr>
    <w:rPr>
      <w:rFonts w:ascii="Calibri" w:hAnsi="Calibri"/>
      <w:noProof/>
      <w:szCs w:val="20"/>
      <w:lang w:val="en-US"/>
    </w:rPr>
  </w:style>
  <w:style w:type="character" w:customStyle="1" w:styleId="EndNoteBibliographyZchn514">
    <w:name w:val="EndNote Bibliography Zchn514"/>
    <w:basedOn w:val="Absatz-Standardschriftart"/>
    <w:rsid w:val="006204C5"/>
    <w:rPr>
      <w:rFonts w:ascii="Calibri" w:hAnsi="Calibri"/>
      <w:noProof/>
      <w:sz w:val="20"/>
      <w:szCs w:val="20"/>
      <w:lang w:val="en-US"/>
    </w:rPr>
  </w:style>
  <w:style w:type="character" w:customStyle="1" w:styleId="SprechblasentextZchn614">
    <w:name w:val="Sprechblasentext Zchn614"/>
    <w:basedOn w:val="Absatz-Standardschriftart"/>
    <w:uiPriority w:val="99"/>
    <w:rsid w:val="006204C5"/>
    <w:rPr>
      <w:rFonts w:ascii="Segoe UI" w:hAnsi="Segoe UI" w:cs="Segoe UI"/>
      <w:sz w:val="18"/>
      <w:szCs w:val="18"/>
    </w:rPr>
  </w:style>
  <w:style w:type="table" w:customStyle="1" w:styleId="TabellemithellemGitternetz1114">
    <w:name w:val="Tabelle mit hellem Gitternetz1114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614">
    <w:name w:val="Kommentarthema Zchn614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214">
    <w:name w:val="Default214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character" w:customStyle="1" w:styleId="KommentarthemaZchn1614">
    <w:name w:val="Kommentarthema Zchn1614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table" w:customStyle="1" w:styleId="TabellemithellemGitternetz2114">
    <w:name w:val="Tabelle mit hellem Gitternetz2114"/>
    <w:basedOn w:val="NormaleTabelle"/>
    <w:uiPriority w:val="40"/>
    <w:rsid w:val="006204C5"/>
    <w:pPr>
      <w:spacing w:after="0" w:line="240" w:lineRule="auto"/>
    </w:pPr>
    <w:rPr>
      <w:lang w:val="it-IT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KommentarthemaZchn11214">
    <w:name w:val="Kommentarthema Zchn11214"/>
    <w:basedOn w:val="KommentartextZchn"/>
    <w:uiPriority w:val="99"/>
    <w:semiHidden/>
    <w:rsid w:val="006204C5"/>
    <w:rPr>
      <w:rFonts w:ascii="Times New Roman" w:hAnsi="Times New Roman" w:cs="Times New Roman"/>
      <w:b/>
      <w:bCs/>
      <w:sz w:val="20"/>
      <w:szCs w:val="20"/>
    </w:rPr>
  </w:style>
  <w:style w:type="paragraph" w:customStyle="1" w:styleId="EndNoteBibliographyTitle1114">
    <w:name w:val="EndNote Bibliography Title1114"/>
    <w:basedOn w:val="Standard"/>
    <w:rsid w:val="006204C5"/>
    <w:pPr>
      <w:spacing w:after="0"/>
      <w:jc w:val="center"/>
    </w:pPr>
    <w:rPr>
      <w:rFonts w:ascii="Calibri" w:hAnsi="Calibri"/>
      <w:noProof/>
      <w:lang w:val="en-US"/>
    </w:rPr>
  </w:style>
  <w:style w:type="paragraph" w:customStyle="1" w:styleId="EndNoteBibliography1114">
    <w:name w:val="EndNote Bibliography1114"/>
    <w:basedOn w:val="Standard"/>
    <w:rsid w:val="006204C5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FunotentextZchn2114">
    <w:name w:val="Fußnotentext Zchn2114"/>
    <w:aliases w:val=" Char Zchn1114,Char Zchn1414"/>
    <w:basedOn w:val="Absatz-Standardschriftart"/>
    <w:uiPriority w:val="99"/>
    <w:rsid w:val="006204C5"/>
    <w:rPr>
      <w:sz w:val="20"/>
      <w:szCs w:val="20"/>
    </w:rPr>
  </w:style>
  <w:style w:type="character" w:customStyle="1" w:styleId="KommentarthemaZchn2114">
    <w:name w:val="Kommentarthema Zchn2114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Default1114">
    <w:name w:val="Default1114"/>
    <w:rsid w:val="006204C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t-IT"/>
    </w:rPr>
  </w:style>
  <w:style w:type="paragraph" w:customStyle="1" w:styleId="Formatvorlage11114">
    <w:name w:val="Formatvorlage11114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1114">
    <w:name w:val="Formatvorlage21114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2114">
    <w:name w:val="Kommentarthema Zchn12114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SumGlossarNeu114">
    <w:name w:val="SumGlossarNeu114"/>
    <w:basedOn w:val="Standard"/>
    <w:rsid w:val="006204C5"/>
    <w:pPr>
      <w:widowControl w:val="0"/>
      <w:tabs>
        <w:tab w:val="left" w:pos="-222"/>
        <w:tab w:val="left" w:pos="170"/>
        <w:tab w:val="left" w:pos="340"/>
        <w:tab w:val="left" w:pos="567"/>
        <w:tab w:val="left" w:pos="906"/>
        <w:tab w:val="left" w:pos="1470"/>
        <w:tab w:val="left" w:pos="2034"/>
        <w:tab w:val="left" w:pos="2604"/>
        <w:tab w:val="left" w:pos="3168"/>
        <w:tab w:val="left" w:pos="3738"/>
        <w:tab w:val="left" w:pos="4302"/>
        <w:tab w:val="left" w:pos="4866"/>
        <w:tab w:val="left" w:pos="5436"/>
        <w:tab w:val="left" w:pos="6000"/>
        <w:tab w:val="left" w:pos="6564"/>
        <w:tab w:val="left" w:pos="7134"/>
        <w:tab w:val="left" w:pos="7698"/>
        <w:tab w:val="left" w:pos="8268"/>
        <w:tab w:val="left" w:pos="8832"/>
        <w:tab w:val="left" w:pos="9396"/>
        <w:tab w:val="left" w:pos="9966"/>
      </w:tabs>
      <w:autoSpaceDE w:val="0"/>
      <w:autoSpaceDN w:val="0"/>
      <w:adjustRightInd w:val="0"/>
      <w:spacing w:after="0" w:line="240" w:lineRule="auto"/>
      <w:ind w:left="510" w:hanging="510"/>
      <w:jc w:val="both"/>
    </w:pPr>
    <w:rPr>
      <w:rFonts w:ascii="CG Times (E1)" w:eastAsia="Times New Roman" w:hAnsi="CG Times (E1)" w:cs="Times New Roman"/>
      <w:lang w:val="en-GB" w:eastAsia="de-DE"/>
    </w:rPr>
  </w:style>
  <w:style w:type="paragraph" w:customStyle="1" w:styleId="msonormal414">
    <w:name w:val="msonormal414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paragraph" w:customStyle="1" w:styleId="EndNoteBibliographyTitle2114">
    <w:name w:val="EndNote Bibliography Title2114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2114">
    <w:name w:val="EndNote Bibliography2114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character" w:customStyle="1" w:styleId="FunotentextZchn3114">
    <w:name w:val="Fußnotentext Zchn3114"/>
    <w:aliases w:val=" Char Zchn2114,Char Zchn2114"/>
    <w:basedOn w:val="Absatz-Standardschriftart"/>
    <w:uiPriority w:val="99"/>
    <w:rsid w:val="006204C5"/>
    <w:rPr>
      <w:sz w:val="20"/>
      <w:szCs w:val="20"/>
    </w:rPr>
  </w:style>
  <w:style w:type="paragraph" w:customStyle="1" w:styleId="msonormal1114">
    <w:name w:val="msonormal1114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3114">
    <w:name w:val="Kommentarthema Zchn3114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2114">
    <w:name w:val="Formatvorlage12114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2114">
    <w:name w:val="Formatvorlage22114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KommentarthemaZchn13114">
    <w:name w:val="Kommentarthema Zchn13114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314">
    <w:name w:val="textkörper-einzug314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314">
    <w:name w:val="Pa9314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  <w:style w:type="paragraph" w:customStyle="1" w:styleId="EndNoteBibliographyTitle3114">
    <w:name w:val="EndNote Bibliography Title3114"/>
    <w:basedOn w:val="Standard"/>
    <w:rsid w:val="006204C5"/>
    <w:pPr>
      <w:spacing w:after="0" w:line="276" w:lineRule="auto"/>
      <w:jc w:val="center"/>
    </w:pPr>
    <w:rPr>
      <w:rFonts w:ascii="Calibri" w:hAnsi="Calibri"/>
      <w:noProof/>
      <w:lang w:val="en-US"/>
    </w:rPr>
  </w:style>
  <w:style w:type="paragraph" w:customStyle="1" w:styleId="EndNoteBibliography3114">
    <w:name w:val="EndNote Bibliography3114"/>
    <w:basedOn w:val="Standard"/>
    <w:rsid w:val="006204C5"/>
    <w:pPr>
      <w:spacing w:after="200" w:line="240" w:lineRule="auto"/>
      <w:jc w:val="both"/>
    </w:pPr>
    <w:rPr>
      <w:rFonts w:ascii="Calibri" w:hAnsi="Calibri"/>
      <w:noProof/>
      <w:lang w:val="en-US"/>
    </w:rPr>
  </w:style>
  <w:style w:type="paragraph" w:customStyle="1" w:styleId="msonormal2114">
    <w:name w:val="msonormal2114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de-DE"/>
    </w:rPr>
  </w:style>
  <w:style w:type="character" w:customStyle="1" w:styleId="KommentarthemaZchn4114">
    <w:name w:val="Kommentarthema Zchn4114"/>
    <w:basedOn w:val="KommentartextZchn"/>
    <w:uiPriority w:val="99"/>
    <w:semiHidden/>
    <w:rsid w:val="006204C5"/>
    <w:rPr>
      <w:b/>
      <w:bCs/>
      <w:sz w:val="20"/>
      <w:szCs w:val="20"/>
    </w:rPr>
  </w:style>
  <w:style w:type="paragraph" w:customStyle="1" w:styleId="Formatvorlage13114">
    <w:name w:val="Formatvorlage13114"/>
    <w:basedOn w:val="berschrift2"/>
    <w:qFormat/>
    <w:rsid w:val="006204C5"/>
    <w:pPr>
      <w:spacing w:after="240"/>
    </w:pPr>
    <w:rPr>
      <w:rFonts w:asciiTheme="minorHAnsi" w:eastAsia="Times New Roman" w:hAnsiTheme="minorHAnsi" w:cs="Times New Roman"/>
      <w:b w:val="0"/>
      <w:sz w:val="22"/>
      <w:lang w:eastAsia="it-IT"/>
    </w:rPr>
  </w:style>
  <w:style w:type="paragraph" w:customStyle="1" w:styleId="Formatvorlage23114">
    <w:name w:val="Formatvorlage23114"/>
    <w:basedOn w:val="berschrift1"/>
    <w:qFormat/>
    <w:rsid w:val="006204C5"/>
    <w:rPr>
      <w:rFonts w:asciiTheme="minorHAnsi" w:eastAsia="Times New Roman" w:hAnsiTheme="minorHAnsi"/>
      <w:sz w:val="28"/>
    </w:rPr>
  </w:style>
  <w:style w:type="character" w:customStyle="1" w:styleId="FunotentextZchn12114">
    <w:name w:val="Fußnotentext Zchn12114"/>
    <w:aliases w:val="Char Zchn12114"/>
    <w:basedOn w:val="Absatz-Standardschriftart"/>
    <w:uiPriority w:val="99"/>
    <w:rsid w:val="006204C5"/>
    <w:rPr>
      <w:sz w:val="20"/>
      <w:szCs w:val="20"/>
      <w:lang w:val="de-DE"/>
    </w:rPr>
  </w:style>
  <w:style w:type="character" w:customStyle="1" w:styleId="KommentarthemaZchn14114">
    <w:name w:val="Kommentarthema Zchn14114"/>
    <w:basedOn w:val="KommentartextZchn1"/>
    <w:uiPriority w:val="99"/>
    <w:semiHidden/>
    <w:rsid w:val="006204C5"/>
    <w:rPr>
      <w:b/>
      <w:bCs/>
      <w:sz w:val="20"/>
      <w:szCs w:val="20"/>
    </w:rPr>
  </w:style>
  <w:style w:type="paragraph" w:customStyle="1" w:styleId="textkrper-einzug1114">
    <w:name w:val="textkörper-einzug1114"/>
    <w:basedOn w:val="Standard"/>
    <w:rsid w:val="006204C5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it-IT"/>
    </w:rPr>
  </w:style>
  <w:style w:type="paragraph" w:customStyle="1" w:styleId="Pa91114">
    <w:name w:val="Pa91114"/>
    <w:basedOn w:val="Standard"/>
    <w:next w:val="Standard"/>
    <w:uiPriority w:val="99"/>
    <w:rsid w:val="006204C5"/>
    <w:pPr>
      <w:autoSpaceDE w:val="0"/>
      <w:autoSpaceDN w:val="0"/>
      <w:adjustRightInd w:val="0"/>
      <w:spacing w:after="0" w:line="201" w:lineRule="atLeast"/>
    </w:pPr>
    <w:rPr>
      <w:rFonts w:cs="Times New Roman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3279</Words>
  <Characters>20659</Characters>
  <Application>Microsoft Office Word</Application>
  <DocSecurity>0</DocSecurity>
  <Lines>172</Lines>
  <Paragraphs>4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8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atrice Baragli</dc:creator>
  <cp:keywords/>
  <dc:description/>
  <cp:lastModifiedBy>Beatrice Baragli</cp:lastModifiedBy>
  <cp:revision>1</cp:revision>
  <dcterms:created xsi:type="dcterms:W3CDTF">2019-07-11T21:15:00Z</dcterms:created>
  <dcterms:modified xsi:type="dcterms:W3CDTF">2019-07-11T21:17:00Z</dcterms:modified>
</cp:coreProperties>
</file>